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BC7F9" w14:textId="0814EA79" w:rsidR="00A347A8" w:rsidRPr="008754D1" w:rsidRDefault="00A347A8" w:rsidP="00A347A8">
      <w:pPr>
        <w:jc w:val="center"/>
        <w:rPr>
          <w:b/>
          <w:sz w:val="24"/>
        </w:rPr>
      </w:pPr>
    </w:p>
    <w:p w14:paraId="1AC38170" w14:textId="3DDBAD5D" w:rsidR="000E3018" w:rsidRPr="008754D1" w:rsidRDefault="00A347A8" w:rsidP="00A347A8">
      <w:pPr>
        <w:jc w:val="center"/>
        <w:rPr>
          <w:b/>
          <w:sz w:val="24"/>
        </w:rPr>
      </w:pPr>
      <w:r w:rsidRPr="008754D1">
        <w:rPr>
          <w:b/>
          <w:sz w:val="24"/>
        </w:rPr>
        <w:t>O</w:t>
      </w:r>
      <w:r w:rsidRPr="008754D1">
        <w:rPr>
          <w:rFonts w:hint="eastAsia"/>
          <w:b/>
          <w:sz w:val="24"/>
        </w:rPr>
        <w:t xml:space="preserve">ncogenic </w:t>
      </w:r>
      <w:r w:rsidRPr="008754D1">
        <w:rPr>
          <w:b/>
          <w:sz w:val="24"/>
        </w:rPr>
        <w:t xml:space="preserve">Effects of Exosomes in </w:t>
      </w:r>
      <w:bookmarkStart w:id="0" w:name="_Hlk526265725"/>
      <w:bookmarkStart w:id="1" w:name="OLE_LINK19"/>
      <w:bookmarkStart w:id="2" w:name="OLE_LINK20"/>
      <w:r w:rsidRPr="008754D1">
        <w:rPr>
          <w:rFonts w:hint="eastAsia"/>
          <w:b/>
          <w:sz w:val="24"/>
        </w:rPr>
        <w:t>γ</w:t>
      </w:r>
      <w:r w:rsidRPr="008754D1">
        <w:rPr>
          <w:b/>
          <w:sz w:val="24"/>
        </w:rPr>
        <w:t>-herpes</w:t>
      </w:r>
      <w:r w:rsidR="008036F3" w:rsidRPr="008754D1">
        <w:rPr>
          <w:rFonts w:hint="eastAsia"/>
          <w:b/>
          <w:sz w:val="24"/>
        </w:rPr>
        <w:t>v</w:t>
      </w:r>
      <w:r w:rsidRPr="008754D1">
        <w:rPr>
          <w:b/>
          <w:sz w:val="24"/>
        </w:rPr>
        <w:t>irus</w:t>
      </w:r>
      <w:bookmarkEnd w:id="0"/>
      <w:r w:rsidRPr="008754D1">
        <w:rPr>
          <w:b/>
          <w:sz w:val="24"/>
        </w:rPr>
        <w:t xml:space="preserve"> Associated Neoplasms</w:t>
      </w:r>
      <w:bookmarkEnd w:id="1"/>
      <w:bookmarkEnd w:id="2"/>
    </w:p>
    <w:p w14:paraId="59496167" w14:textId="7C4B72F4" w:rsidR="00B015B5" w:rsidRPr="008754D1" w:rsidRDefault="00B015B5" w:rsidP="00B015B5">
      <w:pPr>
        <w:rPr>
          <w:b/>
          <w:sz w:val="24"/>
        </w:rPr>
      </w:pPr>
    </w:p>
    <w:p w14:paraId="758605EE" w14:textId="319E6F14" w:rsidR="008754D1" w:rsidRPr="008754D1" w:rsidRDefault="008754D1" w:rsidP="00B015B5">
      <w:pPr>
        <w:rPr>
          <w:b/>
          <w:sz w:val="24"/>
        </w:rPr>
      </w:pPr>
    </w:p>
    <w:p w14:paraId="5ABA5543" w14:textId="77777777" w:rsidR="008754D1" w:rsidRPr="008754D1" w:rsidRDefault="008754D1" w:rsidP="008754D1">
      <w:pPr>
        <w:rPr>
          <w:b/>
        </w:rPr>
      </w:pPr>
      <w:r w:rsidRPr="008754D1">
        <w:rPr>
          <w:b/>
        </w:rPr>
        <w:t>A</w:t>
      </w:r>
      <w:r w:rsidRPr="008754D1">
        <w:rPr>
          <w:rFonts w:hint="eastAsia"/>
          <w:b/>
        </w:rPr>
        <w:t>bstract</w:t>
      </w:r>
    </w:p>
    <w:p w14:paraId="3975CE05" w14:textId="161C6779" w:rsidR="008754D1" w:rsidRPr="008754D1" w:rsidRDefault="008754D1" w:rsidP="008754D1">
      <w:r w:rsidRPr="008754D1">
        <w:t xml:space="preserve">Kaposi's sarcoma-associated herpesvirus (KSHV) and Epstein Barr Virus (EBV) are both herpesvirus that remarkably associate with human malignancies. Given exosomes can shuttle a lot of herpesvirus related biomolecules from host cells to recipient cells. Therefore, exosomes pathway is utilized by herpesvirus to achieve extensive infections and even oncogenesis. In this review, we outlined the oncogenic biomolecules in exosomes derived from KSHV or EBV infected cells. Moreover, the </w:t>
      </w:r>
      <w:proofErr w:type="spellStart"/>
      <w:r w:rsidRPr="008754D1">
        <w:t>exosomal</w:t>
      </w:r>
      <w:proofErr w:type="spellEnd"/>
      <w:r w:rsidRPr="008754D1">
        <w:t xml:space="preserve"> biomolecules lead to oncogenesis mainly via three ways, including regulating downstream signals, leading to immune dysfunction and transforming cells.</w:t>
      </w:r>
    </w:p>
    <w:p w14:paraId="776D751F" w14:textId="77777777" w:rsidR="008754D1" w:rsidRPr="008754D1" w:rsidRDefault="008754D1" w:rsidP="008754D1"/>
    <w:p w14:paraId="2618103C" w14:textId="10181B16" w:rsidR="008754D1" w:rsidRDefault="008754D1" w:rsidP="008754D1">
      <w:r w:rsidRPr="008754D1">
        <w:t>Key words: Exosome, KSHV, EBV, Neoplasms, Signal Transduction, Immunomodulation, Cell transformation</w:t>
      </w:r>
    </w:p>
    <w:p w14:paraId="07D3D690" w14:textId="77777777" w:rsidR="008754D1" w:rsidRPr="008754D1" w:rsidRDefault="008754D1" w:rsidP="008754D1">
      <w:pPr>
        <w:rPr>
          <w:rFonts w:hint="eastAsia"/>
        </w:rPr>
      </w:pPr>
    </w:p>
    <w:p w14:paraId="6F2AA3B4" w14:textId="78F93E81" w:rsidR="00B015B5" w:rsidRPr="008754D1" w:rsidRDefault="00B015B5" w:rsidP="00B144DC">
      <w:pPr>
        <w:pStyle w:val="a8"/>
        <w:numPr>
          <w:ilvl w:val="0"/>
          <w:numId w:val="2"/>
        </w:numPr>
        <w:ind w:firstLineChars="0"/>
        <w:rPr>
          <w:b/>
          <w:sz w:val="24"/>
        </w:rPr>
      </w:pPr>
      <w:r w:rsidRPr="008754D1">
        <w:rPr>
          <w:b/>
          <w:sz w:val="24"/>
        </w:rPr>
        <w:t>Introduction</w:t>
      </w:r>
    </w:p>
    <w:p w14:paraId="3281827D" w14:textId="603BE13A" w:rsidR="00B015B5" w:rsidRPr="008754D1" w:rsidRDefault="00737B7A" w:rsidP="00737B7A">
      <w:pPr>
        <w:ind w:firstLineChars="100" w:firstLine="210"/>
      </w:pPr>
      <w:r w:rsidRPr="008754D1">
        <w:rPr>
          <w:rFonts w:hint="eastAsia"/>
        </w:rPr>
        <w:t>E</w:t>
      </w:r>
      <w:r w:rsidRPr="008754D1">
        <w:t xml:space="preserve">xosome </w:t>
      </w:r>
      <w:r w:rsidRPr="008754D1">
        <w:rPr>
          <w:rFonts w:hint="eastAsia"/>
        </w:rPr>
        <w:t>was</w:t>
      </w:r>
      <w:r w:rsidRPr="008754D1">
        <w:t xml:space="preserve"> first discovered by Johnstone RM et al.</w:t>
      </w:r>
      <w:r w:rsidRPr="008754D1">
        <w:rPr>
          <w:bCs/>
        </w:rPr>
        <w:t xml:space="preserve"> </w:t>
      </w:r>
      <w:r w:rsidRPr="008754D1">
        <w:rPr>
          <w:bCs/>
        </w:rPr>
        <w:fldChar w:fldCharType="begin"/>
      </w:r>
      <w:r w:rsidRPr="008754D1">
        <w:rPr>
          <w:bCs/>
        </w:rPr>
        <w:instrText xml:space="preserve"> ADDIN EN.CITE &lt;EndNote&gt;&lt;Cite&gt;&lt;Author&gt;Johnstone&lt;/Author&gt;&lt;Year&gt;1987&lt;/Year&gt;&lt;RecNum&gt;1&lt;/RecNum&gt;&lt;DisplayText&gt;[1]&lt;/DisplayText&gt;&lt;record&gt;&lt;rec-number&gt;1&lt;/rec-number&gt;&lt;foreign-keys&gt;&lt;key app="EN" db-id="detsear0azz0s4e22spvfvrdrddpw5ee99ap" timestamp="1524816043"&gt;1&lt;/key&gt;&lt;/foreign-keys&gt;&lt;ref-type name="Journal Article"&gt;17&lt;/ref-type&gt;&lt;contributors&gt;&lt;authors&gt;&lt;author&gt;Johnstone, R. M.&lt;/author&gt;&lt;author&gt;Adam, M.&lt;/author&gt;&lt;author&gt;Hammond, J. R.&lt;/author&gt;&lt;author&gt;Orr, L.&lt;/author&gt;&lt;author&gt;Turbide, C.&lt;/author&gt;&lt;/authors&gt;&lt;/contributors&gt;&lt;titles&gt;&lt;title&gt;Vesicle formation during reticulocyte maturation. Association of plasma membrane activities with released vesicles (exosomes)&lt;/title&gt;&lt;secondary-title&gt;J Biol Chem&lt;/secondary-title&gt;&lt;/titles&gt;&lt;periodical&gt;&lt;full-title&gt;J Biol Chem&lt;/full-title&gt;&lt;/periodical&gt;&lt;pages&gt;9412-20&lt;/pages&gt;&lt;volume&gt;262&lt;/volume&gt;&lt;number&gt;19&lt;/number&gt;&lt;edition&gt;1987/07/05&lt;/edition&gt;&lt;keywords&gt;&lt;keyword&gt;Acetylcholinesterase/metabolism&lt;/keyword&gt;&lt;keyword&gt;Amino Acids/metabolism&lt;/keyword&gt;&lt;keyword&gt;Animals&lt;/keyword&gt;&lt;keyword&gt;Carrier Proteins/metabolism&lt;/keyword&gt;&lt;keyword&gt;Cell Membrane/metabolism&lt;/keyword&gt;&lt;keyword&gt;Cells, Cultured&lt;/keyword&gt;&lt;keyword&gt;Cytochalasin B/metabolism&lt;/keyword&gt;&lt;keyword&gt;Glyceraldehyde-3-Phosphate Dehydrogenases/metabolism&lt;/keyword&gt;&lt;keyword&gt;Leucine/metabolism&lt;/keyword&gt;&lt;keyword&gt;Membrane Proteins/metabolism&lt;/keyword&gt;&lt;keyword&gt;Monosaccharide Transport Proteins/metabolism&lt;/keyword&gt;&lt;keyword&gt;Nucleoside Transport Proteins&lt;/keyword&gt;&lt;keyword&gt;Receptors, Transferrin/metabolism&lt;/keyword&gt;&lt;keyword&gt;Reticulocytes/*cytology&lt;/keyword&gt;&lt;keyword&gt;Sheep&lt;/keyword&gt;&lt;keyword&gt;Sodium/metabolism&lt;/keyword&gt;&lt;keyword&gt;Thioinosine/analogs &amp;amp; derivatives/metabolism&lt;/keyword&gt;&lt;/keywords&gt;&lt;dates&gt;&lt;year&gt;1987&lt;/year&gt;&lt;pub-dates&gt;&lt;date&gt;Jul 05&lt;/date&gt;&lt;/pub-dates&gt;&lt;/dates&gt;&lt;isbn&gt;0021-9258 (Print)&amp;#xD;0021-9258 (Linking)&lt;/isbn&gt;&lt;accession-num&gt;3597417&lt;/accession-num&gt;&lt;urls&gt;&lt;related-urls&gt;&lt;url&gt;https://www.ncbi.nlm.nih.gov/pubmed/3597417&lt;/url&gt;&lt;/related-urls&gt;&lt;/urls&gt;&lt;/record&gt;&lt;/Cite&gt;&lt;/EndNote&gt;</w:instrText>
      </w:r>
      <w:r w:rsidRPr="008754D1">
        <w:rPr>
          <w:bCs/>
        </w:rPr>
        <w:fldChar w:fldCharType="separate"/>
      </w:r>
      <w:r w:rsidRPr="008754D1">
        <w:rPr>
          <w:bCs/>
        </w:rPr>
        <w:t>[1]</w:t>
      </w:r>
      <w:r w:rsidRPr="008754D1">
        <w:fldChar w:fldCharType="end"/>
      </w:r>
      <w:r w:rsidRPr="008754D1">
        <w:t xml:space="preserve"> in the </w:t>
      </w:r>
      <w:r w:rsidRPr="008754D1">
        <w:rPr>
          <w:rFonts w:hint="eastAsia"/>
        </w:rPr>
        <w:t xml:space="preserve">research </w:t>
      </w:r>
      <w:r w:rsidRPr="008754D1">
        <w:t>of sheep reticulocyte maturation. I</w:t>
      </w:r>
      <w:bookmarkStart w:id="3" w:name="OLE_LINK46"/>
      <w:bookmarkStart w:id="4" w:name="OLE_LINK47"/>
      <w:bookmarkStart w:id="5" w:name="OLE_LINK48"/>
      <w:bookmarkStart w:id="6" w:name="OLE_LINK49"/>
      <w:r w:rsidRPr="008754D1">
        <w:t>t exists in microenvironment and even distant intercellular spaces, manipulating tumor microenvironment b</w:t>
      </w:r>
      <w:bookmarkEnd w:id="3"/>
      <w:bookmarkEnd w:id="4"/>
      <w:bookmarkEnd w:id="5"/>
      <w:bookmarkEnd w:id="6"/>
      <w:r w:rsidRPr="008754D1">
        <w:t>y transferring lipids</w:t>
      </w:r>
      <w:r w:rsidRPr="008754D1">
        <w:rPr>
          <w:rFonts w:hint="eastAsia"/>
        </w:rPr>
        <w:t>,</w:t>
      </w:r>
      <w:r w:rsidRPr="008754D1">
        <w:t xml:space="preserve"> proteins, nucleic acids and etc. into recipient cells.</w:t>
      </w:r>
      <w:r w:rsidRPr="008754D1">
        <w:rPr>
          <w:rFonts w:hint="eastAsia"/>
        </w:rPr>
        <w:t xml:space="preserve"> </w:t>
      </w:r>
      <w:r w:rsidRPr="008754D1">
        <w:t xml:space="preserve">Exosome is a kind of extracellular </w:t>
      </w:r>
      <w:proofErr w:type="spellStart"/>
      <w:r w:rsidRPr="008754D1">
        <w:t>vesicle</w:t>
      </w:r>
      <w:r w:rsidRPr="008754D1">
        <w:rPr>
          <w:rFonts w:hint="eastAsia"/>
        </w:rPr>
        <w:t>s</w:t>
      </w:r>
      <w:proofErr w:type="spellEnd"/>
      <w:r w:rsidRPr="008754D1">
        <w:t xml:space="preserve"> (EVs), but its biogenesis and secretion are different from of other types of vesicles. Exosomes are endocytic origin, also known as exosome pathway. The inward budding of cellular plasma membrane leads to the formation of early endosomes. Early endosomes further bud inwardly leading to the formation of late endosomes or termed as MVBs (multivesicular bodies), which endosomal membrane invaginates to generate ILVs (intraluminal vesicles) in the lumen of the organelles</w:t>
      </w:r>
      <w:bookmarkStart w:id="7" w:name="OLE_LINK52"/>
      <w:r w:rsidRPr="008754D1">
        <w:t xml:space="preserve"> </w:t>
      </w:r>
      <w:bookmarkEnd w:id="7"/>
      <w:r w:rsidRPr="008754D1">
        <w:fldChar w:fldCharType="begin"/>
      </w:r>
      <w:r w:rsidRPr="008754D1">
        <w:instrText xml:space="preserve"> ADDIN EN.CITE &lt;EndNote&gt;&lt;Cite&gt;&lt;Author&gt;Huotari&lt;/Author&gt;&lt;Year&gt;2011&lt;/Year&gt;&lt;RecNum&gt;285&lt;/RecNum&gt;&lt;DisplayText&gt;[2]&lt;/DisplayText&gt;&lt;record&gt;&lt;rec-number&gt;285&lt;/rec-number&gt;&lt;foreign-keys&gt;&lt;key app="EN" db-id="detsear0azz0s4e22spvfvrdrddpw5ee99ap" timestamp="1539347807"&gt;285&lt;/key&gt;&lt;/foreign-keys&gt;&lt;ref-type name="Journal Article"&gt;17&lt;/ref-type&gt;&lt;contributors&gt;&lt;authors&gt;&lt;author&gt;Huotari, J.&lt;/author&gt;&lt;author&gt;Helenius, A.&lt;/author&gt;&lt;/authors&gt;&lt;/contributors&gt;&lt;auth-address&gt;Institute of Biochemistry, ETH Zurich, Switzerland.&lt;/auth-address&gt;&lt;titles&gt;&lt;title&gt;Endosome maturation&lt;/title&gt;&lt;secondary-title&gt;EMBO J&lt;/secondary-title&gt;&lt;/titles&gt;&lt;periodical&gt;&lt;full-title&gt;EMBO J&lt;/full-title&gt;&lt;/periodical&gt;&lt;pages&gt;3481-500&lt;/pages&gt;&lt;volume&gt;30&lt;/volume&gt;&lt;number&gt;17&lt;/number&gt;&lt;keywords&gt;&lt;keyword&gt;ADP-Ribosylation Factor 1/metabolism&lt;/keyword&gt;&lt;keyword&gt;Autophagy/physiology&lt;/keyword&gt;&lt;keyword&gt;Coat Protein Complex I/metabolism&lt;/keyword&gt;&lt;keyword&gt;Endocytosis/*physiology&lt;/keyword&gt;&lt;keyword&gt;Endosomes/*metabolism/ultrastructure&lt;/keyword&gt;&lt;keyword&gt;Exosomes/metabolism&lt;/keyword&gt;&lt;keyword&gt;GTP Phosphohydrolases/metabolism&lt;/keyword&gt;&lt;keyword&gt;Humans&lt;/keyword&gt;&lt;keyword&gt;Lysosomes/metabolism/ultrastructure&lt;/keyword&gt;&lt;keyword&gt;rab GTP-Binding Proteins/metabolism&lt;/keyword&gt;&lt;/keywords&gt;&lt;dates&gt;&lt;year&gt;2011&lt;/year&gt;&lt;pub-dates&gt;&lt;date&gt;Aug 31&lt;/date&gt;&lt;/pub-dates&gt;&lt;/dates&gt;&lt;isbn&gt;1460-2075 (Electronic)&amp;#xD;0261-4189 (Linking)&lt;/isbn&gt;&lt;accession-num&gt;21878991&lt;/accession-num&gt;&lt;urls&gt;&lt;related-urls&gt;&lt;url&gt;https://www.ncbi.nlm.nih.gov/pubmed/21878991&lt;/url&gt;&lt;/related-urls&gt;&lt;/urls&gt;&lt;custom2&gt;PMC3181477&lt;/custom2&gt;&lt;electronic-resource-num&gt;10.1038/emboj.2011.286&lt;/electronic-resource-num&gt;&lt;/record&gt;&lt;/Cite&gt;&lt;/EndNote&gt;</w:instrText>
      </w:r>
      <w:r w:rsidRPr="008754D1">
        <w:fldChar w:fldCharType="separate"/>
      </w:r>
      <w:r w:rsidRPr="008754D1">
        <w:t>[2]</w:t>
      </w:r>
      <w:r w:rsidRPr="008754D1">
        <w:fldChar w:fldCharType="end"/>
      </w:r>
      <w:r w:rsidRPr="008754D1">
        <w:t xml:space="preserve">. Cellular contents are constantly loaded into the vesicles during the inward budding. Alternatively, </w:t>
      </w:r>
      <w:bookmarkStart w:id="8" w:name="OLE_LINK53"/>
      <w:bookmarkStart w:id="9" w:name="OLE_LINK54"/>
      <w:r w:rsidRPr="008754D1">
        <w:t>MVB may fuse with lysosome</w:t>
      </w:r>
      <w:bookmarkEnd w:id="8"/>
      <w:bookmarkEnd w:id="9"/>
      <w:r w:rsidRPr="008754D1">
        <w:t xml:space="preserve"> leading to the degradation of vesicular contents </w:t>
      </w:r>
      <w:r w:rsidRPr="008754D1">
        <w:fldChar w:fldCharType="begin">
          <w:fldData xml:space="preserve">PEVuZE5vdGU+PENpdGU+PEF1dGhvcj5MdXppbzwvQXV0aG9yPjxZZWFyPjIwMTA8L1llYXI+PFJl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</w:fldData>
        </w:fldChar>
      </w:r>
      <w:r w:rsidRPr="008754D1">
        <w:instrText xml:space="preserve"> ADDIN EN.CITE </w:instrText>
      </w:r>
      <w:r w:rsidRPr="008754D1">
        <w:fldChar w:fldCharType="begin">
          <w:fldData xml:space="preserve">PEVuZE5vdGU+PENpdGU+PEF1dGhvcj5MdXppbzwvQXV0aG9yPjxZZWFyPjIwMTA8L1llYXI+PFJl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</w:fldData>
        </w:fldChar>
      </w:r>
      <w:r w:rsidRPr="008754D1">
        <w:instrText xml:space="preserve"> ADDIN EN.CITE.DATA </w:instrText>
      </w:r>
      <w:r w:rsidRPr="008754D1">
        <w:fldChar w:fldCharType="end"/>
      </w:r>
      <w:r w:rsidRPr="008754D1">
        <w:fldChar w:fldCharType="separate"/>
      </w:r>
      <w:r w:rsidRPr="008754D1">
        <w:t>[3, 4]</w:t>
      </w:r>
      <w:r w:rsidRPr="008754D1">
        <w:fldChar w:fldCharType="end"/>
      </w:r>
      <w:r w:rsidRPr="008754D1">
        <w:t xml:space="preserve"> or may fuse with the cell membrane to release into extracellular environment as exosomes</w:t>
      </w:r>
      <w:r w:rsidRPr="008754D1">
        <w:fldChar w:fldCharType="begin">
          <w:fldData xml:space="preserve">PEVuZE5vdGU+PENpdGU+PEF1dGhvcj5Nb2JpdXM8L0F1dGhvcj48WWVhcj4yMDAyPC9ZZWFyPjxS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</w:fldData>
        </w:fldChar>
      </w:r>
      <w:r w:rsidRPr="008754D1">
        <w:instrText xml:space="preserve"> ADDIN EN.CITE </w:instrText>
      </w:r>
      <w:r w:rsidRPr="008754D1">
        <w:fldChar w:fldCharType="begin">
          <w:fldData xml:space="preserve">PEVuZE5vdGU+PENpdGU+PEF1dGhvcj5Nb2JpdXM8L0F1dGhvcj48WWVhcj4yMDAyPC9ZZWFyPjxS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</w:fldData>
        </w:fldChar>
      </w:r>
      <w:r w:rsidRPr="008754D1">
        <w:instrText xml:space="preserve"> ADDIN EN.CITE.DATA </w:instrText>
      </w:r>
      <w:r w:rsidRPr="008754D1">
        <w:fldChar w:fldCharType="end"/>
      </w:r>
      <w:r w:rsidRPr="008754D1">
        <w:fldChar w:fldCharType="separate"/>
      </w:r>
      <w:r w:rsidRPr="008754D1">
        <w:t>[5, 6]</w:t>
      </w:r>
      <w:r w:rsidRPr="008754D1">
        <w:fldChar w:fldCharType="end"/>
      </w:r>
      <w:r w:rsidRPr="008754D1">
        <w:t xml:space="preserve">. Cargos incorporate into exosomes mainly through endosomal sorting complex required for transport (ESCRT) processes and ESCRT-independent processes. ESCRT consists of four main complexes (ESCRT-0, I, II, and III) which are responsible for </w:t>
      </w:r>
      <w:r w:rsidRPr="008754D1">
        <w:rPr>
          <w:rFonts w:hint="eastAsia"/>
        </w:rPr>
        <w:t xml:space="preserve">delivering </w:t>
      </w:r>
      <w:r w:rsidRPr="008754D1">
        <w:t xml:space="preserve">ubiquitinated proteins for lysosomal deregulation and protein recycling </w:t>
      </w:r>
      <w:r w:rsidRPr="008754D1">
        <w:fldChar w:fldCharType="begin">
          <w:fldData xml:space="preserve">PEVuZE5vdGU+PENpdGU+PEF1dGhvcj5SYWlib3JnPC9BdXRob3I+PFllYXI+MjAwOTwvWWVhcj48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</w:fldData>
        </w:fldChar>
      </w:r>
      <w:r w:rsidRPr="008754D1">
        <w:instrText xml:space="preserve"> ADDIN EN.CITE </w:instrText>
      </w:r>
      <w:r w:rsidRPr="008754D1">
        <w:fldChar w:fldCharType="begin">
          <w:fldData xml:space="preserve">PEVuZE5vdGU+PENpdGU+PEF1dGhvcj5SYWlib3JnPC9BdXRob3I+PFllYXI+MjAwOTwvWWVhcj48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</w:fldData>
        </w:fldChar>
      </w:r>
      <w:r w:rsidRPr="008754D1">
        <w:instrText xml:space="preserve"> ADDIN EN.CITE.DATA </w:instrText>
      </w:r>
      <w:r w:rsidRPr="008754D1">
        <w:fldChar w:fldCharType="end"/>
      </w:r>
      <w:r w:rsidRPr="008754D1">
        <w:fldChar w:fldCharType="separate"/>
      </w:r>
      <w:r w:rsidRPr="008754D1">
        <w:t>[7, 8]</w:t>
      </w:r>
      <w:r w:rsidRPr="008754D1">
        <w:fldChar w:fldCharType="end"/>
      </w:r>
      <w:r w:rsidRPr="008754D1">
        <w:t xml:space="preserve">. Besides, with the help of </w:t>
      </w:r>
      <w:bookmarkStart w:id="10" w:name="OLE_LINK50"/>
      <w:bookmarkStart w:id="11" w:name="OLE_LINK51"/>
      <w:r w:rsidRPr="008754D1">
        <w:t>sphingomyelinase</w:t>
      </w:r>
      <w:bookmarkEnd w:id="10"/>
      <w:bookmarkEnd w:id="11"/>
      <w:r w:rsidRPr="008754D1">
        <w:t xml:space="preserve"> </w:t>
      </w:r>
      <w:r w:rsidRPr="008754D1">
        <w:fldChar w:fldCharType="begin">
          <w:fldData xml:space="preserve">PEVuZE5vdGU+PENpdGU+PEF1dGhvcj5UcmFqa292aWM8L0F1dGhvcj48WWVhcj4yMDA4PC9ZZWFy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=
</w:fldData>
        </w:fldChar>
      </w:r>
      <w:r w:rsidRPr="008754D1">
        <w:instrText xml:space="preserve"> ADDIN EN.CITE </w:instrText>
      </w:r>
      <w:r w:rsidRPr="008754D1">
        <w:fldChar w:fldCharType="begin">
          <w:fldData xml:space="preserve">PEVuZE5vdGU+PENpdGU+PEF1dGhvcj5UcmFqa292aWM8L0F1dGhvcj48WWVhcj4yMDA4PC9ZZWFy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=
</w:fldData>
        </w:fldChar>
      </w:r>
      <w:r w:rsidRPr="008754D1">
        <w:instrText xml:space="preserve"> ADDIN EN.CITE.DATA </w:instrText>
      </w:r>
      <w:r w:rsidRPr="008754D1">
        <w:fldChar w:fldCharType="end"/>
      </w:r>
      <w:r w:rsidRPr="008754D1">
        <w:fldChar w:fldCharType="separate"/>
      </w:r>
      <w:r w:rsidRPr="008754D1">
        <w:t>[9]</w:t>
      </w:r>
      <w:r w:rsidRPr="008754D1">
        <w:fldChar w:fldCharType="end"/>
      </w:r>
      <w:r w:rsidRPr="008754D1">
        <w:t xml:space="preserve">, </w:t>
      </w:r>
      <w:proofErr w:type="spellStart"/>
      <w:r w:rsidRPr="008754D1">
        <w:rPr>
          <w:rFonts w:hint="eastAsia"/>
        </w:rPr>
        <w:t>te</w:t>
      </w:r>
      <w:r w:rsidRPr="008754D1">
        <w:t>traspanin</w:t>
      </w:r>
      <w:proofErr w:type="spellEnd"/>
      <w:r w:rsidRPr="008754D1">
        <w:t xml:space="preserve"> proteins </w:t>
      </w:r>
      <w:r w:rsidRPr="008754D1">
        <w:fldChar w:fldCharType="begin">
          <w:fldData xml:space="preserve">PEVuZE5vdGU+PENpdGU+PEF1dGhvcj52YW4gTmllbDwvQXV0aG9yPjxZZWFyPjIwMTE8L1llYXI+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=
</w:fldData>
        </w:fldChar>
      </w:r>
      <w:r w:rsidRPr="008754D1">
        <w:instrText xml:space="preserve"> ADDIN EN.CITE </w:instrText>
      </w:r>
      <w:r w:rsidRPr="008754D1">
        <w:fldChar w:fldCharType="begin">
          <w:fldData xml:space="preserve">PEVuZE5vdGU+PENpdGU+PEF1dGhvcj52YW4gTmllbDwvQXV0aG9yPjxZZWFyPjIwMTE8L1llYXI+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=
</w:fldData>
        </w:fldChar>
      </w:r>
      <w:r w:rsidRPr="008754D1">
        <w:instrText xml:space="preserve"> ADDIN EN.CITE.DATA </w:instrText>
      </w:r>
      <w:r w:rsidRPr="008754D1">
        <w:fldChar w:fldCharType="end"/>
      </w:r>
      <w:r w:rsidRPr="008754D1">
        <w:fldChar w:fldCharType="separate"/>
      </w:r>
      <w:r w:rsidRPr="008754D1">
        <w:t>[10]</w:t>
      </w:r>
      <w:r w:rsidRPr="008754D1">
        <w:fldChar w:fldCharType="end"/>
      </w:r>
      <w:r w:rsidRPr="008754D1">
        <w:t xml:space="preserve"> etc. ESCRT-independent processes </w:t>
      </w:r>
      <w:r w:rsidRPr="008754D1">
        <w:rPr>
          <w:rFonts w:hint="eastAsia"/>
        </w:rPr>
        <w:t>are</w:t>
      </w:r>
      <w:r w:rsidRPr="008754D1">
        <w:t xml:space="preserve"> also possibly to produce ILVs</w:t>
      </w:r>
      <w:r w:rsidRPr="008754D1">
        <w:rPr>
          <w:rFonts w:hint="eastAsia"/>
        </w:rPr>
        <w:t xml:space="preserve"> </w:t>
      </w:r>
      <w:r w:rsidRPr="008754D1">
        <w:t>and MVB.</w:t>
      </w:r>
    </w:p>
    <w:p w14:paraId="743C5CBD" w14:textId="77777777" w:rsidR="00737B7A" w:rsidRPr="008754D1" w:rsidRDefault="00737B7A" w:rsidP="00737B7A">
      <w:pPr>
        <w:ind w:firstLineChars="100" w:firstLine="210"/>
      </w:pPr>
    </w:p>
    <w:p w14:paraId="3167C3DB" w14:textId="4433F886" w:rsidR="00D27FB9" w:rsidRPr="008754D1" w:rsidRDefault="00D27FB9" w:rsidP="000C27D7">
      <w:pPr>
        <w:ind w:firstLineChars="100" w:firstLine="210"/>
        <w:rPr>
          <w:bCs/>
        </w:rPr>
      </w:pPr>
      <w:r w:rsidRPr="008754D1">
        <w:rPr>
          <w:bCs/>
        </w:rPr>
        <w:t xml:space="preserve">Global statistics revealed that about 15.4% of human tumors can be attributed to infection, of which </w:t>
      </w:r>
      <w:r w:rsidRPr="008754D1">
        <w:rPr>
          <w:rFonts w:hint="eastAsia"/>
          <w:bCs/>
        </w:rPr>
        <w:t>viruses</w:t>
      </w:r>
      <w:r w:rsidRPr="008754D1">
        <w:rPr>
          <w:bCs/>
        </w:rPr>
        <w:t xml:space="preserve"> are predominant. Herpesviruses are medium-sized double-strand DNA </w:t>
      </w:r>
      <w:r w:rsidRPr="008754D1">
        <w:rPr>
          <w:bCs/>
        </w:rPr>
        <w:lastRenderedPageBreak/>
        <w:t xml:space="preserve">viruses and divided into four subfamilies including α, β, γ and unclassified herpesvirus. Specially, γ subfamilies are the most significant oncogenic herpesviruses for both </w:t>
      </w:r>
      <w:r w:rsidRPr="008754D1">
        <w:rPr>
          <w:rFonts w:hint="eastAsia"/>
          <w:bCs/>
        </w:rPr>
        <w:t>EBV</w:t>
      </w:r>
      <w:r w:rsidRPr="008754D1">
        <w:rPr>
          <w:bCs/>
        </w:rPr>
        <w:t xml:space="preserve"> and KSHV</w:t>
      </w:r>
      <w:r w:rsidRPr="008754D1">
        <w:rPr>
          <w:rFonts w:hint="eastAsia"/>
          <w:bCs/>
        </w:rPr>
        <w:t xml:space="preserve"> </w:t>
      </w:r>
      <w:r w:rsidRPr="008754D1">
        <w:rPr>
          <w:bCs/>
        </w:rPr>
        <w:t xml:space="preserve">are classified as group 1 carcinogenic agents by Agency for Research on Cancer (IARC) </w:t>
      </w:r>
      <w:r w:rsidRPr="008754D1">
        <w:rPr>
          <w:bCs/>
        </w:rPr>
        <w:fldChar w:fldCharType="begin"/>
      </w:r>
      <w:r w:rsidR="005666EB" w:rsidRPr="008754D1">
        <w:rPr>
          <w:bCs/>
        </w:rPr>
        <w:instrText xml:space="preserve"> ADDIN EN.CITE &lt;EndNote&gt;&lt;Cite&gt;&lt;Author&gt;Plummer&lt;/Author&gt;&lt;Year&gt;2016&lt;/Year&gt;&lt;RecNum&gt;2&lt;/RecNum&gt;&lt;DisplayText&gt;[11]&lt;/DisplayText&gt;&lt;record&gt;&lt;rec-number&gt;2&lt;/rec-number&gt;&lt;foreign-keys&gt;&lt;key app="EN" db-id="detsear0azz0s4e22spvfvrdrddpw5ee99ap" timestamp="1524821973"&gt;2&lt;/key&gt;&lt;/foreign-keys&gt;&lt;ref-type name="Journal Article"&gt;17&lt;/ref-type&gt;&lt;contributors&gt;&lt;authors&gt;&lt;author&gt;Plummer, M.&lt;/author&gt;&lt;author&gt;de Martel, C.&lt;/author&gt;&lt;author&gt;Vignat, J.&lt;/author&gt;&lt;author&gt;Ferlay, J.&lt;/author&gt;&lt;author&gt;Bray, F.&lt;/author&gt;&lt;author&gt;Franceschi, S.&lt;/author&gt;&lt;/authors&gt;&lt;/contributors&gt;&lt;auth-address&gt;International Agency for Research on Cancer, 69372 Lyon Cedex 08, France. Electronic address: plummerm@iarc.fr.&amp;#xD;International Agency for Research on Cancer, 69372 Lyon Cedex 08, France.&lt;/auth-address&gt;&lt;titles&gt;&lt;title&gt;Global burden of cancers attributable to infections in 2012: a synthetic analysis&lt;/title&gt;&lt;secondary-title&gt;Lancet Glob Health&lt;/secondary-title&gt;&lt;/titles&gt;&lt;periodical&gt;&lt;full-title&gt;Lancet Glob Health&lt;/full-title&gt;&lt;/periodical&gt;&lt;pages&gt;e609-16&lt;/pages&gt;&lt;volume&gt;4&lt;/volume&gt;&lt;number&gt;9&lt;/number&gt;&lt;edition&gt;2016/07/30&lt;/edition&gt;&lt;keywords&gt;&lt;keyword&gt;Bacterial Infections/diagnosis/*epidemiology&lt;/keyword&gt;&lt;keyword&gt;*Global Health&lt;/keyword&gt;&lt;keyword&gt;Humans&lt;/keyword&gt;&lt;keyword&gt;Neoplasms/*epidemiology/*microbiology&lt;/keyword&gt;&lt;keyword&gt;Prevalence&lt;/keyword&gt;&lt;keyword&gt;Risk Factors&lt;/keyword&gt;&lt;keyword&gt;Virus Diseases/diagnosis/*epidemiology&lt;/keyword&gt;&lt;/keywords&gt;&lt;dates&gt;&lt;year&gt;2016&lt;/year&gt;&lt;pub-dates&gt;&lt;date&gt;Sep&lt;/date&gt;&lt;/pub-dates&gt;&lt;/dates&gt;&lt;isbn&gt;2214-109X (Electronic)&amp;#xD;2214-109X (Linking)&lt;/isbn&gt;&lt;accession-num&gt;27470177&lt;/accession-num&gt;&lt;urls&gt;&lt;related-urls&gt;&lt;url&gt;https://www.ncbi.nlm.nih.gov/pubmed/27470177&lt;/url&gt;&lt;/related-urls&gt;&lt;/urls&gt;&lt;electronic-resource-num&gt;10.1016/S2214-109X(16)30143-7&lt;/electronic-resource-num&gt;&lt;/record&gt;&lt;/Cite&gt;&lt;/EndNote&gt;</w:instrText>
      </w:r>
      <w:r w:rsidRPr="008754D1">
        <w:rPr>
          <w:bCs/>
        </w:rPr>
        <w:fldChar w:fldCharType="separate"/>
      </w:r>
      <w:r w:rsidR="005666EB" w:rsidRPr="008754D1">
        <w:rPr>
          <w:bCs/>
          <w:noProof/>
        </w:rPr>
        <w:t>[11]</w:t>
      </w:r>
      <w:r w:rsidRPr="008754D1">
        <w:rPr>
          <w:bCs/>
        </w:rPr>
        <w:fldChar w:fldCharType="end"/>
      </w:r>
      <w:r w:rsidRPr="008754D1">
        <w:rPr>
          <w:bCs/>
        </w:rPr>
        <w:t>.</w:t>
      </w:r>
      <w:r w:rsidRPr="008754D1">
        <w:t xml:space="preserve"> </w:t>
      </w:r>
      <w:r w:rsidR="000C27D7" w:rsidRPr="008754D1">
        <w:t>However, the mechanisms of virus</w:t>
      </w:r>
      <w:r w:rsidR="000C27D7" w:rsidRPr="008754D1">
        <w:rPr>
          <w:bCs/>
        </w:rPr>
        <w:t xml:space="preserve">es leading to </w:t>
      </w:r>
      <w:r w:rsidR="000C27D7" w:rsidRPr="008754D1">
        <w:rPr>
          <w:rFonts w:hint="eastAsia"/>
          <w:bCs/>
        </w:rPr>
        <w:t>neoplasm</w:t>
      </w:r>
      <w:r w:rsidR="000C27D7" w:rsidRPr="008754D1">
        <w:rPr>
          <w:bCs/>
        </w:rPr>
        <w:t xml:space="preserve">s need to be further investigate. </w:t>
      </w:r>
      <w:r w:rsidRPr="008754D1">
        <w:t>Recently, a lot studies</w:t>
      </w:r>
      <w:r w:rsidR="00ED1186" w:rsidRPr="008754D1">
        <w:t xml:space="preserve"> </w:t>
      </w:r>
      <w:r w:rsidR="00ED1186" w:rsidRPr="008754D1">
        <w:rPr>
          <w:rFonts w:hint="eastAsia"/>
        </w:rPr>
        <w:t>have</w:t>
      </w:r>
      <w:r w:rsidRPr="008754D1">
        <w:t xml:space="preserve"> demonstrated that </w:t>
      </w:r>
      <w:r w:rsidRPr="008754D1">
        <w:rPr>
          <w:rFonts w:hint="eastAsia"/>
        </w:rPr>
        <w:t>γ</w:t>
      </w:r>
      <w:r w:rsidRPr="008754D1">
        <w:t>-herpesvirus affect</w:t>
      </w:r>
      <w:r w:rsidR="00ED1186" w:rsidRPr="008754D1">
        <w:t xml:space="preserve"> host cell </w:t>
      </w:r>
      <w:proofErr w:type="spellStart"/>
      <w:r w:rsidRPr="008754D1">
        <w:rPr>
          <w:rFonts w:hint="eastAsia"/>
        </w:rPr>
        <w:t>exosomal</w:t>
      </w:r>
      <w:proofErr w:type="spellEnd"/>
      <w:r w:rsidRPr="008754D1">
        <w:t xml:space="preserve"> pathway to release virus-modified components into the exosomes</w:t>
      </w:r>
      <w:r w:rsidR="00ED1186" w:rsidRPr="008754D1">
        <w:t xml:space="preserve">. After integrating with recipient cells, virus modified exosomes exert oncogenic biofunctions via </w:t>
      </w:r>
      <w:r w:rsidRPr="008754D1">
        <w:t>regulation of signals, phenotypic transformation and immune modulation.</w:t>
      </w:r>
      <w:r w:rsidR="001057EB" w:rsidRPr="008754D1">
        <w:t xml:space="preserve"> </w:t>
      </w:r>
      <w:r w:rsidRPr="008754D1">
        <w:rPr>
          <w:bCs/>
        </w:rPr>
        <w:t>In this review, we summarized the</w:t>
      </w:r>
      <w:r w:rsidRPr="008754D1">
        <w:rPr>
          <w:rFonts w:hint="eastAsia"/>
          <w:bCs/>
        </w:rPr>
        <w:t xml:space="preserve"> </w:t>
      </w:r>
      <w:r w:rsidRPr="008754D1">
        <w:rPr>
          <w:bCs/>
        </w:rPr>
        <w:t xml:space="preserve">oncogenic effects on </w:t>
      </w:r>
      <w:r w:rsidRPr="008754D1">
        <w:rPr>
          <w:rFonts w:hint="eastAsia"/>
          <w:bCs/>
        </w:rPr>
        <w:t>EBV</w:t>
      </w:r>
      <w:r w:rsidRPr="008754D1">
        <w:rPr>
          <w:bCs/>
        </w:rPr>
        <w:t xml:space="preserve"> and KSHV associated exosomes </w:t>
      </w:r>
      <w:r w:rsidRPr="008754D1">
        <w:rPr>
          <w:rFonts w:hint="eastAsia"/>
          <w:bCs/>
        </w:rPr>
        <w:t>in</w:t>
      </w:r>
      <w:r w:rsidRPr="008754D1">
        <w:rPr>
          <w:bCs/>
        </w:rPr>
        <w:t xml:space="preserve"> anticipation of providing </w:t>
      </w:r>
      <w:r w:rsidR="00CE1947" w:rsidRPr="008754D1">
        <w:rPr>
          <w:bCs/>
        </w:rPr>
        <w:t xml:space="preserve">a </w:t>
      </w:r>
      <w:r w:rsidRPr="008754D1">
        <w:rPr>
          <w:bCs/>
        </w:rPr>
        <w:t>new inside to oncogenic virus and the targets for clinical diagnosis and treatments.</w:t>
      </w:r>
    </w:p>
    <w:p w14:paraId="4E524881" w14:textId="56EEE090" w:rsidR="00B015B5" w:rsidRPr="008754D1" w:rsidRDefault="00B015B5" w:rsidP="00B144DC">
      <w:pPr>
        <w:pStyle w:val="a8"/>
        <w:numPr>
          <w:ilvl w:val="0"/>
          <w:numId w:val="2"/>
        </w:numPr>
        <w:ind w:firstLineChars="0"/>
        <w:rPr>
          <w:b/>
          <w:sz w:val="24"/>
        </w:rPr>
      </w:pPr>
      <w:bookmarkStart w:id="12" w:name="OLE_LINK131"/>
      <w:bookmarkStart w:id="13" w:name="OLE_LINK132"/>
      <w:r w:rsidRPr="008754D1">
        <w:rPr>
          <w:rFonts w:hint="eastAsia"/>
          <w:b/>
          <w:sz w:val="24"/>
        </w:rPr>
        <w:t>E</w:t>
      </w:r>
      <w:bookmarkStart w:id="14" w:name="OLE_LINK83"/>
      <w:bookmarkStart w:id="15" w:name="OLE_LINK84"/>
      <w:bookmarkStart w:id="16" w:name="OLE_LINK85"/>
      <w:bookmarkStart w:id="17" w:name="OLE_LINK86"/>
      <w:bookmarkStart w:id="18" w:name="OLE_LINK87"/>
      <w:r w:rsidRPr="008754D1">
        <w:rPr>
          <w:rFonts w:hint="eastAsia"/>
          <w:b/>
          <w:sz w:val="24"/>
        </w:rPr>
        <w:t>xo</w:t>
      </w:r>
      <w:r w:rsidRPr="008754D1">
        <w:rPr>
          <w:b/>
          <w:sz w:val="24"/>
        </w:rPr>
        <w:t>some</w:t>
      </w:r>
      <w:r w:rsidR="00B144DC" w:rsidRPr="008754D1">
        <w:rPr>
          <w:b/>
          <w:sz w:val="24"/>
        </w:rPr>
        <w:t>s</w:t>
      </w:r>
      <w:r w:rsidRPr="008754D1">
        <w:rPr>
          <w:b/>
          <w:sz w:val="24"/>
        </w:rPr>
        <w:t xml:space="preserve"> </w:t>
      </w:r>
      <w:r w:rsidRPr="008754D1">
        <w:rPr>
          <w:rFonts w:hint="eastAsia"/>
          <w:b/>
          <w:sz w:val="24"/>
        </w:rPr>
        <w:t>and KSHV</w:t>
      </w:r>
      <w:r w:rsidRPr="008754D1">
        <w:rPr>
          <w:b/>
          <w:sz w:val="24"/>
        </w:rPr>
        <w:t>-r</w:t>
      </w:r>
      <w:r w:rsidRPr="008754D1">
        <w:rPr>
          <w:rFonts w:hint="eastAsia"/>
          <w:b/>
          <w:sz w:val="24"/>
        </w:rPr>
        <w:t xml:space="preserve">elated </w:t>
      </w:r>
      <w:r w:rsidRPr="008754D1">
        <w:rPr>
          <w:b/>
          <w:sz w:val="24"/>
        </w:rPr>
        <w:t>Neoplasms</w:t>
      </w:r>
    </w:p>
    <w:p w14:paraId="45B46AA2" w14:textId="4C78E9F3" w:rsidR="00B015B5" w:rsidRPr="008754D1" w:rsidRDefault="00B015B5" w:rsidP="00B015B5"/>
    <w:bookmarkEnd w:id="12"/>
    <w:bookmarkEnd w:id="13"/>
    <w:p w14:paraId="356BA6AA" w14:textId="368A5CE8" w:rsidR="00B015B5" w:rsidRPr="008754D1" w:rsidRDefault="00B015B5" w:rsidP="00990ED3">
      <w:pPr>
        <w:ind w:firstLineChars="100" w:firstLine="210"/>
      </w:pPr>
      <w:r w:rsidRPr="008754D1">
        <w:rPr>
          <w:rFonts w:hint="eastAsia"/>
        </w:rPr>
        <w:t xml:space="preserve">KSHV was first </w:t>
      </w:r>
      <w:r w:rsidRPr="008754D1">
        <w:t>defined</w:t>
      </w:r>
      <w:r w:rsidRPr="008754D1">
        <w:rPr>
          <w:rFonts w:hint="eastAsia"/>
        </w:rPr>
        <w:t xml:space="preserve"> as a new human herpesvirus by Chang Y et al</w:t>
      </w:r>
      <w:r w:rsidR="00C60C5B" w:rsidRPr="008754D1">
        <w:rPr>
          <w:rFonts w:hint="eastAsia"/>
        </w:rPr>
        <w:t>.</w:t>
      </w:r>
      <w:r w:rsidR="00066BE2" w:rsidRPr="008754D1">
        <w:t xml:space="preserve"> </w:t>
      </w:r>
      <w:r w:rsidR="00C60C5B" w:rsidRPr="008754D1">
        <w:rPr>
          <w:rFonts w:hint="eastAsia"/>
          <w:bCs/>
          <w:kern w:val="0"/>
        </w:rPr>
        <w:fldChar w:fldCharType="begin">
          <w:fldData xml:space="preserve">PEVuZE5vdGU+PENpdGU+PEF1dGhvcj5DaGFuZzwvQXV0aG9yPjxZZWFyPjE5OTQ8L1llYXI+PFJl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DaGFuZzwvQXV0aG9yPjxZZWFyPjE5OTQ8L1llYXI+PFJl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00C60C5B" w:rsidRPr="008754D1">
        <w:rPr>
          <w:rFonts w:hint="eastAsia"/>
          <w:bCs/>
          <w:kern w:val="0"/>
        </w:rPr>
      </w:r>
      <w:r w:rsidR="00C60C5B" w:rsidRPr="008754D1">
        <w:rPr>
          <w:rFonts w:hint="eastAsia"/>
          <w:bCs/>
          <w:kern w:val="0"/>
        </w:rPr>
        <w:fldChar w:fldCharType="separate"/>
      </w:r>
      <w:r w:rsidR="005666EB" w:rsidRPr="008754D1">
        <w:rPr>
          <w:bCs/>
          <w:noProof/>
          <w:kern w:val="0"/>
        </w:rPr>
        <w:t>[12]</w:t>
      </w:r>
      <w:r w:rsidR="00C60C5B" w:rsidRPr="008754D1">
        <w:rPr>
          <w:rFonts w:hint="eastAsia"/>
          <w:bCs/>
          <w:kern w:val="0"/>
        </w:rPr>
        <w:fldChar w:fldCharType="end"/>
      </w:r>
      <w:r w:rsidRPr="008754D1">
        <w:t xml:space="preserve"> </w:t>
      </w:r>
      <w:r w:rsidR="006713D2" w:rsidRPr="008754D1">
        <w:t xml:space="preserve">via </w:t>
      </w:r>
      <w:r w:rsidRPr="008754D1">
        <w:t xml:space="preserve">representational difference analysis </w:t>
      </w:r>
      <w:r w:rsidR="006713D2" w:rsidRPr="008754D1">
        <w:t>on</w:t>
      </w:r>
      <w:r w:rsidR="006713D2" w:rsidRPr="008754D1">
        <w:rPr>
          <w:rFonts w:hint="eastAsia"/>
        </w:rPr>
        <w:t xml:space="preserve"> </w:t>
      </w:r>
      <w:r w:rsidRPr="008754D1">
        <w:rPr>
          <w:rFonts w:hint="eastAsia"/>
        </w:rPr>
        <w:t>Kaposi's sarcoma</w:t>
      </w:r>
      <w:r w:rsidRPr="008754D1">
        <w:t xml:space="preserve"> tissue</w:t>
      </w:r>
      <w:r w:rsidRPr="008754D1">
        <w:rPr>
          <w:rFonts w:hint="eastAsia"/>
        </w:rPr>
        <w:t xml:space="preserve">. </w:t>
      </w:r>
      <w:r w:rsidR="00087A59" w:rsidRPr="008754D1">
        <w:t>L</w:t>
      </w:r>
      <w:r w:rsidR="00087A59" w:rsidRPr="008754D1">
        <w:rPr>
          <w:rFonts w:hint="eastAsia"/>
        </w:rPr>
        <w:t>aten</w:t>
      </w:r>
      <w:r w:rsidR="00087A59" w:rsidRPr="008754D1">
        <w:t>cy</w:t>
      </w:r>
      <w:r w:rsidR="00087A59" w:rsidRPr="008754D1">
        <w:rPr>
          <w:rFonts w:hint="eastAsia"/>
        </w:rPr>
        <w:t xml:space="preserve"> </w:t>
      </w:r>
      <w:r w:rsidRPr="008754D1">
        <w:rPr>
          <w:rFonts w:hint="eastAsia"/>
        </w:rPr>
        <w:t>and lytic replication</w:t>
      </w:r>
      <w:bookmarkStart w:id="19" w:name="_Hlk523563817"/>
      <w:r w:rsidR="00087A59" w:rsidRPr="008754D1">
        <w:t xml:space="preserve"> </w:t>
      </w:r>
      <w:r w:rsidR="00087A59" w:rsidRPr="008754D1">
        <w:rPr>
          <w:rFonts w:hint="eastAsia"/>
        </w:rPr>
        <w:t>are</w:t>
      </w:r>
      <w:r w:rsidR="00087A59" w:rsidRPr="008754D1">
        <w:t xml:space="preserve"> two phases of KSHV infection</w:t>
      </w:r>
      <w:r w:rsidRPr="008754D1">
        <w:t xml:space="preserve"> </w:t>
      </w:r>
      <w:r w:rsidRPr="008754D1">
        <w:rPr>
          <w:rFonts w:hint="eastAsia"/>
          <w:bCs/>
          <w:kern w:val="0"/>
        </w:rPr>
        <w:fldChar w:fldCharType="begin"/>
      </w:r>
      <w:r w:rsidR="005666EB" w:rsidRPr="008754D1">
        <w:rPr>
          <w:bCs/>
          <w:kern w:val="0"/>
        </w:rPr>
        <w:instrText xml:space="preserve"> ADDIN EN.CITE &lt;EndNote&gt;&lt;Cite&gt;&lt;Author&gt;Goodwin&lt;/Author&gt;&lt;Year&gt;2001&lt;/Year&gt;&lt;RecNum&gt;52&lt;/RecNum&gt;&lt;DisplayText&gt;[13]&lt;/DisplayText&gt;&lt;record&gt;&lt;rec-number&gt;52&lt;/rec-number&gt;&lt;foreign-keys&gt;&lt;key app="EN" db-id="detsear0azz0s4e22spvfvrdrddpw5ee99ap" timestamp="1528035053"&gt;52&lt;/key&gt;&lt;/foreign-keys&gt;&lt;ref-type name="Journal Article"&gt;17&lt;/ref-type&gt;&lt;contributors&gt;&lt;authors&gt;&lt;author&gt;Goodwin, D. J.&lt;/author&gt;&lt;author&gt;Walters, M. S.&lt;/author&gt;&lt;author&gt;Smith, P. G.&lt;/author&gt;&lt;author&gt;Thurau, M.&lt;/author&gt;&lt;author&gt;Fickenscher, H.&lt;/author&gt;&lt;author&gt;Whitehouse, A.&lt;/author&gt;&lt;/authors&gt;&lt;/contributors&gt;&lt;auth-address&gt;Molecular Medicine Unit, St. James&amp;apos;s University Hospital, University of Leeds, Leeds LS9 7TF, United Kingdom.&lt;/auth-address&gt;&lt;titles&gt;&lt;title&gt;Herpesvirus saimiri open reading frame 50 (Rta) protein reactivates the lytic replication cycle in a persistently infected A549 cell line&lt;/title&gt;&lt;secondary-title&gt;J Virol&lt;/secondary-title&gt;&lt;/titles&gt;&lt;periodical&gt;&lt;full-title&gt;J Virol&lt;/full-title&gt;&lt;/periodical&gt;&lt;pages&gt;4008-13&lt;/pages&gt;&lt;volume&gt;75&lt;/volume&gt;&lt;number&gt;8&lt;/number&gt;&lt;keywords&gt;&lt;keyword&gt;DNA, Viral/biosynthesis/genetics&lt;/keyword&gt;&lt;keyword&gt;Gene Expression Regulation, Viral&lt;/keyword&gt;&lt;keyword&gt;Herpesvirus 2, Saimiriine/genetics/*physiology&lt;/keyword&gt;&lt;keyword&gt;Humans&lt;/keyword&gt;&lt;keyword&gt;Open Reading Frames/*genetics&lt;/keyword&gt;&lt;keyword&gt;Trans-Activators/genetics/*metabolism&lt;/keyword&gt;&lt;keyword&gt;Tumor Cells, Cultured&lt;/keyword&gt;&lt;keyword&gt;Viral Proteins/genetics/*metabolism&lt;/keyword&gt;&lt;keyword&gt;*Virus Activation&lt;/keyword&gt;&lt;keyword&gt;Virus Latency&lt;/keyword&gt;&lt;keyword&gt;*Virus Replication&lt;/keyword&gt;&lt;/keywords&gt;&lt;dates&gt;&lt;year&gt;2001&lt;/year&gt;&lt;pub-dates&gt;&lt;date&gt;Apr&lt;/date&gt;&lt;/pub-dates&gt;&lt;/dates&gt;&lt;isbn&gt;0022-538X (Print)&amp;#xD;0022-538X (Linking)&lt;/isbn&gt;&lt;accession-num&gt;11264393&lt;/accession-num&gt;&lt;urls&gt;&lt;related-urls&gt;&lt;url&gt;https://www.ncbi.nlm.nih.gov/pubmed/11264393&lt;/url&gt;&lt;/related-urls&gt;&lt;/urls&gt;&lt;custom2&gt;PMC114895&lt;/custom2&gt;&lt;electronic-resource-num&gt;10.1128/JVI.75.8.4008-4013.2001&lt;/electronic-resource-num&gt;&lt;/record&gt;&lt;/Cite&gt;&lt;/EndNote&gt;</w:instrText>
      </w:r>
      <w:r w:rsidRPr="008754D1">
        <w:rPr>
          <w:rFonts w:hint="eastAsia"/>
          <w:bCs/>
          <w:kern w:val="0"/>
        </w:rPr>
        <w:fldChar w:fldCharType="separate"/>
      </w:r>
      <w:bookmarkEnd w:id="19"/>
      <w:r w:rsidR="005666EB" w:rsidRPr="008754D1">
        <w:rPr>
          <w:bCs/>
          <w:noProof/>
          <w:kern w:val="0"/>
        </w:rPr>
        <w:t>[13]</w:t>
      </w:r>
      <w:r w:rsidRPr="008754D1">
        <w:rPr>
          <w:rFonts w:hint="eastAsia"/>
          <w:bCs/>
          <w:kern w:val="0"/>
        </w:rPr>
        <w:fldChar w:fldCharType="end"/>
      </w:r>
      <w:r w:rsidRPr="008754D1">
        <w:rPr>
          <w:rFonts w:hint="eastAsia"/>
        </w:rPr>
        <w:t xml:space="preserve">. </w:t>
      </w:r>
      <w:r w:rsidR="00087A59" w:rsidRPr="008754D1">
        <w:t>According to previous studies</w:t>
      </w:r>
      <w:r w:rsidRPr="008754D1">
        <w:rPr>
          <w:rFonts w:hint="eastAsia"/>
        </w:rPr>
        <w:t>, Kaposi's sarcoma</w:t>
      </w:r>
      <w:r w:rsidRPr="008754D1">
        <w:t xml:space="preserve"> (</w:t>
      </w:r>
      <w:r w:rsidRPr="008754D1">
        <w:rPr>
          <w:rFonts w:hint="eastAsia"/>
        </w:rPr>
        <w:t>KS</w:t>
      </w:r>
      <w:r w:rsidRPr="008754D1">
        <w:t xml:space="preserve">), </w:t>
      </w:r>
      <w:r w:rsidRPr="008754D1">
        <w:rPr>
          <w:rFonts w:hint="eastAsia"/>
        </w:rPr>
        <w:t xml:space="preserve">primary </w:t>
      </w:r>
      <w:r w:rsidRPr="008754D1">
        <w:t>effusion</w:t>
      </w:r>
      <w:r w:rsidRPr="008754D1">
        <w:rPr>
          <w:rFonts w:hint="eastAsia"/>
        </w:rPr>
        <w:t xml:space="preserve"> lymphoma (</w:t>
      </w:r>
      <w:r w:rsidRPr="008754D1">
        <w:t>PEL</w:t>
      </w:r>
      <w:r w:rsidRPr="008754D1">
        <w:rPr>
          <w:rFonts w:hint="eastAsia"/>
        </w:rPr>
        <w:t>),</w:t>
      </w:r>
      <w:r w:rsidRPr="008754D1">
        <w:t xml:space="preserve"> </w:t>
      </w:r>
      <w:r w:rsidRPr="008754D1">
        <w:rPr>
          <w:rFonts w:hint="eastAsia"/>
        </w:rPr>
        <w:t>multicentric Castleman's disease (MCD)</w:t>
      </w:r>
      <w:r w:rsidR="00087A59" w:rsidRPr="008754D1">
        <w:t xml:space="preserve"> are closely related to KSHV</w:t>
      </w:r>
      <w:r w:rsidR="006F2A68" w:rsidRPr="008754D1">
        <w:t xml:space="preserve"> infection</w:t>
      </w:r>
      <w:r w:rsidR="00066BE2" w:rsidRPr="008754D1">
        <w:t xml:space="preserve"> </w:t>
      </w:r>
      <w:r w:rsidR="00B134E2" w:rsidRPr="008754D1">
        <w:fldChar w:fldCharType="begin"/>
      </w:r>
      <w:r w:rsidR="005666EB" w:rsidRPr="008754D1">
        <w:instrText xml:space="preserve"> ADDIN EN.CITE &lt;EndNote&gt;&lt;Cite&gt;&lt;Author&gt;Damania&lt;/Author&gt;&lt;Year&gt;2014&lt;/Year&gt;&lt;RecNum&gt;46&lt;/RecNum&gt;&lt;DisplayText&gt;[14]&lt;/DisplayText&gt;&lt;record&gt;&lt;rec-number&gt;46&lt;/rec-number&gt;&lt;foreign-keys&gt;&lt;key app="EN" db-id="detsear0azz0s4e22spvfvrdrddpw5ee99ap" timestamp="1528035052"&gt;46&lt;/key&gt;&lt;/foreign-keys&gt;&lt;ref-type name="Journal Article"&gt;17&lt;/ref-type&gt;&lt;contributors&gt;&lt;authors&gt;&lt;author&gt;Damania, Blossom&lt;/author&gt;&lt;author&gt;Dittmer, Dirk P.&lt;/author&gt;&lt;/authors&gt;&lt;/contributors&gt;&lt;titles&gt;&lt;title&gt;Kaposi Sarcoma-Associated Herpesvirus (KSHV) or Human Herpesvirus 8 (HHV-8)&lt;/title&gt;&lt;/titles&gt;&lt;pages&gt;61-74&lt;/pages&gt;&lt;dates&gt;&lt;year&gt;2014&lt;/year&gt;&lt;/dates&gt;&lt;urls&gt;&lt;/urls&gt;&lt;electronic-resource-num&gt;10.1007/978-1-4939-0859-2_5&lt;/electronic-resource-num&gt;&lt;/record&gt;&lt;/Cite&gt;&lt;/EndNote&gt;</w:instrText>
      </w:r>
      <w:r w:rsidR="00B134E2" w:rsidRPr="008754D1">
        <w:fldChar w:fldCharType="separate"/>
      </w:r>
      <w:r w:rsidR="005666EB" w:rsidRPr="008754D1">
        <w:rPr>
          <w:noProof/>
        </w:rPr>
        <w:t>[14]</w:t>
      </w:r>
      <w:r w:rsidR="00B134E2" w:rsidRPr="008754D1">
        <w:fldChar w:fldCharType="end"/>
      </w:r>
      <w:r w:rsidR="00087A59" w:rsidRPr="008754D1">
        <w:t>. Compared with KS,</w:t>
      </w:r>
      <w:r w:rsidR="00087A59" w:rsidRPr="008754D1">
        <w:rPr>
          <w:rFonts w:hint="eastAsia"/>
        </w:rPr>
        <w:t xml:space="preserve"> </w:t>
      </w:r>
      <w:r w:rsidR="00087A59" w:rsidRPr="008754D1">
        <w:t>PEL show</w:t>
      </w:r>
      <w:r w:rsidR="006F2A68" w:rsidRPr="008754D1">
        <w:t>ed</w:t>
      </w:r>
      <w:r w:rsidR="00087A59" w:rsidRPr="008754D1">
        <w:t xml:space="preserve"> stronger correlation with KSHV and EBV co-infection in most case</w:t>
      </w:r>
      <w:r w:rsidRPr="008754D1">
        <w:t xml:space="preserve"> </w:t>
      </w:r>
      <w:r w:rsidRPr="008754D1">
        <w:rPr>
          <w:rFonts w:hint="eastAsia"/>
          <w:bCs/>
          <w:kern w:val="0"/>
        </w:rPr>
        <w:fldChar w:fldCharType="begin">
          <w:fldData xml:space="preserve">PEVuZE5vdGU+PENpdGU+PEF1dGhvcj5HbG9naGluaTwvQXV0aG9yPjxZZWFyPjIwMTc8L1llYXI+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HbG9naGluaTwvQXV0aG9yPjxZZWFyPjIwMTc8L1llYXI+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Pr="008754D1">
        <w:rPr>
          <w:rFonts w:hint="eastAsia"/>
          <w:bCs/>
          <w:kern w:val="0"/>
        </w:rPr>
      </w:r>
      <w:r w:rsidRPr="008754D1">
        <w:rPr>
          <w:rFonts w:hint="eastAsia"/>
          <w:bCs/>
          <w:kern w:val="0"/>
        </w:rPr>
        <w:fldChar w:fldCharType="separate"/>
      </w:r>
      <w:r w:rsidR="005666EB" w:rsidRPr="008754D1">
        <w:rPr>
          <w:bCs/>
          <w:noProof/>
          <w:kern w:val="0"/>
        </w:rPr>
        <w:t>[15]</w:t>
      </w:r>
      <w:r w:rsidRPr="008754D1">
        <w:rPr>
          <w:rFonts w:hint="eastAsia"/>
          <w:bCs/>
          <w:kern w:val="0"/>
        </w:rPr>
        <w:fldChar w:fldCharType="end"/>
      </w:r>
      <w:r w:rsidRPr="008754D1">
        <w:rPr>
          <w:rFonts w:hint="eastAsia"/>
        </w:rPr>
        <w:t>.</w:t>
      </w:r>
      <w:bookmarkStart w:id="20" w:name="OLE_LINK101"/>
      <w:bookmarkStart w:id="21" w:name="OLE_LINK102"/>
      <w:bookmarkStart w:id="22" w:name="OLE_LINK103"/>
      <w:r w:rsidRPr="008754D1">
        <w:rPr>
          <w:rFonts w:hint="eastAsia"/>
        </w:rPr>
        <w:t xml:space="preserve"> KSHV </w:t>
      </w:r>
      <w:r w:rsidR="006F2A68" w:rsidRPr="008754D1">
        <w:t>inducing</w:t>
      </w:r>
      <w:r w:rsidRPr="008754D1">
        <w:t xml:space="preserve"> </w:t>
      </w:r>
      <w:r w:rsidR="00A378AB" w:rsidRPr="008754D1">
        <w:t xml:space="preserve">malignancy </w:t>
      </w:r>
      <w:r w:rsidRPr="008754D1">
        <w:t>by promoting proliferation, angiogenesis</w:t>
      </w:r>
      <w:r w:rsidR="00F54BE8" w:rsidRPr="008754D1">
        <w:t xml:space="preserve"> and </w:t>
      </w:r>
      <w:r w:rsidRPr="008754D1">
        <w:t>immune evasion</w:t>
      </w:r>
      <w:r w:rsidR="009C2B30" w:rsidRPr="008754D1">
        <w:t xml:space="preserve"> </w:t>
      </w:r>
      <w:r w:rsidRPr="008754D1">
        <w:rPr>
          <w:rFonts w:hint="eastAsia"/>
          <w:bCs/>
          <w:kern w:val="0"/>
        </w:rPr>
        <w:fldChar w:fldCharType="begin"/>
      </w:r>
      <w:r w:rsidR="005666EB" w:rsidRPr="008754D1">
        <w:rPr>
          <w:bCs/>
          <w:kern w:val="0"/>
        </w:rPr>
        <w:instrText xml:space="preserve"> ADDIN EN.CITE &lt;EndNote&gt;&lt;Cite&gt;&lt;Author&gt;Damania&lt;/Author&gt;&lt;Year&gt;2014&lt;/Year&gt;&lt;RecNum&gt;46&lt;/RecNum&gt;&lt;DisplayText&gt;[14]&lt;/DisplayText&gt;&lt;record&gt;&lt;rec-number&gt;46&lt;/rec-number&gt;&lt;foreign-keys&gt;&lt;key app="EN" db-id="detsear0azz0s4e22spvfvrdrddpw5ee99ap" timestamp="1528035052"&gt;46&lt;/key&gt;&lt;/foreign-keys&gt;&lt;ref-type name="Journal Article"&gt;17&lt;/ref-type&gt;&lt;contributors&gt;&lt;authors&gt;&lt;author&gt;Damania, Blossom&lt;/author&gt;&lt;author&gt;Dittmer, Dirk P.&lt;/author&gt;&lt;/authors&gt;&lt;/contributors&gt;&lt;titles&gt;&lt;title&gt;Kaposi Sarcoma-Associated Herpesvirus (KSHV) or Human Herpesvirus 8 (HHV-8)&lt;/title&gt;&lt;/titles&gt;&lt;pages&gt;61-74&lt;/pages&gt;&lt;dates&gt;&lt;year&gt;2014&lt;/year&gt;&lt;/dates&gt;&lt;urls&gt;&lt;/urls&gt;&lt;electronic-resource-num&gt;10.1007/978-1-4939-0859-2_5&lt;/electronic-resource-num&gt;&lt;/record&gt;&lt;/Cite&gt;&lt;/EndNote&gt;</w:instrText>
      </w:r>
      <w:r w:rsidRPr="008754D1">
        <w:rPr>
          <w:rFonts w:hint="eastAsia"/>
          <w:bCs/>
          <w:kern w:val="0"/>
        </w:rPr>
        <w:fldChar w:fldCharType="separate"/>
      </w:r>
      <w:r w:rsidR="005666EB" w:rsidRPr="008754D1">
        <w:rPr>
          <w:bCs/>
          <w:noProof/>
          <w:kern w:val="0"/>
        </w:rPr>
        <w:t>[14]</w:t>
      </w:r>
      <w:r w:rsidRPr="008754D1">
        <w:rPr>
          <w:rFonts w:hint="eastAsia"/>
          <w:bCs/>
          <w:kern w:val="0"/>
        </w:rPr>
        <w:fldChar w:fldCharType="end"/>
      </w:r>
      <w:r w:rsidRPr="008754D1">
        <w:t xml:space="preserve">. </w:t>
      </w:r>
      <w:r w:rsidR="00762074" w:rsidRPr="008754D1">
        <w:t>Notably</w:t>
      </w:r>
      <w:r w:rsidRPr="008754D1">
        <w:t xml:space="preserve">, </w:t>
      </w:r>
      <w:r w:rsidR="00762074" w:rsidRPr="008754D1">
        <w:t xml:space="preserve">KSHV associated exosomes </w:t>
      </w:r>
      <w:r w:rsidR="00F54BE8" w:rsidRPr="008754D1">
        <w:t xml:space="preserve">further </w:t>
      </w:r>
      <w:r w:rsidR="00350D42" w:rsidRPr="008754D1">
        <w:t>manipulate</w:t>
      </w:r>
      <w:r w:rsidR="0000753F" w:rsidRPr="008754D1">
        <w:t xml:space="preserve"> </w:t>
      </w:r>
      <w:r w:rsidRPr="008754D1">
        <w:t>microenvironments</w:t>
      </w:r>
      <w:r w:rsidR="00985CEE" w:rsidRPr="008754D1">
        <w:t xml:space="preserve"> </w:t>
      </w:r>
      <w:r w:rsidR="00985CEE" w:rsidRPr="008754D1">
        <w:rPr>
          <w:rFonts w:hint="eastAsia"/>
        </w:rPr>
        <w:t>and</w:t>
      </w:r>
      <w:r w:rsidR="00762074" w:rsidRPr="008754D1">
        <w:t xml:space="preserve"> promote </w:t>
      </w:r>
      <w:r w:rsidR="00985CEE" w:rsidRPr="008754D1">
        <w:t>malignanc</w:t>
      </w:r>
      <w:r w:rsidR="0000753F" w:rsidRPr="008754D1">
        <w:t>e</w:t>
      </w:r>
      <w:r w:rsidR="006B60E2" w:rsidRPr="008754D1">
        <w:t xml:space="preserve"> in extensive cells</w:t>
      </w:r>
      <w:r w:rsidR="00985CEE" w:rsidRPr="008754D1">
        <w:t xml:space="preserve">. </w:t>
      </w:r>
    </w:p>
    <w:bookmarkEnd w:id="14"/>
    <w:bookmarkEnd w:id="15"/>
    <w:bookmarkEnd w:id="16"/>
    <w:bookmarkEnd w:id="17"/>
    <w:bookmarkEnd w:id="18"/>
    <w:bookmarkEnd w:id="20"/>
    <w:bookmarkEnd w:id="21"/>
    <w:bookmarkEnd w:id="22"/>
    <w:p w14:paraId="6A16E30D" w14:textId="77777777" w:rsidR="00B015B5" w:rsidRPr="008754D1" w:rsidRDefault="00B015B5" w:rsidP="00B015B5">
      <w:pPr>
        <w:rPr>
          <w:b/>
          <w:bCs/>
        </w:rPr>
      </w:pPr>
    </w:p>
    <w:p w14:paraId="0B114BF5" w14:textId="0032D0D5" w:rsidR="00B015B5" w:rsidRPr="008754D1" w:rsidRDefault="00B144DC" w:rsidP="00B015B5">
      <w:pPr>
        <w:rPr>
          <w:b/>
        </w:rPr>
      </w:pPr>
      <w:r w:rsidRPr="008754D1">
        <w:rPr>
          <w:b/>
        </w:rPr>
        <w:t xml:space="preserve">2.1 </w:t>
      </w:r>
      <w:r w:rsidR="00B015B5" w:rsidRPr="008754D1">
        <w:rPr>
          <w:b/>
        </w:rPr>
        <w:t>Proteins in KSHV-related exosomes</w:t>
      </w:r>
    </w:p>
    <w:p w14:paraId="319BAE80" w14:textId="77777777" w:rsidR="00B015B5" w:rsidRPr="008754D1" w:rsidRDefault="00B015B5" w:rsidP="00B015B5">
      <w:pPr>
        <w:rPr>
          <w:b/>
        </w:rPr>
      </w:pPr>
    </w:p>
    <w:p w14:paraId="3C823CB1" w14:textId="1A07E031" w:rsidR="00B015B5" w:rsidRPr="008754D1" w:rsidRDefault="00B015B5" w:rsidP="00830145">
      <w:pPr>
        <w:ind w:firstLineChars="100" w:firstLine="210"/>
      </w:pPr>
      <w:r w:rsidRPr="008754D1">
        <w:t>Exosomes derived from KSHV infected cells promote malignance by influencing the</w:t>
      </w:r>
      <w:r w:rsidR="001637BD" w:rsidRPr="008754D1">
        <w:t xml:space="preserve"> </w:t>
      </w:r>
      <w:r w:rsidR="006A45BD" w:rsidRPr="008754D1">
        <w:rPr>
          <w:rFonts w:hint="eastAsia"/>
        </w:rPr>
        <w:t>communication</w:t>
      </w:r>
      <w:r w:rsidRPr="008754D1">
        <w:t xml:space="preserve"> between normal cells and KSHV infected cells. Though </w:t>
      </w:r>
      <w:proofErr w:type="spellStart"/>
      <w:r w:rsidRPr="008754D1">
        <w:t>Chugh</w:t>
      </w:r>
      <w:proofErr w:type="spellEnd"/>
      <w:r w:rsidRPr="008754D1">
        <w:t xml:space="preserve"> PE </w:t>
      </w:r>
      <w:bookmarkStart w:id="23" w:name="OLE_LINK23"/>
      <w:bookmarkStart w:id="24" w:name="OLE_LINK24"/>
      <w:bookmarkStart w:id="25" w:name="OLE_LINK25"/>
      <w:bookmarkStart w:id="26" w:name="OLE_LINK26"/>
      <w:r w:rsidRPr="008754D1">
        <w:t xml:space="preserve">et </w:t>
      </w:r>
      <w:bookmarkStart w:id="27" w:name="OLE_LINK22"/>
      <w:r w:rsidRPr="008754D1">
        <w:t>al</w:t>
      </w:r>
      <w:bookmarkEnd w:id="27"/>
      <w:r w:rsidRPr="008754D1">
        <w:rPr>
          <w:rFonts w:hint="eastAsia"/>
        </w:rPr>
        <w:t>.</w:t>
      </w:r>
      <w:bookmarkEnd w:id="23"/>
      <w:bookmarkEnd w:id="24"/>
      <w:bookmarkEnd w:id="25"/>
      <w:bookmarkEnd w:id="26"/>
      <w:r w:rsidRPr="008754D1">
        <w:t xml:space="preserve"> </w:t>
      </w:r>
      <w:r w:rsidRPr="008754D1">
        <w:rPr>
          <w:rFonts w:hint="eastAsia"/>
          <w:bCs/>
          <w:kern w:val="0"/>
        </w:rPr>
        <w:fldChar w:fldCharType="begin"/>
      </w:r>
      <w:r w:rsidR="005666EB" w:rsidRPr="008754D1">
        <w:rPr>
          <w:bCs/>
          <w:kern w:val="0"/>
        </w:rPr>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Pr="008754D1">
        <w:rPr>
          <w:rFonts w:hint="eastAsia"/>
          <w:bCs/>
          <w:kern w:val="0"/>
        </w:rPr>
        <w:fldChar w:fldCharType="separate"/>
      </w:r>
      <w:r w:rsidR="005666EB" w:rsidRPr="008754D1">
        <w:rPr>
          <w:bCs/>
          <w:noProof/>
          <w:kern w:val="0"/>
        </w:rPr>
        <w:t>[16]</w:t>
      </w:r>
      <w:r w:rsidRPr="008754D1">
        <w:rPr>
          <w:rFonts w:hint="eastAsia"/>
          <w:bCs/>
          <w:kern w:val="0"/>
        </w:rPr>
        <w:fldChar w:fldCharType="end"/>
      </w:r>
      <w:r w:rsidRPr="008754D1">
        <w:t xml:space="preserve"> had detected neither virions nor KSHV-encode proteins in exosomes by utilizing electron microscopy (EM) and mass spectrometry, </w:t>
      </w:r>
      <w:r w:rsidRPr="008754D1">
        <w:rPr>
          <w:rFonts w:hint="eastAsia"/>
        </w:rPr>
        <w:t>other</w:t>
      </w:r>
      <w:r w:rsidRPr="008754D1">
        <w:t xml:space="preserve"> proteins released by </w:t>
      </w:r>
      <w:r w:rsidRPr="008754D1">
        <w:rPr>
          <w:rFonts w:hint="eastAsia"/>
        </w:rPr>
        <w:t>KSHV</w:t>
      </w:r>
      <w:r w:rsidRPr="008754D1">
        <w:t xml:space="preserve"> infected cells</w:t>
      </w:r>
      <w:r w:rsidR="00932A6E" w:rsidRPr="008754D1">
        <w:t xml:space="preserve"> have been</w:t>
      </w:r>
      <w:r w:rsidRPr="008754D1">
        <w:t xml:space="preserve"> demonstrated existing in exosomes. Jeon H et al. </w:t>
      </w:r>
      <w:r w:rsidRPr="008754D1">
        <w:rPr>
          <w:rFonts w:hint="eastAsia"/>
          <w:bCs/>
          <w:kern w:val="0"/>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Pr="008754D1">
        <w:rPr>
          <w:rFonts w:hint="eastAsia"/>
          <w:bCs/>
          <w:kern w:val="0"/>
        </w:rPr>
      </w:r>
      <w:r w:rsidRPr="008754D1">
        <w:rPr>
          <w:rFonts w:hint="eastAsia"/>
          <w:bCs/>
          <w:kern w:val="0"/>
        </w:rPr>
        <w:fldChar w:fldCharType="separate"/>
      </w:r>
      <w:r w:rsidR="005666EB" w:rsidRPr="008754D1">
        <w:rPr>
          <w:bCs/>
          <w:noProof/>
          <w:kern w:val="0"/>
        </w:rPr>
        <w:t>[17]</w:t>
      </w:r>
      <w:r w:rsidRPr="008754D1">
        <w:rPr>
          <w:rFonts w:hint="eastAsia"/>
          <w:bCs/>
          <w:kern w:val="0"/>
        </w:rPr>
        <w:fldChar w:fldCharType="end"/>
      </w:r>
      <w:r w:rsidRPr="008754D1">
        <w:t xml:space="preserve"> </w:t>
      </w:r>
      <w:r w:rsidR="000E4AEF" w:rsidRPr="008754D1">
        <w:t>utilized proteomic</w:t>
      </w:r>
      <w:r w:rsidRPr="008754D1">
        <w:t xml:space="preserve"> analysis to demonstrate that KSHV infection can alter the distributions of proteins in extracellular vesicles. </w:t>
      </w:r>
      <w:r w:rsidR="000E4AEF" w:rsidRPr="008754D1">
        <w:t xml:space="preserve">They analyzed </w:t>
      </w:r>
      <w:r w:rsidRPr="008754D1">
        <w:t xml:space="preserve">318 proteins in </w:t>
      </w:r>
      <w:r w:rsidR="00551F70" w:rsidRPr="008754D1">
        <w:rPr>
          <w:rFonts w:hint="eastAsia"/>
          <w:bCs/>
          <w:kern w:val="0"/>
        </w:rPr>
        <w:t>human umbilical vein endothelial cells</w:t>
      </w:r>
      <w:r w:rsidR="00551F70" w:rsidRPr="008754D1">
        <w:t xml:space="preserve"> (</w:t>
      </w:r>
      <w:r w:rsidRPr="008754D1">
        <w:t>HUVECs</w:t>
      </w:r>
      <w:r w:rsidR="00551F70" w:rsidRPr="008754D1">
        <w:t>)</w:t>
      </w:r>
      <w:r w:rsidRPr="008754D1">
        <w:t xml:space="preserve"> derive</w:t>
      </w:r>
      <w:r w:rsidR="000E4AEF" w:rsidRPr="008754D1">
        <w:t>d</w:t>
      </w:r>
      <w:r w:rsidRPr="008754D1">
        <w:t xml:space="preserve"> exosomes with </w:t>
      </w:r>
      <w:r w:rsidR="0040465B" w:rsidRPr="008754D1">
        <w:t xml:space="preserve">liquid chromatography tandem mass spectrometry </w:t>
      </w:r>
      <w:r w:rsidRPr="008754D1">
        <w:t>(</w:t>
      </w:r>
      <w:r w:rsidR="0040465B" w:rsidRPr="008754D1">
        <w:t>LC-MS/MS</w:t>
      </w:r>
      <w:r w:rsidRPr="008754D1">
        <w:t>)</w:t>
      </w:r>
      <w:r w:rsidR="001637BD" w:rsidRPr="008754D1">
        <w:t xml:space="preserve"> and found that </w:t>
      </w:r>
      <w:r w:rsidRPr="008754D1">
        <w:t xml:space="preserve">239 </w:t>
      </w:r>
      <w:r w:rsidR="00EF0406" w:rsidRPr="008754D1">
        <w:t>proteins</w:t>
      </w:r>
      <w:r w:rsidR="001D6DD2" w:rsidRPr="008754D1">
        <w:t xml:space="preserve"> are</w:t>
      </w:r>
      <w:r w:rsidRPr="008754D1">
        <w:t xml:space="preserve"> increase</w:t>
      </w:r>
      <w:r w:rsidR="001D6DD2" w:rsidRPr="008754D1">
        <w:t>d</w:t>
      </w:r>
      <w:r w:rsidRPr="008754D1">
        <w:t xml:space="preserve"> more than 2 folds following KSHV infection, 82 proteins</w:t>
      </w:r>
      <w:r w:rsidR="001D6DD2" w:rsidRPr="008754D1">
        <w:t xml:space="preserve"> of which</w:t>
      </w:r>
      <w:r w:rsidRPr="008754D1">
        <w:t xml:space="preserve"> are specific to KSHV </w:t>
      </w:r>
      <w:r w:rsidR="007B253B" w:rsidRPr="008754D1">
        <w:t xml:space="preserve">associated </w:t>
      </w:r>
      <w:r w:rsidRPr="008754D1">
        <w:t xml:space="preserve">exosomes. The study suggested that </w:t>
      </w:r>
      <w:proofErr w:type="spellStart"/>
      <w:r w:rsidR="00AB7455" w:rsidRPr="008754D1">
        <w:t>exosomal</w:t>
      </w:r>
      <w:proofErr w:type="spellEnd"/>
      <w:r w:rsidR="00AB7455" w:rsidRPr="008754D1">
        <w:t xml:space="preserve"> proteins </w:t>
      </w:r>
      <w:r w:rsidRPr="008754D1">
        <w:t>would be changed after KSHV infection</w:t>
      </w:r>
      <w:r w:rsidR="00EF0406" w:rsidRPr="008754D1">
        <w:t xml:space="preserve"> and </w:t>
      </w:r>
      <w:r w:rsidRPr="008754D1">
        <w:t xml:space="preserve">participate in pathogenesis of KSHV-related diseases. </w:t>
      </w:r>
      <w:r w:rsidR="003E4D01" w:rsidRPr="008754D1">
        <w:t>Likewise</w:t>
      </w:r>
      <w:r w:rsidRPr="008754D1">
        <w:t>,</w:t>
      </w:r>
      <w:r w:rsidRPr="008754D1" w:rsidDel="00732BB2">
        <w:t xml:space="preserve"> </w:t>
      </w:r>
      <w:proofErr w:type="spellStart"/>
      <w:r w:rsidRPr="008754D1">
        <w:t>Meckes</w:t>
      </w:r>
      <w:proofErr w:type="spellEnd"/>
      <w:r w:rsidRPr="008754D1">
        <w:t xml:space="preserve"> DG et al.</w:t>
      </w:r>
      <w:r w:rsidRPr="008754D1">
        <w:rPr>
          <w:rFonts w:hint="eastAsia"/>
          <w:bCs/>
          <w:kern w:val="0"/>
        </w:rPr>
        <w:t xml:space="preserve"> </w:t>
      </w:r>
      <w:r w:rsidRPr="008754D1">
        <w:rPr>
          <w:rFonts w:hint="eastAsia"/>
          <w:bCs/>
          <w:kern w:val="0"/>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Pr="008754D1">
        <w:rPr>
          <w:rFonts w:hint="eastAsia"/>
          <w:bCs/>
          <w:kern w:val="0"/>
        </w:rPr>
      </w:r>
      <w:r w:rsidRPr="008754D1">
        <w:rPr>
          <w:rFonts w:hint="eastAsia"/>
          <w:bCs/>
          <w:kern w:val="0"/>
        </w:rPr>
        <w:fldChar w:fldCharType="separate"/>
      </w:r>
      <w:r w:rsidR="005666EB" w:rsidRPr="008754D1">
        <w:rPr>
          <w:bCs/>
          <w:noProof/>
          <w:kern w:val="0"/>
        </w:rPr>
        <w:t>[18]</w:t>
      </w:r>
      <w:r w:rsidRPr="008754D1">
        <w:rPr>
          <w:rFonts w:hint="eastAsia"/>
          <w:bCs/>
          <w:kern w:val="0"/>
        </w:rPr>
        <w:fldChar w:fldCharType="end"/>
      </w:r>
      <w:r w:rsidRPr="008754D1">
        <w:t xml:space="preserve"> analyzed 871 proteins in exosomes derived from different B cell lines by mass spectrometry </w:t>
      </w:r>
      <w:r w:rsidRPr="008754D1">
        <w:rPr>
          <w:rFonts w:hint="eastAsia"/>
        </w:rPr>
        <w:t>technique</w:t>
      </w:r>
      <w:r w:rsidRPr="008754D1">
        <w:t>. Compared with the exosomes released by KSHV</w:t>
      </w:r>
      <w:r w:rsidRPr="008754D1">
        <w:rPr>
          <w:vertAlign w:val="superscript"/>
        </w:rPr>
        <w:t>-</w:t>
      </w:r>
      <w:r w:rsidRPr="008754D1">
        <w:t xml:space="preserve"> cells, 22 proteins are unique to the exosomes </w:t>
      </w:r>
      <w:r w:rsidR="003E4D01" w:rsidRPr="008754D1">
        <w:t>derived</w:t>
      </w:r>
      <w:r w:rsidRPr="008754D1">
        <w:t xml:space="preserve"> </w:t>
      </w:r>
      <w:r w:rsidR="007B253B" w:rsidRPr="008754D1">
        <w:t xml:space="preserve">from </w:t>
      </w:r>
      <w:r w:rsidRPr="008754D1">
        <w:t xml:space="preserve">KSHV infected B cells. </w:t>
      </w:r>
      <w:r w:rsidR="003E4D01" w:rsidRPr="008754D1">
        <w:t>What’s more,</w:t>
      </w:r>
      <w:r w:rsidRPr="008754D1">
        <w:t xml:space="preserve"> proteins</w:t>
      </w:r>
      <w:r w:rsidR="003E4D01" w:rsidRPr="008754D1">
        <w:t xml:space="preserve"> </w:t>
      </w:r>
      <w:r w:rsidR="003E4D01" w:rsidRPr="008754D1">
        <w:rPr>
          <w:rFonts w:hint="eastAsia"/>
        </w:rPr>
        <w:t>involve</w:t>
      </w:r>
      <w:r w:rsidRPr="008754D1">
        <w:rPr>
          <w:rFonts w:hint="eastAsia"/>
        </w:rPr>
        <w:t xml:space="preserve"> in</w:t>
      </w:r>
      <w:r w:rsidRPr="008754D1">
        <w:t xml:space="preserve"> metabolism, translation, migration and chromatin modeling </w:t>
      </w:r>
      <w:r w:rsidR="00AB7455" w:rsidRPr="008754D1">
        <w:t>are</w:t>
      </w:r>
      <w:r w:rsidR="007926C9" w:rsidRPr="008754D1">
        <w:t xml:space="preserve"> </w:t>
      </w:r>
      <w:r w:rsidRPr="008754D1">
        <w:t>abundant in KSHV infected B c</w:t>
      </w:r>
      <w:r w:rsidR="00E15C78" w:rsidRPr="008754D1">
        <w:t>e</w:t>
      </w:r>
      <w:r w:rsidRPr="008754D1">
        <w:t>lls</w:t>
      </w:r>
      <w:r w:rsidR="007926C9" w:rsidRPr="008754D1">
        <w:t xml:space="preserve"> derived exosomes</w:t>
      </w:r>
      <w:r w:rsidRPr="008754D1">
        <w:t xml:space="preserve">. </w:t>
      </w:r>
    </w:p>
    <w:p w14:paraId="6B5F241F" w14:textId="77777777" w:rsidR="00B015B5" w:rsidRPr="008754D1" w:rsidRDefault="00B015B5" w:rsidP="00B015B5"/>
    <w:p w14:paraId="53D1D024" w14:textId="1182DF98" w:rsidR="007926C9" w:rsidRPr="008754D1" w:rsidRDefault="00B015B5" w:rsidP="00B015B5">
      <w:r w:rsidRPr="008754D1">
        <w:rPr>
          <w:b/>
        </w:rPr>
        <w:t>IFI16</w:t>
      </w:r>
      <w:r w:rsidR="0063050D" w:rsidRPr="008754D1">
        <w:rPr>
          <w:rFonts w:hint="eastAsia"/>
          <w:b/>
        </w:rPr>
        <w:t>（</w:t>
      </w:r>
      <w:r w:rsidR="0063050D" w:rsidRPr="008754D1">
        <w:rPr>
          <w:b/>
          <w:noProof/>
        </w:rPr>
        <w:t>interferon-inducible protein 16</w:t>
      </w:r>
      <w:r w:rsidR="0063050D" w:rsidRPr="008754D1">
        <w:rPr>
          <w:rFonts w:hint="eastAsia"/>
          <w:b/>
        </w:rPr>
        <w:t>）</w:t>
      </w:r>
    </w:p>
    <w:p w14:paraId="0C85D5F5" w14:textId="6D3881BE" w:rsidR="00E502C1" w:rsidRPr="008754D1" w:rsidRDefault="00B015B5" w:rsidP="00AB7455">
      <w:pPr>
        <w:ind w:firstLineChars="100" w:firstLine="210"/>
      </w:pPr>
      <w:r w:rsidRPr="008754D1">
        <w:t>Singh VV et al.</w:t>
      </w:r>
      <w:r w:rsidRPr="008754D1">
        <w:rPr>
          <w:rFonts w:hint="eastAsia"/>
          <w:bCs/>
          <w:kern w:val="0"/>
        </w:rPr>
        <w:t xml:space="preserve"> </w:t>
      </w:r>
      <w:r w:rsidRPr="008754D1">
        <w:rPr>
          <w:rFonts w:hint="eastAsia"/>
          <w:bCs/>
          <w:kern w:val="0"/>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Pr="008754D1">
        <w:rPr>
          <w:rFonts w:hint="eastAsia"/>
          <w:bCs/>
          <w:kern w:val="0"/>
        </w:rPr>
      </w:r>
      <w:r w:rsidRPr="008754D1">
        <w:rPr>
          <w:rFonts w:hint="eastAsia"/>
          <w:bCs/>
          <w:kern w:val="0"/>
        </w:rPr>
        <w:fldChar w:fldCharType="separate"/>
      </w:r>
      <w:r w:rsidR="005666EB" w:rsidRPr="008754D1">
        <w:rPr>
          <w:bCs/>
          <w:noProof/>
          <w:kern w:val="0"/>
        </w:rPr>
        <w:t>[19]</w:t>
      </w:r>
      <w:r w:rsidRPr="008754D1">
        <w:rPr>
          <w:rFonts w:hint="eastAsia"/>
          <w:bCs/>
          <w:kern w:val="0"/>
        </w:rPr>
        <w:fldChar w:fldCharType="end"/>
      </w:r>
      <w:r w:rsidRPr="008754D1">
        <w:t xml:space="preserve"> reported that </w:t>
      </w:r>
      <w:r w:rsidR="004E21C9" w:rsidRPr="008754D1">
        <w:t>gamma interferon-inducible protein 16</w:t>
      </w:r>
      <w:r w:rsidRPr="008754D1">
        <w:t xml:space="preserve"> (</w:t>
      </w:r>
      <w:r w:rsidR="004E21C9" w:rsidRPr="008754D1">
        <w:t>IFI16</w:t>
      </w:r>
      <w:r w:rsidRPr="008754D1">
        <w:t xml:space="preserve">) and cleaved IL-1β released from BCBL-1 cells during KSHV latency through exosome pathways. </w:t>
      </w:r>
      <w:r w:rsidRPr="008754D1">
        <w:lastRenderedPageBreak/>
        <w:t xml:space="preserve">Both in vitro and in vivo experiments exhibited perinuclear cytoplasmic colocalization of </w:t>
      </w:r>
      <w:bookmarkStart w:id="28" w:name="OLE_LINK35"/>
      <w:bookmarkStart w:id="29" w:name="OLE_LINK36"/>
      <w:r w:rsidRPr="008754D1">
        <w:t>IFI16</w:t>
      </w:r>
      <w:bookmarkEnd w:id="28"/>
      <w:bookmarkEnd w:id="29"/>
      <w:r w:rsidRPr="008754D1">
        <w:t xml:space="preserve"> and adaptor molecule </w:t>
      </w:r>
      <w:r w:rsidR="004E21C9" w:rsidRPr="008754D1">
        <w:t xml:space="preserve">apoptosis-associated speck-like protein containing a caspase activation and recruitment domain </w:t>
      </w:r>
      <w:r w:rsidRPr="008754D1">
        <w:t>(</w:t>
      </w:r>
      <w:r w:rsidR="004E21C9" w:rsidRPr="008754D1">
        <w:t>ASC</w:t>
      </w:r>
      <w:r w:rsidRPr="008754D1">
        <w:t xml:space="preserve">), which </w:t>
      </w:r>
      <w:r w:rsidR="00EA1C85" w:rsidRPr="008754D1">
        <w:t>induces</w:t>
      </w:r>
      <w:r w:rsidRPr="008754D1">
        <w:t xml:space="preserve"> IFI16-mediated inflammasome in KSHV pathogenesis. </w:t>
      </w:r>
    </w:p>
    <w:p w14:paraId="2BD64D9C" w14:textId="77777777" w:rsidR="00AB7455" w:rsidRPr="008754D1" w:rsidRDefault="00AB7455" w:rsidP="00AB7455">
      <w:pPr>
        <w:ind w:firstLineChars="100" w:firstLine="210"/>
      </w:pPr>
    </w:p>
    <w:p w14:paraId="0D22F2D3" w14:textId="3AFCBA5A" w:rsidR="00EA1C85" w:rsidRPr="008754D1" w:rsidRDefault="00EA1C85" w:rsidP="00E502C1">
      <w:r w:rsidRPr="008754D1">
        <w:rPr>
          <w:b/>
        </w:rPr>
        <w:t>Cleaved IL-1β</w:t>
      </w:r>
    </w:p>
    <w:p w14:paraId="3BF9A097" w14:textId="58C5967B" w:rsidR="00B015B5" w:rsidRPr="008754D1" w:rsidRDefault="000934B9" w:rsidP="00DF15EE">
      <w:pPr>
        <w:ind w:firstLineChars="100" w:firstLine="210"/>
      </w:pPr>
      <w:bookmarkStart w:id="30" w:name="OLE_LINK69"/>
      <w:bookmarkStart w:id="31" w:name="OLE_LINK70"/>
      <w:r w:rsidRPr="008754D1">
        <w:t xml:space="preserve">Mature IL-1β is </w:t>
      </w:r>
      <w:r w:rsidR="004432DC" w:rsidRPr="008754D1">
        <w:t>an</w:t>
      </w:r>
      <w:r w:rsidRPr="008754D1">
        <w:t xml:space="preserve"> apoptosis factor in several cell types, including</w:t>
      </w:r>
      <w:r w:rsidR="00AD4209" w:rsidRPr="008754D1">
        <w:t xml:space="preserve"> glandular </w:t>
      </w:r>
      <w:r w:rsidR="00AD4209" w:rsidRPr="008754D1">
        <w:rPr>
          <w:rFonts w:hint="eastAsia"/>
        </w:rPr>
        <w:t xml:space="preserve">epithelial </w:t>
      </w:r>
      <w:r w:rsidR="00935FF0" w:rsidRPr="008754D1">
        <w:t xml:space="preserve">cells, </w:t>
      </w:r>
      <w:r w:rsidR="00555084" w:rsidRPr="008754D1">
        <w:t xml:space="preserve">neural precursor </w:t>
      </w:r>
      <w:r w:rsidR="004432DC" w:rsidRPr="008754D1">
        <w:t>cells, cardiomyocyte and so on</w:t>
      </w:r>
      <w:r w:rsidR="00BD4ABF" w:rsidRPr="008754D1">
        <w:t xml:space="preserve"> </w:t>
      </w:r>
      <w:r w:rsidR="0058436B" w:rsidRPr="008754D1">
        <w:fldChar w:fldCharType="begin">
          <w:fldData xml:space="preserve">PEVuZE5vdGU+PENpdGU+PEF1dGhvcj5WYW5kZXJmb3JkPC9BdXRob3I+PFllYXI+MjAxMDwvWWVh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</w:fldData>
        </w:fldChar>
      </w:r>
      <w:r w:rsidR="004432DC" w:rsidRPr="008754D1">
        <w:instrText xml:space="preserve"> ADDIN EN.CITE </w:instrText>
      </w:r>
      <w:r w:rsidR="004432DC" w:rsidRPr="008754D1">
        <w:fldChar w:fldCharType="begin">
          <w:fldData xml:space="preserve">PEVuZE5vdGU+PENpdGU+PEF1dGhvcj5WYW5kZXJmb3JkPC9BdXRob3I+PFllYXI+MjAxMDwvWWVh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</w:fldData>
        </w:fldChar>
      </w:r>
      <w:r w:rsidR="004432DC" w:rsidRPr="008754D1">
        <w:instrText xml:space="preserve"> ADDIN EN.CITE.DATA </w:instrText>
      </w:r>
      <w:r w:rsidR="004432DC" w:rsidRPr="008754D1">
        <w:fldChar w:fldCharType="end"/>
      </w:r>
      <w:r w:rsidR="0058436B" w:rsidRPr="008754D1">
        <w:fldChar w:fldCharType="separate"/>
      </w:r>
      <w:r w:rsidR="004432DC" w:rsidRPr="008754D1">
        <w:rPr>
          <w:noProof/>
        </w:rPr>
        <w:t>[20-22]</w:t>
      </w:r>
      <w:r w:rsidR="0058436B" w:rsidRPr="008754D1">
        <w:fldChar w:fldCharType="end"/>
      </w:r>
      <w:r w:rsidR="00577262" w:rsidRPr="008754D1">
        <w:rPr>
          <w:rFonts w:hint="eastAsia"/>
        </w:rPr>
        <w:t>.</w:t>
      </w:r>
      <w:r w:rsidR="00577262" w:rsidRPr="008754D1">
        <w:t xml:space="preserve"> </w:t>
      </w:r>
      <w:proofErr w:type="spellStart"/>
      <w:r w:rsidR="00577262" w:rsidRPr="008754D1">
        <w:t>E</w:t>
      </w:r>
      <w:r w:rsidR="00B015B5" w:rsidRPr="008754D1">
        <w:t>xos</w:t>
      </w:r>
      <w:bookmarkEnd w:id="30"/>
      <w:bookmarkEnd w:id="31"/>
      <w:r w:rsidR="00B015B5" w:rsidRPr="008754D1">
        <w:t>omal</w:t>
      </w:r>
      <w:proofErr w:type="spellEnd"/>
      <w:r w:rsidR="00B015B5" w:rsidRPr="008754D1">
        <w:t xml:space="preserve"> </w:t>
      </w:r>
      <w:bookmarkStart w:id="32" w:name="_Hlk523342732"/>
      <w:r w:rsidR="00B015B5" w:rsidRPr="008754D1">
        <w:t>IL-1β</w:t>
      </w:r>
      <w:bookmarkEnd w:id="32"/>
      <w:r w:rsidR="00B015B5" w:rsidRPr="008754D1">
        <w:t xml:space="preserve"> is </w:t>
      </w:r>
      <w:r w:rsidR="00F91DA0" w:rsidRPr="008754D1">
        <w:t>distinct from</w:t>
      </w:r>
      <w:r w:rsidR="00B015B5" w:rsidRPr="008754D1">
        <w:t xml:space="preserve"> </w:t>
      </w:r>
      <w:bookmarkStart w:id="33" w:name="OLE_LINK59"/>
      <w:bookmarkStart w:id="34" w:name="OLE_LINK60"/>
      <w:r w:rsidR="00B015B5" w:rsidRPr="008754D1">
        <w:t xml:space="preserve">mature </w:t>
      </w:r>
      <w:bookmarkEnd w:id="33"/>
      <w:bookmarkEnd w:id="34"/>
      <w:r w:rsidR="00B015B5" w:rsidRPr="008754D1">
        <w:t xml:space="preserve">IL-1, for it </w:t>
      </w:r>
      <w:r w:rsidR="00FB6C31" w:rsidRPr="008754D1">
        <w:t xml:space="preserve">is functionally </w:t>
      </w:r>
      <w:r w:rsidR="007B291D" w:rsidRPr="008754D1">
        <w:t>inactive,</w:t>
      </w:r>
      <w:r w:rsidR="00FB6C31" w:rsidRPr="008754D1">
        <w:t xml:space="preserve"> as</w:t>
      </w:r>
      <w:r w:rsidR="007B291D" w:rsidRPr="008754D1">
        <w:t xml:space="preserve"> it</w:t>
      </w:r>
      <w:r w:rsidR="00FB6C31" w:rsidRPr="008754D1">
        <w:t xml:space="preserve"> </w:t>
      </w:r>
      <w:r w:rsidR="00B015B5" w:rsidRPr="008754D1">
        <w:t>cannot</w:t>
      </w:r>
      <w:r w:rsidR="007B291D" w:rsidRPr="008754D1">
        <w:t xml:space="preserve"> engage the </w:t>
      </w:r>
      <w:r w:rsidR="00B015B5" w:rsidRPr="008754D1">
        <w:t xml:space="preserve">surface </w:t>
      </w:r>
      <w:bookmarkStart w:id="35" w:name="OLE_LINK1"/>
      <w:bookmarkStart w:id="36" w:name="OLE_LINK2"/>
      <w:r w:rsidR="00B015B5" w:rsidRPr="008754D1">
        <w:t>IL-1 receptor</w:t>
      </w:r>
      <w:bookmarkEnd w:id="35"/>
      <w:bookmarkEnd w:id="36"/>
      <w:r w:rsidR="00B015B5" w:rsidRPr="008754D1">
        <w:t xml:space="preserve">. Hence, </w:t>
      </w:r>
      <w:proofErr w:type="spellStart"/>
      <w:r w:rsidR="00B015B5" w:rsidRPr="008754D1">
        <w:t>exosomal</w:t>
      </w:r>
      <w:proofErr w:type="spellEnd"/>
      <w:r w:rsidR="00B015B5" w:rsidRPr="008754D1">
        <w:t xml:space="preserve"> IL-1β is utilized by KSHV to </w:t>
      </w:r>
      <w:bookmarkStart w:id="37" w:name="OLE_LINK63"/>
      <w:bookmarkStart w:id="38" w:name="OLE_LINK64"/>
      <w:r w:rsidR="00B015B5" w:rsidRPr="008754D1">
        <w:t xml:space="preserve">subvert </w:t>
      </w:r>
      <w:bookmarkEnd w:id="37"/>
      <w:bookmarkEnd w:id="38"/>
      <w:r w:rsidR="00B015B5" w:rsidRPr="008754D1">
        <w:t>constitutive secretion of proapoptotic mature IL-1β, which facilitates KSHV latency</w:t>
      </w:r>
      <w:r w:rsidR="0063050D" w:rsidRPr="008754D1">
        <w:rPr>
          <w:rFonts w:hint="eastAsia"/>
          <w:bCs/>
          <w:kern w:val="0"/>
        </w:rPr>
        <w:t xml:space="preserve"> </w:t>
      </w:r>
      <w:r w:rsidR="0063050D" w:rsidRPr="008754D1">
        <w:rPr>
          <w:rFonts w:hint="eastAsia"/>
          <w:bCs/>
          <w:kern w:val="0"/>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0063050D" w:rsidRPr="008754D1">
        <w:rPr>
          <w:rFonts w:hint="eastAsia"/>
          <w:bCs/>
          <w:kern w:val="0"/>
        </w:rPr>
      </w:r>
      <w:r w:rsidR="0063050D" w:rsidRPr="008754D1">
        <w:rPr>
          <w:rFonts w:hint="eastAsia"/>
          <w:bCs/>
          <w:kern w:val="0"/>
        </w:rPr>
        <w:fldChar w:fldCharType="separate"/>
      </w:r>
      <w:r w:rsidR="005666EB" w:rsidRPr="008754D1">
        <w:rPr>
          <w:bCs/>
          <w:noProof/>
          <w:kern w:val="0"/>
        </w:rPr>
        <w:t>[19]</w:t>
      </w:r>
      <w:r w:rsidR="0063050D" w:rsidRPr="008754D1">
        <w:rPr>
          <w:rFonts w:hint="eastAsia"/>
          <w:bCs/>
          <w:kern w:val="0"/>
        </w:rPr>
        <w:fldChar w:fldCharType="end"/>
      </w:r>
      <w:r w:rsidR="00B015B5" w:rsidRPr="008754D1">
        <w:t>.</w:t>
      </w:r>
    </w:p>
    <w:p w14:paraId="729286E9" w14:textId="77777777" w:rsidR="00B015B5" w:rsidRPr="008754D1" w:rsidRDefault="00B015B5" w:rsidP="00B015B5">
      <w:r w:rsidRPr="008754D1">
        <w:t xml:space="preserve">     </w:t>
      </w:r>
    </w:p>
    <w:p w14:paraId="2B477A8A" w14:textId="77777777" w:rsidR="00C70B05" w:rsidRPr="008754D1" w:rsidRDefault="00B015B5" w:rsidP="00B015B5">
      <w:r w:rsidRPr="008754D1">
        <w:rPr>
          <w:b/>
        </w:rPr>
        <w:t>Enzymes</w:t>
      </w:r>
      <w:r w:rsidRPr="008754D1">
        <w:t xml:space="preserve"> </w:t>
      </w:r>
    </w:p>
    <w:p w14:paraId="7A4E927A" w14:textId="43178E39" w:rsidR="00B015B5" w:rsidRPr="008754D1" w:rsidRDefault="00B015B5" w:rsidP="00C70B05">
      <w:pPr>
        <w:ind w:firstLineChars="100" w:firstLine="210"/>
      </w:pPr>
      <w:r w:rsidRPr="008754D1">
        <w:t>Several enzymes associated with glycolysis are obviously up-regulated in PEL derived exosomes, including hexokinase, pyruvate kinase and lactose dehydrogenase</w:t>
      </w:r>
      <w:bookmarkStart w:id="39" w:name="OLE_LINK116"/>
      <w:bookmarkStart w:id="40" w:name="_Hlk523564156"/>
      <w:r w:rsidR="0003443B" w:rsidRPr="008754D1">
        <w:t xml:space="preserve"> </w:t>
      </w:r>
      <w:r w:rsidRPr="008754D1">
        <w:rPr>
          <w:rFonts w:hint="eastAsia"/>
          <w:bCs/>
          <w:kern w:val="0"/>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kern w:val="0"/>
        </w:rPr>
        <w:instrText xml:space="preserve"> ADDIN EN.CITE </w:instrText>
      </w:r>
      <w:r w:rsidR="005666EB" w:rsidRPr="008754D1">
        <w:rPr>
          <w:bCs/>
          <w:kern w:val="0"/>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kern w:val="0"/>
        </w:rPr>
        <w:instrText xml:space="preserve"> ADDIN EN.CITE.DATA </w:instrText>
      </w:r>
      <w:r w:rsidR="005666EB" w:rsidRPr="008754D1">
        <w:rPr>
          <w:bCs/>
          <w:kern w:val="0"/>
        </w:rPr>
      </w:r>
      <w:r w:rsidR="005666EB" w:rsidRPr="008754D1">
        <w:rPr>
          <w:bCs/>
          <w:kern w:val="0"/>
        </w:rPr>
        <w:fldChar w:fldCharType="end"/>
      </w:r>
      <w:r w:rsidRPr="008754D1">
        <w:rPr>
          <w:rFonts w:hint="eastAsia"/>
          <w:bCs/>
          <w:kern w:val="0"/>
        </w:rPr>
      </w:r>
      <w:r w:rsidRPr="008754D1">
        <w:rPr>
          <w:rFonts w:hint="eastAsia"/>
          <w:bCs/>
          <w:kern w:val="0"/>
        </w:rPr>
        <w:fldChar w:fldCharType="separate"/>
      </w:r>
      <w:bookmarkEnd w:id="39"/>
      <w:bookmarkEnd w:id="40"/>
      <w:r w:rsidR="005666EB" w:rsidRPr="008754D1">
        <w:rPr>
          <w:bCs/>
          <w:noProof/>
          <w:kern w:val="0"/>
        </w:rPr>
        <w:t>[18]</w:t>
      </w:r>
      <w:r w:rsidRPr="008754D1">
        <w:rPr>
          <w:rFonts w:hint="eastAsia"/>
          <w:bCs/>
          <w:kern w:val="0"/>
        </w:rPr>
        <w:fldChar w:fldCharType="end"/>
      </w:r>
      <w:r w:rsidRPr="008754D1">
        <w:t>. These enzymes might induce glycolysis of recipient cells</w:t>
      </w:r>
      <w:r w:rsidR="00F74D01" w:rsidRPr="008754D1">
        <w:t xml:space="preserve"> and resulting in </w:t>
      </w:r>
      <w:r w:rsidRPr="008754D1">
        <w:t>Warburg effect</w:t>
      </w:r>
      <w:r w:rsidR="00F74D01" w:rsidRPr="008754D1">
        <w:t xml:space="preserve">. </w:t>
      </w:r>
      <w:r w:rsidRPr="008754D1">
        <w:t xml:space="preserve">Aerobic glycolysis is more suitable for </w:t>
      </w:r>
      <w:r w:rsidR="00F74D01" w:rsidRPr="008754D1">
        <w:t>tumor growth for</w:t>
      </w:r>
      <w:r w:rsidRPr="008754D1">
        <w:t xml:space="preserve"> </w:t>
      </w:r>
      <w:r w:rsidR="00F74D01" w:rsidRPr="008754D1">
        <w:t>i</w:t>
      </w:r>
      <w:r w:rsidRPr="008754D1">
        <w:t xml:space="preserve">t not only satisfies the needs of rapid growth of tumor cells, also </w:t>
      </w:r>
      <w:r w:rsidR="005C0364" w:rsidRPr="008754D1">
        <w:rPr>
          <w:rFonts w:hint="eastAsia"/>
        </w:rPr>
        <w:t xml:space="preserve">results </w:t>
      </w:r>
      <w:r w:rsidR="005C0364" w:rsidRPr="008754D1">
        <w:t>in acidification of tumor microenvironment</w:t>
      </w:r>
      <w:r w:rsidR="00083805" w:rsidRPr="008754D1">
        <w:t>.</w:t>
      </w:r>
      <w:r w:rsidR="00900ED4" w:rsidRPr="008754D1">
        <w:t xml:space="preserve"> On the ground of acid-mediated invasion hypothesis, H</w:t>
      </w:r>
      <w:r w:rsidR="00900ED4" w:rsidRPr="008754D1">
        <w:rPr>
          <w:vertAlign w:val="superscript"/>
        </w:rPr>
        <w:t>+</w:t>
      </w:r>
      <w:r w:rsidR="00900ED4" w:rsidRPr="008754D1">
        <w:t xml:space="preserve"> ions alter the tumor stroma interface leading to enhanced invasiveness </w:t>
      </w:r>
      <w:r w:rsidRPr="008754D1">
        <w:fldChar w:fldCharType="begin"/>
      </w:r>
      <w:r w:rsidR="004432DC" w:rsidRPr="008754D1">
        <w:instrText xml:space="preserve"> ADDIN EN.CITE &lt;EndNote&gt;&lt;Cite&gt;&lt;Author&gt;Liberti&lt;/Author&gt;&lt;Year&gt;2016&lt;/Year&gt;&lt;RecNum&gt;250&lt;/RecNum&gt;&lt;DisplayText&gt;[23]&lt;/DisplayText&gt;&lt;record&gt;&lt;rec-number&gt;250&lt;/rec-number&gt;&lt;foreign-keys&gt;&lt;key app="EN" db-id="detsear0azz0s4e22spvfvrdrddpw5ee99ap" timestamp="1535780348"&gt;250&lt;/key&gt;&lt;/foreign-keys&gt;&lt;ref-type name="Journal Article"&gt;17&lt;/ref-type&gt;&lt;contributors&gt;&lt;authors&gt;&lt;author&gt;Liberti, M. V.&lt;/author&gt;&lt;author&gt;Locasale, J. W.&lt;/author&gt;&lt;/authors&gt;&lt;/contributors&gt;&lt;auth-address&gt;Department of Molecular Biology and Genetics, Graduate Field of Biochemistry, Molecular and Cell Biology, Cornell University, Ithaca, NY, USA; Department of Pharmacology and Cancer Biology, Duke University Medical Center, Duke Molecular Physiology Institute, Duke Cancer Institute, Durham, NC, USA.&amp;#xD;Department of Pharmacology and Cancer Biology, Duke University Medical Center, Duke Molecular Physiology Institute, Duke Cancer Institute, Durham, NC, USA. Electronic address: jason.locasale@duke.edu.&lt;/auth-address&gt;&lt;titles&gt;&lt;title&gt;The Warburg Effect: How Does it Benefit Cancer Cells?&lt;/title&gt;&lt;secondary-title&gt;Trends Biochem Sci&lt;/secondary-title&gt;&lt;/titles&gt;&lt;periodical&gt;&lt;full-title&gt;Trends Biochem Sci&lt;/full-title&gt;&lt;/periodical&gt;&lt;pages&gt;211-218&lt;/pages&gt;&lt;volume&gt;41&lt;/volume&gt;&lt;number&gt;3&lt;/number&gt;&lt;keywords&gt;&lt;keyword&gt;Adenosine Triphosphate/biosynthesis&lt;/keyword&gt;&lt;keyword&gt;Glucose/metabolism&lt;/keyword&gt;&lt;keyword&gt;Humans&lt;/keyword&gt;&lt;keyword&gt;NAD/biosynthesis&lt;/keyword&gt;&lt;keyword&gt;Neoplasms/*metabolism/pathology&lt;/keyword&gt;&lt;keyword&gt;Signal Transduction&lt;/keyword&gt;&lt;keyword&gt;ATP synthesis&lt;/keyword&gt;&lt;keyword&gt;Ros&lt;/keyword&gt;&lt;keyword&gt;Warburg Effect&lt;/keyword&gt;&lt;keyword&gt;chromatin remodeling&lt;/keyword&gt;&lt;keyword&gt;microenvironment acidification&lt;/keyword&gt;&lt;/keywords&gt;&lt;dates&gt;&lt;year&gt;2016&lt;/year&gt;&lt;pub-dates&gt;&lt;date&gt;Mar&lt;/date&gt;&lt;/pub-dates&gt;&lt;/dates&gt;&lt;isbn&gt;0968-0004 (Print)&amp;#xD;0968-0004 (Linking)&lt;/isbn&gt;&lt;accession-num&gt;26778478&lt;/accession-num&gt;&lt;urls&gt;&lt;related-urls&gt;&lt;url&gt;https://www.ncbi.nlm.nih.gov/pubmed/26778478&lt;/url&gt;&lt;/related-urls&gt;&lt;/urls&gt;&lt;custom2&gt;PMC4783224&lt;/custom2&gt;&lt;electronic-resource-num&gt;10.1016/j.tibs.2015.12.001&lt;/electronic-resource-num&gt;&lt;/record&gt;&lt;/Cite&gt;&lt;/EndNote&gt;</w:instrText>
      </w:r>
      <w:r w:rsidRPr="008754D1">
        <w:fldChar w:fldCharType="separate"/>
      </w:r>
      <w:r w:rsidR="004432DC" w:rsidRPr="008754D1">
        <w:rPr>
          <w:noProof/>
        </w:rPr>
        <w:t>[23]</w:t>
      </w:r>
      <w:r w:rsidRPr="008754D1">
        <w:fldChar w:fldCharType="end"/>
      </w:r>
      <w:r w:rsidRPr="008754D1">
        <w:t xml:space="preserve">. </w:t>
      </w:r>
    </w:p>
    <w:p w14:paraId="5032B3AF" w14:textId="77777777" w:rsidR="00EA1C85" w:rsidRPr="008754D1" w:rsidRDefault="00EA1C85" w:rsidP="00B015B5"/>
    <w:p w14:paraId="0C33D242" w14:textId="535DD2E1" w:rsidR="00B015B5" w:rsidRPr="008754D1" w:rsidRDefault="00B015B5" w:rsidP="00B015B5">
      <w:pPr>
        <w:rPr>
          <w:b/>
        </w:rPr>
      </w:pPr>
      <w:r w:rsidRPr="008754D1">
        <w:rPr>
          <w:rFonts w:hint="eastAsia"/>
          <w:b/>
        </w:rPr>
        <w:t>2.</w:t>
      </w:r>
      <w:r w:rsidRPr="008754D1">
        <w:rPr>
          <w:b/>
        </w:rPr>
        <w:t>2</w:t>
      </w:r>
      <w:r w:rsidRPr="008754D1">
        <w:rPr>
          <w:rFonts w:hint="eastAsia"/>
          <w:b/>
        </w:rPr>
        <w:t xml:space="preserve"> </w:t>
      </w:r>
      <w:r w:rsidR="009C4C89" w:rsidRPr="008754D1">
        <w:rPr>
          <w:rFonts w:hint="eastAsia"/>
          <w:b/>
        </w:rPr>
        <w:t>micro RNA</w:t>
      </w:r>
      <w:r w:rsidR="009C4C89" w:rsidRPr="008754D1">
        <w:rPr>
          <w:b/>
        </w:rPr>
        <w:t>s(</w:t>
      </w:r>
      <w:r w:rsidRPr="008754D1">
        <w:rPr>
          <w:b/>
        </w:rPr>
        <w:t>miRNAs</w:t>
      </w:r>
      <w:r w:rsidR="009C4C89" w:rsidRPr="008754D1">
        <w:rPr>
          <w:b/>
        </w:rPr>
        <w:t>)</w:t>
      </w:r>
      <w:r w:rsidRPr="008754D1">
        <w:rPr>
          <w:rFonts w:hint="eastAsia"/>
          <w:b/>
        </w:rPr>
        <w:t xml:space="preserve"> in KSHV-related exosomes</w:t>
      </w:r>
    </w:p>
    <w:p w14:paraId="3B15EECA" w14:textId="6EB42C17" w:rsidR="00B015B5" w:rsidRPr="008754D1" w:rsidRDefault="00EF4177" w:rsidP="00C64C98">
      <w:pPr>
        <w:ind w:firstLineChars="100" w:firstLine="210"/>
      </w:pPr>
      <w:r w:rsidRPr="008754D1">
        <w:t>MiRNA</w:t>
      </w:r>
      <w:r w:rsidRPr="008754D1">
        <w:rPr>
          <w:rFonts w:hint="eastAsia"/>
        </w:rPr>
        <w:t>s</w:t>
      </w:r>
      <w:r w:rsidRPr="008754D1">
        <w:t xml:space="preserve"> were detected in exosomes both </w:t>
      </w:r>
      <w:r w:rsidR="00B015B5" w:rsidRPr="008754D1">
        <w:t>isolated from KS clinical samples and mouse models</w:t>
      </w:r>
      <w:r w:rsidR="007F2E46" w:rsidRPr="008754D1">
        <w:t xml:space="preserve"> </w:t>
      </w:r>
      <w:r w:rsidR="00B015B5" w:rsidRPr="008754D1">
        <w:rPr>
          <w:rFonts w:hint="eastAsia"/>
          <w:bCs/>
          <w:kern w:val="0"/>
        </w:rPr>
        <w:fldChar w:fldCharType="begin"/>
      </w:r>
      <w:r w:rsidR="005666EB" w:rsidRPr="008754D1">
        <w:rPr>
          <w:bCs/>
          <w:kern w:val="0"/>
        </w:rPr>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00B015B5" w:rsidRPr="008754D1">
        <w:rPr>
          <w:rFonts w:hint="eastAsia"/>
          <w:bCs/>
          <w:kern w:val="0"/>
        </w:rPr>
        <w:fldChar w:fldCharType="separate"/>
      </w:r>
      <w:r w:rsidR="005666EB" w:rsidRPr="008754D1">
        <w:rPr>
          <w:bCs/>
          <w:noProof/>
          <w:kern w:val="0"/>
        </w:rPr>
        <w:t>[16]</w:t>
      </w:r>
      <w:r w:rsidR="00B015B5" w:rsidRPr="008754D1">
        <w:rPr>
          <w:rFonts w:hint="eastAsia"/>
          <w:bCs/>
          <w:kern w:val="0"/>
        </w:rPr>
        <w:fldChar w:fldCharType="end"/>
      </w:r>
      <w:r w:rsidR="00B015B5" w:rsidRPr="008754D1">
        <w:t xml:space="preserve">. </w:t>
      </w:r>
      <w:proofErr w:type="spellStart"/>
      <w:r w:rsidR="00B015B5" w:rsidRPr="008754D1">
        <w:t>Hoshina</w:t>
      </w:r>
      <w:proofErr w:type="spellEnd"/>
      <w:r w:rsidR="00B015B5" w:rsidRPr="008754D1">
        <w:t xml:space="preserve"> S </w:t>
      </w:r>
      <w:bookmarkStart w:id="41" w:name="OLE_LINK3"/>
      <w:r w:rsidR="00B015B5" w:rsidRPr="008754D1">
        <w:t>et al.</w:t>
      </w:r>
      <w:bookmarkEnd w:id="41"/>
      <w:r w:rsidR="00B015B5" w:rsidRPr="008754D1">
        <w:t xml:space="preserve"> </w:t>
      </w:r>
      <w:r w:rsidR="00B015B5" w:rsidRPr="008754D1">
        <w:rPr>
          <w:rFonts w:hint="eastAsia"/>
          <w:bCs/>
          <w:kern w:val="0"/>
        </w:rPr>
        <w:fldChar w:fldCharType="begin">
          <w:fldData xml:space="preserve">PEVuZE5vdGU+PENpdGU+PEF1dGhvcj5Ib3NoaW5hPC9BdXRob3I+PFllYXI+MjAxNjwvWWVhcj48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</w:fldData>
        </w:fldChar>
      </w:r>
      <w:r w:rsidR="004432DC" w:rsidRPr="008754D1">
        <w:rPr>
          <w:bCs/>
          <w:kern w:val="0"/>
        </w:rPr>
        <w:instrText xml:space="preserve"> ADDIN EN.CITE </w:instrText>
      </w:r>
      <w:r w:rsidR="004432DC" w:rsidRPr="008754D1">
        <w:rPr>
          <w:bCs/>
          <w:kern w:val="0"/>
        </w:rPr>
        <w:fldChar w:fldCharType="begin">
          <w:fldData xml:space="preserve">PEVuZE5vdGU+PENpdGU+PEF1dGhvcj5Ib3NoaW5hPC9BdXRob3I+PFllYXI+MjAxNjwvWWVhcj48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</w:fldData>
        </w:fldChar>
      </w:r>
      <w:r w:rsidR="004432DC" w:rsidRPr="008754D1">
        <w:rPr>
          <w:bCs/>
          <w:kern w:val="0"/>
        </w:rPr>
        <w:instrText xml:space="preserve"> ADDIN EN.CITE.DATA </w:instrText>
      </w:r>
      <w:r w:rsidR="004432DC" w:rsidRPr="008754D1">
        <w:rPr>
          <w:bCs/>
          <w:kern w:val="0"/>
        </w:rPr>
      </w:r>
      <w:r w:rsidR="004432DC" w:rsidRPr="008754D1">
        <w:rPr>
          <w:bCs/>
          <w:kern w:val="0"/>
        </w:rPr>
        <w:fldChar w:fldCharType="end"/>
      </w:r>
      <w:r w:rsidR="00B015B5" w:rsidRPr="008754D1">
        <w:rPr>
          <w:rFonts w:hint="eastAsia"/>
          <w:bCs/>
          <w:kern w:val="0"/>
        </w:rPr>
      </w:r>
      <w:r w:rsidR="00B015B5" w:rsidRPr="008754D1">
        <w:rPr>
          <w:rFonts w:hint="eastAsia"/>
          <w:bCs/>
          <w:kern w:val="0"/>
        </w:rPr>
        <w:fldChar w:fldCharType="separate"/>
      </w:r>
      <w:r w:rsidR="004432DC" w:rsidRPr="008754D1">
        <w:rPr>
          <w:bCs/>
          <w:noProof/>
          <w:kern w:val="0"/>
        </w:rPr>
        <w:t>[24]</w:t>
      </w:r>
      <w:r w:rsidR="00B015B5" w:rsidRPr="008754D1">
        <w:rPr>
          <w:rFonts w:hint="eastAsia"/>
          <w:bCs/>
          <w:kern w:val="0"/>
        </w:rPr>
        <w:fldChar w:fldCharType="end"/>
      </w:r>
      <w:r w:rsidR="00B015B5" w:rsidRPr="008754D1">
        <w:t xml:space="preserve"> compared miRNAs in exosomes from KSHV-uninfected cells and KSHV-infected cells </w:t>
      </w:r>
      <w:r w:rsidR="00CE15AB" w:rsidRPr="008754D1">
        <w:t xml:space="preserve">via </w:t>
      </w:r>
      <w:r w:rsidR="00B015B5" w:rsidRPr="008754D1">
        <w:t>sequencing analysis. They found that 48% miRNAs from KSHV-related exosomes are encoded by KSHV. M</w:t>
      </w:r>
      <w:r w:rsidR="00B015B5" w:rsidRPr="008754D1">
        <w:rPr>
          <w:rFonts w:hint="eastAsia"/>
        </w:rPr>
        <w:t>oreover</w:t>
      </w:r>
      <w:r w:rsidR="00B015B5" w:rsidRPr="008754D1">
        <w:t xml:space="preserve">, </w:t>
      </w:r>
      <w:proofErr w:type="spellStart"/>
      <w:r w:rsidR="00B015B5" w:rsidRPr="008754D1">
        <w:rPr>
          <w:rFonts w:hint="eastAsia"/>
        </w:rPr>
        <w:t>Chugh</w:t>
      </w:r>
      <w:proofErr w:type="spellEnd"/>
      <w:r w:rsidR="00B015B5" w:rsidRPr="008754D1">
        <w:rPr>
          <w:rFonts w:hint="eastAsia"/>
        </w:rPr>
        <w:t xml:space="preserve"> PE</w:t>
      </w:r>
      <w:r w:rsidR="00B015B5" w:rsidRPr="008754D1">
        <w:t xml:space="preserve"> et al.</w:t>
      </w:r>
      <w:bookmarkStart w:id="42" w:name="OLE_LINK108"/>
      <w:bookmarkStart w:id="43" w:name="_Hlk523563960"/>
      <w:r w:rsidR="00B015B5" w:rsidRPr="008754D1">
        <w:t xml:space="preserve"> </w:t>
      </w:r>
      <w:r w:rsidR="00B015B5" w:rsidRPr="008754D1">
        <w:rPr>
          <w:rFonts w:hint="eastAsia"/>
          <w:bCs/>
          <w:kern w:val="0"/>
        </w:rPr>
        <w:fldChar w:fldCharType="begin"/>
      </w:r>
      <w:r w:rsidR="005666EB" w:rsidRPr="008754D1">
        <w:rPr>
          <w:bCs/>
          <w:kern w:val="0"/>
        </w:rPr>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00B015B5" w:rsidRPr="008754D1">
        <w:rPr>
          <w:rFonts w:hint="eastAsia"/>
          <w:bCs/>
          <w:kern w:val="0"/>
        </w:rPr>
        <w:fldChar w:fldCharType="separate"/>
      </w:r>
      <w:bookmarkEnd w:id="42"/>
      <w:bookmarkEnd w:id="43"/>
      <w:r w:rsidR="005666EB" w:rsidRPr="008754D1">
        <w:rPr>
          <w:bCs/>
          <w:noProof/>
          <w:kern w:val="0"/>
        </w:rPr>
        <w:t>[16]</w:t>
      </w:r>
      <w:r w:rsidR="00B015B5" w:rsidRPr="008754D1">
        <w:rPr>
          <w:rFonts w:hint="eastAsia"/>
          <w:bCs/>
          <w:kern w:val="0"/>
        </w:rPr>
        <w:fldChar w:fldCharType="end"/>
      </w:r>
      <w:r w:rsidR="00B015B5" w:rsidRPr="008754D1">
        <w:t xml:space="preserve"> shed a light on </w:t>
      </w:r>
      <w:r w:rsidR="000C1C65" w:rsidRPr="008754D1">
        <w:rPr>
          <w:rFonts w:hint="eastAsia"/>
        </w:rPr>
        <w:t>two</w:t>
      </w:r>
      <w:r w:rsidR="000C1C65" w:rsidRPr="008754D1">
        <w:t xml:space="preserve"> </w:t>
      </w:r>
      <w:r w:rsidR="00B015B5" w:rsidRPr="008754D1">
        <w:t xml:space="preserve">distinct </w:t>
      </w:r>
      <w:r w:rsidR="000C1C65" w:rsidRPr="008754D1">
        <w:t>clusters</w:t>
      </w:r>
      <w:r w:rsidR="00B015B5" w:rsidRPr="008754D1">
        <w:t xml:space="preserve"> of </w:t>
      </w:r>
      <w:proofErr w:type="spellStart"/>
      <w:r w:rsidR="00B015B5" w:rsidRPr="008754D1">
        <w:t>exosomal</w:t>
      </w:r>
      <w:proofErr w:type="spellEnd"/>
      <w:r w:rsidR="00B015B5" w:rsidRPr="008754D1">
        <w:t xml:space="preserve"> miRNAs in KSHV pathogenesis. The studies mentioned above suggested that </w:t>
      </w:r>
      <w:proofErr w:type="spellStart"/>
      <w:r w:rsidR="00B015B5" w:rsidRPr="008754D1">
        <w:t>exosomal</w:t>
      </w:r>
      <w:proofErr w:type="spellEnd"/>
      <w:r w:rsidR="00B015B5" w:rsidRPr="008754D1">
        <w:t xml:space="preserve"> miRNAs play a crucial role in the progress of KSHV-associated </w:t>
      </w:r>
      <w:bookmarkStart w:id="44" w:name="OLE_LINK4"/>
      <w:r w:rsidR="00B015B5" w:rsidRPr="008754D1">
        <w:t>malignanc</w:t>
      </w:r>
      <w:bookmarkEnd w:id="44"/>
      <w:r w:rsidR="00B015B5" w:rsidRPr="008754D1">
        <w:t xml:space="preserve">ies. </w:t>
      </w:r>
    </w:p>
    <w:p w14:paraId="537699CB" w14:textId="77777777" w:rsidR="00B015B5" w:rsidRPr="008754D1" w:rsidRDefault="00B015B5" w:rsidP="00B015B5"/>
    <w:p w14:paraId="07F6D57E" w14:textId="29475A40" w:rsidR="00B015B5" w:rsidRPr="008754D1" w:rsidRDefault="00B015B5" w:rsidP="00B015B5">
      <w:r w:rsidRPr="008754D1">
        <w:t xml:space="preserve">KSHV encodes 25 mature miRNAs that originated from 12 pre-miRNAs. Each mature miRNA </w:t>
      </w:r>
      <w:r w:rsidR="007F2E46" w:rsidRPr="008754D1">
        <w:t>contains</w:t>
      </w:r>
      <w:r w:rsidRPr="008754D1">
        <w:t xml:space="preserve"> a looped, double-stranded pre-miRNA. These 12 pre-miRNAs are distributed throughout KSHV genome</w:t>
      </w:r>
      <w:r w:rsidRPr="008754D1">
        <w:rPr>
          <w:bCs/>
          <w:kern w:val="0"/>
        </w:rPr>
        <w:t xml:space="preserve">. </w:t>
      </w:r>
      <w:r w:rsidRPr="008754D1">
        <w:rPr>
          <w:rFonts w:hint="eastAsia"/>
        </w:rPr>
        <w:t>M</w:t>
      </w:r>
      <w:r w:rsidRPr="008754D1">
        <w:t xml:space="preserve">iR-K12-1 to miR-K12-9 and miR-K12-11 are encoded by K12 intron, while miR-K12-10a and </w:t>
      </w:r>
      <w:r w:rsidR="000371F6" w:rsidRPr="008754D1">
        <w:t>miR-K12-10</w:t>
      </w:r>
      <w:r w:rsidRPr="008754D1">
        <w:t xml:space="preserve">b are </w:t>
      </w:r>
      <w:r w:rsidRPr="008754D1">
        <w:rPr>
          <w:rFonts w:hint="eastAsia"/>
        </w:rPr>
        <w:t>located</w:t>
      </w:r>
      <w:r w:rsidRPr="008754D1">
        <w:t xml:space="preserve"> </w:t>
      </w:r>
      <w:r w:rsidRPr="008754D1">
        <w:rPr>
          <w:rFonts w:hint="eastAsia"/>
        </w:rPr>
        <w:t>w</w:t>
      </w:r>
      <w:r w:rsidRPr="008754D1">
        <w:t>ithin</w:t>
      </w:r>
      <w:r w:rsidRPr="008754D1">
        <w:rPr>
          <w:rFonts w:hint="eastAsia"/>
        </w:rPr>
        <w:t xml:space="preserve"> </w:t>
      </w:r>
      <w:r w:rsidRPr="008754D1">
        <w:t xml:space="preserve">the K12 </w:t>
      </w:r>
      <w:r w:rsidR="004E21C9" w:rsidRPr="008754D1">
        <w:t>open reading frame</w:t>
      </w:r>
      <w:r w:rsidRPr="008754D1">
        <w:t xml:space="preserve"> (</w:t>
      </w:r>
      <w:r w:rsidR="004E21C9" w:rsidRPr="008754D1">
        <w:rPr>
          <w:rFonts w:hint="eastAsia"/>
        </w:rPr>
        <w:t>ORF</w:t>
      </w:r>
      <w:r w:rsidRPr="008754D1">
        <w:t>). MiR-K12-12 is transcribed by the 3’UTR of K12</w:t>
      </w:r>
      <w:r w:rsidR="00840380" w:rsidRPr="008754D1">
        <w:t xml:space="preserve"> </w:t>
      </w:r>
      <w:r w:rsidR="00840380" w:rsidRPr="008754D1">
        <w:rPr>
          <w:rFonts w:hint="eastAsia"/>
          <w:bCs/>
          <w:kern w:val="0"/>
        </w:rPr>
        <w:fldChar w:fldCharType="begin">
          <w:fldData xml:space="preserve">PEVuZE5vdGU+PENpdGU+PEF1dGhvcj5RaW48L0F1dGhvcj48WWVhcj4yMDE3PC9ZZWFyPjxSZWNO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==
</w:fldData>
        </w:fldChar>
      </w:r>
      <w:r w:rsidR="004432DC" w:rsidRPr="008754D1">
        <w:rPr>
          <w:bCs/>
          <w:kern w:val="0"/>
        </w:rPr>
        <w:instrText xml:space="preserve"> ADDIN EN.CITE </w:instrText>
      </w:r>
      <w:r w:rsidR="004432DC" w:rsidRPr="008754D1">
        <w:rPr>
          <w:bCs/>
          <w:kern w:val="0"/>
        </w:rPr>
        <w:fldChar w:fldCharType="begin">
          <w:fldData xml:space="preserve">PEVuZE5vdGU+PENpdGU+PEF1dGhvcj5RaW48L0F1dGhvcj48WWVhcj4yMDE3PC9ZZWFyPjxSZWNO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==
</w:fldData>
        </w:fldChar>
      </w:r>
      <w:r w:rsidR="004432DC" w:rsidRPr="008754D1">
        <w:rPr>
          <w:bCs/>
          <w:kern w:val="0"/>
        </w:rPr>
        <w:instrText xml:space="preserve"> ADDIN EN.CITE.DATA </w:instrText>
      </w:r>
      <w:r w:rsidR="004432DC" w:rsidRPr="008754D1">
        <w:rPr>
          <w:bCs/>
          <w:kern w:val="0"/>
        </w:rPr>
      </w:r>
      <w:r w:rsidR="004432DC" w:rsidRPr="008754D1">
        <w:rPr>
          <w:bCs/>
          <w:kern w:val="0"/>
        </w:rPr>
        <w:fldChar w:fldCharType="end"/>
      </w:r>
      <w:r w:rsidR="00840380" w:rsidRPr="008754D1">
        <w:rPr>
          <w:rFonts w:hint="eastAsia"/>
          <w:bCs/>
          <w:kern w:val="0"/>
        </w:rPr>
      </w:r>
      <w:r w:rsidR="00840380" w:rsidRPr="008754D1">
        <w:rPr>
          <w:rFonts w:hint="eastAsia"/>
          <w:bCs/>
          <w:kern w:val="0"/>
        </w:rPr>
        <w:fldChar w:fldCharType="separate"/>
      </w:r>
      <w:r w:rsidR="004432DC" w:rsidRPr="008754D1">
        <w:rPr>
          <w:bCs/>
          <w:noProof/>
          <w:kern w:val="0"/>
        </w:rPr>
        <w:t>[25]</w:t>
      </w:r>
      <w:r w:rsidR="00840380" w:rsidRPr="008754D1">
        <w:rPr>
          <w:rFonts w:hint="eastAsia"/>
          <w:bCs/>
          <w:kern w:val="0"/>
        </w:rPr>
        <w:fldChar w:fldCharType="end"/>
      </w:r>
      <w:r w:rsidRPr="008754D1">
        <w:t xml:space="preserve">. </w:t>
      </w:r>
      <w:r w:rsidR="000371F6" w:rsidRPr="008754D1">
        <w:t>All of</w:t>
      </w:r>
      <w:r w:rsidRPr="008754D1">
        <w:t xml:space="preserve"> 12 </w:t>
      </w:r>
      <w:bookmarkStart w:id="45" w:name="OLE_LINK8"/>
      <w:bookmarkStart w:id="46" w:name="OLE_LINK9"/>
      <w:r w:rsidRPr="008754D1">
        <w:t>KSHV-encode miRNAs</w:t>
      </w:r>
      <w:bookmarkEnd w:id="45"/>
      <w:bookmarkEnd w:id="46"/>
      <w:r w:rsidRPr="008754D1">
        <w:t xml:space="preserve"> are existing in exosomes. However,</w:t>
      </w:r>
      <w:r w:rsidR="00444C6E" w:rsidRPr="008754D1">
        <w:t xml:space="preserve"> </w:t>
      </w:r>
      <w:proofErr w:type="spellStart"/>
      <w:r w:rsidR="00444C6E" w:rsidRPr="008754D1">
        <w:t>exosomal</w:t>
      </w:r>
      <w:proofErr w:type="spellEnd"/>
      <w:r w:rsidRPr="008754D1">
        <w:t xml:space="preserve"> KSHV-encode miRNAs are various from different cell types derived exosomes. For instance, </w:t>
      </w:r>
      <w:r w:rsidR="00117141" w:rsidRPr="008754D1">
        <w:t xml:space="preserve">all of the </w:t>
      </w:r>
      <w:r w:rsidRPr="008754D1">
        <w:t>12 KSHV encoded miRNAs are present in</w:t>
      </w:r>
      <w:r w:rsidR="00A937A5" w:rsidRPr="008754D1">
        <w:t xml:space="preserve"> primary LEC infected with BAC16-derived WT KSHV</w:t>
      </w:r>
      <w:r w:rsidRPr="008754D1">
        <w:t xml:space="preserve"> (</w:t>
      </w:r>
      <w:r w:rsidR="00A937A5" w:rsidRPr="008754D1">
        <w:t>KLEC</w:t>
      </w:r>
      <w:r w:rsidRPr="008754D1">
        <w:t>) derived exosomes, while only miR-K12-10 and miR-K12-12</w:t>
      </w:r>
      <w:r w:rsidR="00117141" w:rsidRPr="008754D1">
        <w:t xml:space="preserve"> are</w:t>
      </w:r>
      <w:r w:rsidR="00991714" w:rsidRPr="008754D1">
        <w:t xml:space="preserve"> </w:t>
      </w:r>
      <w:r w:rsidRPr="008754D1">
        <w:t>detected in miRNA cluster-deleted KSHV (</w:t>
      </w:r>
      <w:proofErr w:type="spellStart"/>
      <w:r w:rsidRPr="008754D1">
        <w:t>ΔmiR</w:t>
      </w:r>
      <w:proofErr w:type="spellEnd"/>
      <w:r w:rsidRPr="008754D1">
        <w:t>-KLEC) which have similar KSHV genome copy number as KLEC and expression levels of other latent genes</w:t>
      </w:r>
      <w:r w:rsidR="006621E5" w:rsidRPr="008754D1">
        <w:rPr>
          <w:rFonts w:hint="eastAsia"/>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 </w:instrText>
      </w:r>
      <w:r w:rsidR="006621E5" w:rsidRPr="008754D1">
        <w:rPr>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DATA </w:instrText>
      </w:r>
      <w:r w:rsidR="006621E5" w:rsidRPr="008754D1">
        <w:rPr>
          <w:bCs/>
        </w:rPr>
      </w:r>
      <w:r w:rsidR="006621E5" w:rsidRPr="008754D1">
        <w:rPr>
          <w:bCs/>
        </w:rPr>
        <w:fldChar w:fldCharType="end"/>
      </w:r>
      <w:r w:rsidR="006621E5" w:rsidRPr="008754D1">
        <w:rPr>
          <w:rFonts w:hint="eastAsia"/>
          <w:bCs/>
        </w:rPr>
      </w:r>
      <w:r w:rsidR="006621E5" w:rsidRPr="008754D1">
        <w:rPr>
          <w:rFonts w:hint="eastAsia"/>
          <w:bCs/>
        </w:rPr>
        <w:fldChar w:fldCharType="separate"/>
      </w:r>
      <w:r w:rsidR="006621E5" w:rsidRPr="008754D1">
        <w:rPr>
          <w:bCs/>
          <w:noProof/>
        </w:rPr>
        <w:t>[26]</w:t>
      </w:r>
      <w:r w:rsidR="006621E5" w:rsidRPr="008754D1">
        <w:rPr>
          <w:rFonts w:hint="eastAsia"/>
        </w:rPr>
        <w:fldChar w:fldCharType="end"/>
      </w:r>
      <w:r w:rsidRPr="008754D1">
        <w:t>. The binding of miRNA</w:t>
      </w:r>
      <w:r w:rsidRPr="008754D1">
        <w:rPr>
          <w:rFonts w:hint="eastAsia"/>
        </w:rPr>
        <w:t>s</w:t>
      </w:r>
      <w:r w:rsidRPr="008754D1">
        <w:t xml:space="preserve"> to the mRNA</w:t>
      </w:r>
      <w:r w:rsidRPr="008754D1">
        <w:rPr>
          <w:rFonts w:hint="eastAsia"/>
        </w:rPr>
        <w:t>s</w:t>
      </w:r>
      <w:r w:rsidRPr="008754D1">
        <w:t xml:space="preserve"> regulates the expression of related genes by post-transcription processing, which participates in the interaction with </w:t>
      </w:r>
      <w:r w:rsidR="00991714" w:rsidRPr="008754D1">
        <w:t>cell signals</w:t>
      </w:r>
      <w:r w:rsidRPr="008754D1">
        <w:t xml:space="preserve">, </w:t>
      </w:r>
      <w:r w:rsidR="0037755C" w:rsidRPr="008754D1">
        <w:t xml:space="preserve">cell </w:t>
      </w:r>
      <w:r w:rsidRPr="008754D1">
        <w:t>metabolism, cell cycles,</w:t>
      </w:r>
      <w:r w:rsidR="0076167A" w:rsidRPr="008754D1">
        <w:t xml:space="preserve"> cell proliferation and</w:t>
      </w:r>
      <w:r w:rsidRPr="008754D1">
        <w:t xml:space="preserve"> immune escape</w:t>
      </w:r>
      <w:r w:rsidR="003273DB" w:rsidRPr="008754D1">
        <w:t>.</w:t>
      </w:r>
    </w:p>
    <w:p w14:paraId="236906F6" w14:textId="77777777" w:rsidR="00B015B5" w:rsidRPr="008754D1" w:rsidRDefault="00B015B5" w:rsidP="00B015B5">
      <w:pPr>
        <w:rPr>
          <w:bCs/>
        </w:rPr>
      </w:pPr>
    </w:p>
    <w:p w14:paraId="43CCED49" w14:textId="27B7D9D8" w:rsidR="008754D1" w:rsidRPr="008754D1" w:rsidRDefault="009456D5" w:rsidP="009456D5">
      <w:pPr>
        <w:rPr>
          <w:rFonts w:hint="eastAsia"/>
          <w:b/>
          <w:bCs/>
        </w:rPr>
      </w:pPr>
      <w:r w:rsidRPr="008754D1">
        <w:rPr>
          <w:b/>
          <w:bCs/>
        </w:rPr>
        <w:lastRenderedPageBreak/>
        <w:t>Interaction with signal</w:t>
      </w:r>
      <w:r w:rsidRPr="008754D1">
        <w:rPr>
          <w:rFonts w:hint="eastAsia"/>
          <w:b/>
          <w:bCs/>
        </w:rPr>
        <w:t>s</w:t>
      </w:r>
    </w:p>
    <w:p w14:paraId="67D8D145" w14:textId="6AF9C216" w:rsidR="009456D5" w:rsidRPr="008754D1" w:rsidRDefault="009456D5" w:rsidP="00117141">
      <w:pPr>
        <w:ind w:firstLineChars="100" w:firstLine="210"/>
      </w:pPr>
      <w:proofErr w:type="spellStart"/>
      <w:r w:rsidRPr="008754D1">
        <w:t>Chugh</w:t>
      </w:r>
      <w:proofErr w:type="spellEnd"/>
      <w:r w:rsidRPr="008754D1">
        <w:t xml:space="preserve"> PE</w:t>
      </w:r>
      <w:bookmarkStart w:id="47" w:name="OLE_LINK90"/>
      <w:bookmarkStart w:id="48" w:name="OLE_LINK91"/>
      <w:r w:rsidRPr="008754D1">
        <w:t xml:space="preserve"> et al. </w:t>
      </w:r>
      <w:r w:rsidRPr="008754D1">
        <w:rPr>
          <w:bCs/>
        </w:rPr>
        <w:fldChar w:fldCharType="begin"/>
      </w:r>
      <w:r w:rsidR="005666EB" w:rsidRPr="008754D1">
        <w:rPr>
          <w:bCs/>
        </w:rPr>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Pr="008754D1">
        <w:rPr>
          <w:bCs/>
        </w:rPr>
        <w:fldChar w:fldCharType="separate"/>
      </w:r>
      <w:r w:rsidR="005666EB" w:rsidRPr="008754D1">
        <w:rPr>
          <w:bCs/>
          <w:noProof/>
        </w:rPr>
        <w:t>[16]</w:t>
      </w:r>
      <w:r w:rsidRPr="008754D1">
        <w:fldChar w:fldCharType="end"/>
      </w:r>
      <w:r w:rsidRPr="008754D1">
        <w:t xml:space="preserve"> demonstrate</w:t>
      </w:r>
      <w:bookmarkEnd w:id="47"/>
      <w:bookmarkEnd w:id="48"/>
      <w:r w:rsidRPr="008754D1">
        <w:t xml:space="preserve">d that KSHV-associated exosomes contain high levels of miRNAs that involved in cell malignant transformation. Gene Ontology pathway analysis (GO pathway analysis) revealed that </w:t>
      </w:r>
      <w:proofErr w:type="spellStart"/>
      <w:r w:rsidRPr="008754D1">
        <w:rPr>
          <w:rFonts w:hint="eastAsia"/>
        </w:rPr>
        <w:t>exosomal</w:t>
      </w:r>
      <w:proofErr w:type="spellEnd"/>
      <w:r w:rsidRPr="008754D1">
        <w:t xml:space="preserve"> miRNAs target multiple signal pathways associate</w:t>
      </w:r>
      <w:r w:rsidRPr="008754D1">
        <w:rPr>
          <w:rFonts w:hint="eastAsia"/>
        </w:rPr>
        <w:t>d</w:t>
      </w:r>
      <w:r w:rsidRPr="008754D1">
        <w:t xml:space="preserve"> with the central of pathogenesis of KSHV-related tumors including: 1. Signal pathways that regulate cell proliferation, such as PI3K/</w:t>
      </w:r>
      <w:proofErr w:type="spellStart"/>
      <w:r w:rsidRPr="008754D1">
        <w:t>Akt</w:t>
      </w:r>
      <w:proofErr w:type="spellEnd"/>
      <w:r w:rsidRPr="008754D1">
        <w:t xml:space="preserve"> signal</w:t>
      </w:r>
      <w:r w:rsidR="009E0AEF" w:rsidRPr="008754D1">
        <w:t>s</w:t>
      </w:r>
      <w:r w:rsidRPr="008754D1">
        <w:t xml:space="preserve"> pathway, MAPK signals pathway and </w:t>
      </w:r>
      <w:proofErr w:type="spellStart"/>
      <w:r w:rsidRPr="008754D1">
        <w:t>Wnt</w:t>
      </w:r>
      <w:proofErr w:type="spellEnd"/>
      <w:r w:rsidRPr="008754D1">
        <w:t xml:space="preserve"> signals pathway. Especially, the PI3K/</w:t>
      </w:r>
      <w:proofErr w:type="spellStart"/>
      <w:r w:rsidRPr="008754D1">
        <w:t>Akt</w:t>
      </w:r>
      <w:proofErr w:type="spellEnd"/>
      <w:r w:rsidRPr="008754D1">
        <w:t xml:space="preserve"> show</w:t>
      </w:r>
      <w:r w:rsidR="008404CA" w:rsidRPr="008754D1">
        <w:t xml:space="preserve"> the</w:t>
      </w:r>
      <w:r w:rsidRPr="008754D1">
        <w:t xml:space="preserve"> highest correlation to upregulated miRNAs. 2. TGF-beta</w:t>
      </w:r>
      <w:r w:rsidR="009E0AEF" w:rsidRPr="008754D1">
        <w:t xml:space="preserve"> is</w:t>
      </w:r>
      <w:r w:rsidRPr="008754D1">
        <w:t xml:space="preserve"> silen</w:t>
      </w:r>
      <w:r w:rsidRPr="008754D1">
        <w:rPr>
          <w:rFonts w:hint="eastAsia"/>
        </w:rPr>
        <w:t>ced</w:t>
      </w:r>
      <w:r w:rsidRPr="008754D1">
        <w:t xml:space="preserve"> </w:t>
      </w:r>
      <w:r w:rsidRPr="008754D1">
        <w:rPr>
          <w:rFonts w:hint="eastAsia"/>
        </w:rPr>
        <w:t>by</w:t>
      </w:r>
      <w:r w:rsidRPr="008754D1">
        <w:t xml:space="preserve"> miRNA</w:t>
      </w:r>
      <w:r w:rsidRPr="008754D1">
        <w:rPr>
          <w:rFonts w:hint="eastAsia"/>
        </w:rPr>
        <w:t>s</w:t>
      </w:r>
      <w:r w:rsidRPr="008754D1">
        <w:t xml:space="preserve">, which </w:t>
      </w:r>
      <w:r w:rsidR="009E0AEF" w:rsidRPr="008754D1">
        <w:t>contributes</w:t>
      </w:r>
      <w:r w:rsidRPr="008754D1">
        <w:t xml:space="preserve"> to KSHV latency; 3. </w:t>
      </w:r>
      <w:r w:rsidRPr="008754D1">
        <w:rPr>
          <w:rFonts w:hint="eastAsia"/>
        </w:rPr>
        <w:t>F</w:t>
      </w:r>
      <w:r w:rsidRPr="008754D1">
        <w:t xml:space="preserve">ocal adhesion and </w:t>
      </w:r>
      <w:proofErr w:type="spellStart"/>
      <w:r w:rsidRPr="008754D1">
        <w:t>adherens</w:t>
      </w:r>
      <w:proofErr w:type="spellEnd"/>
      <w:r w:rsidRPr="008754D1">
        <w:t xml:space="preserve"> junctions are associated with cytoskeletal remodeling and cell adhesion.</w:t>
      </w:r>
      <w:r w:rsidR="005C5D29" w:rsidRPr="008754D1">
        <w:t xml:space="preserve"> P</w:t>
      </w:r>
      <w:r w:rsidRPr="008754D1">
        <w:t>athways regulate</w:t>
      </w:r>
      <w:r w:rsidR="005C5D29" w:rsidRPr="008754D1">
        <w:t xml:space="preserve">d by KSHV-associated </w:t>
      </w:r>
      <w:proofErr w:type="spellStart"/>
      <w:r w:rsidR="005C5D29" w:rsidRPr="008754D1">
        <w:t>exosomal</w:t>
      </w:r>
      <w:proofErr w:type="spellEnd"/>
      <w:r w:rsidR="005C5D29" w:rsidRPr="008754D1">
        <w:t xml:space="preserve"> miRNAs involve in</w:t>
      </w:r>
      <w:r w:rsidRPr="008754D1">
        <w:t xml:space="preserve"> cell proliferation, chronic inflammation, cell carcinogenesis, and cell metastasis</w:t>
      </w:r>
      <w:r w:rsidR="005C5D29" w:rsidRPr="008754D1">
        <w:t>, which take together</w:t>
      </w:r>
      <w:r w:rsidRPr="008754D1">
        <w:t xml:space="preserve"> to promote KSHV infection and KS tumorigenesis. T</w:t>
      </w:r>
      <w:r w:rsidRPr="008754D1">
        <w:rPr>
          <w:rFonts w:hint="eastAsia"/>
        </w:rPr>
        <w:t>he</w:t>
      </w:r>
      <w:r w:rsidRPr="008754D1">
        <w:t xml:space="preserve"> </w:t>
      </w:r>
      <w:r w:rsidR="005C5D29" w:rsidRPr="008754D1">
        <w:t>author</w:t>
      </w:r>
      <w:r w:rsidRPr="008754D1">
        <w:t xml:space="preserve"> emphasized miR-17-92 cluster miRNAs for KS malignancy</w:t>
      </w:r>
      <w:r w:rsidRPr="008754D1">
        <w:rPr>
          <w:rFonts w:hint="eastAsia"/>
        </w:rPr>
        <w:t>,</w:t>
      </w:r>
      <w:r w:rsidRPr="008754D1">
        <w:t xml:space="preserve"> </w:t>
      </w:r>
      <w:r w:rsidRPr="008754D1">
        <w:rPr>
          <w:rFonts w:hint="eastAsia"/>
        </w:rPr>
        <w:t>which</w:t>
      </w:r>
      <w:bookmarkStart w:id="49" w:name="OLE_LINK7"/>
      <w:r w:rsidRPr="008754D1">
        <w:t xml:space="preserve"> </w:t>
      </w:r>
      <w:bookmarkEnd w:id="49"/>
      <w:r w:rsidR="009A7D6B" w:rsidRPr="008754D1">
        <w:t xml:space="preserve">targets various </w:t>
      </w:r>
      <w:r w:rsidRPr="008754D1">
        <w:t>pathway</w:t>
      </w:r>
      <w:r w:rsidR="009A7D6B" w:rsidRPr="008754D1">
        <w:t>s and exert</w:t>
      </w:r>
      <w:r w:rsidR="00A57EA7" w:rsidRPr="008754D1">
        <w:rPr>
          <w:rFonts w:hint="eastAsia"/>
        </w:rPr>
        <w:t>s</w:t>
      </w:r>
      <w:r w:rsidR="009A7D6B" w:rsidRPr="008754D1">
        <w:t xml:space="preserve"> multiple biofunctions</w:t>
      </w:r>
      <w:r w:rsidRPr="008754D1">
        <w:t>,</w:t>
      </w:r>
      <w:r w:rsidR="009A7D6B" w:rsidRPr="008754D1">
        <w:t xml:space="preserve"> </w:t>
      </w:r>
      <w:r w:rsidRPr="008754D1">
        <w:t>including angiogenesis, TLR, MAPK, STAT, TGF-beta and NF-kB signaling</w:t>
      </w:r>
      <w:r w:rsidR="005C5D29" w:rsidRPr="008754D1">
        <w:rPr>
          <w:bCs/>
        </w:rPr>
        <w:fldChar w:fldCharType="begin"/>
      </w:r>
      <w:r w:rsidR="005666EB" w:rsidRPr="008754D1">
        <w:rPr>
          <w:bCs/>
        </w:rPr>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005C5D29" w:rsidRPr="008754D1">
        <w:rPr>
          <w:bCs/>
        </w:rPr>
        <w:fldChar w:fldCharType="separate"/>
      </w:r>
      <w:r w:rsidR="005666EB" w:rsidRPr="008754D1">
        <w:rPr>
          <w:bCs/>
          <w:noProof/>
        </w:rPr>
        <w:t>[16]</w:t>
      </w:r>
      <w:r w:rsidR="005C5D29" w:rsidRPr="008754D1">
        <w:fldChar w:fldCharType="end"/>
      </w:r>
      <w:r w:rsidRPr="008754D1">
        <w:t xml:space="preserve">. Besides, </w:t>
      </w:r>
      <w:proofErr w:type="spellStart"/>
      <w:r w:rsidRPr="008754D1">
        <w:rPr>
          <w:rFonts w:hint="eastAsia"/>
        </w:rPr>
        <w:t>Yogev</w:t>
      </w:r>
      <w:proofErr w:type="spellEnd"/>
      <w:r w:rsidRPr="008754D1">
        <w:rPr>
          <w:rFonts w:hint="eastAsia"/>
        </w:rPr>
        <w:t xml:space="preserve"> O</w:t>
      </w:r>
      <w:r w:rsidRPr="008754D1">
        <w:t xml:space="preserve"> et al.</w:t>
      </w:r>
      <w:r w:rsidRPr="008754D1">
        <w:rPr>
          <w:rFonts w:hint="eastAsia"/>
          <w:bCs/>
        </w:rPr>
        <w:t xml:space="preserve"> </w:t>
      </w:r>
      <w:r w:rsidRPr="008754D1">
        <w:rPr>
          <w:rFonts w:hint="eastAsia"/>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 </w:instrText>
      </w:r>
      <w:r w:rsidR="006621E5" w:rsidRPr="008754D1">
        <w:rPr>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DATA </w:instrText>
      </w:r>
      <w:r w:rsidR="006621E5" w:rsidRPr="008754D1">
        <w:rPr>
          <w:bCs/>
        </w:rPr>
      </w:r>
      <w:r w:rsidR="006621E5" w:rsidRPr="008754D1">
        <w:rPr>
          <w:bCs/>
        </w:rPr>
        <w:fldChar w:fldCharType="end"/>
      </w:r>
      <w:r w:rsidRPr="008754D1">
        <w:rPr>
          <w:rFonts w:hint="eastAsia"/>
          <w:bCs/>
        </w:rPr>
      </w:r>
      <w:r w:rsidRPr="008754D1">
        <w:rPr>
          <w:rFonts w:hint="eastAsia"/>
          <w:bCs/>
        </w:rPr>
        <w:fldChar w:fldCharType="separate"/>
      </w:r>
      <w:r w:rsidR="006621E5" w:rsidRPr="008754D1">
        <w:rPr>
          <w:bCs/>
          <w:noProof/>
        </w:rPr>
        <w:t>[26]</w:t>
      </w:r>
      <w:r w:rsidRPr="008754D1">
        <w:rPr>
          <w:rFonts w:hint="eastAsia"/>
          <w:bCs/>
        </w:rPr>
        <w:fldChar w:fldCharType="end"/>
      </w:r>
      <w:r w:rsidRPr="008754D1">
        <w:rPr>
          <w:bCs/>
        </w:rPr>
        <w:t xml:space="preserve"> reported </w:t>
      </w:r>
      <w:r w:rsidRPr="008754D1">
        <w:t>that transfer of miRNA</w:t>
      </w:r>
      <w:r w:rsidR="00E1208A" w:rsidRPr="008754D1">
        <w:t>s</w:t>
      </w:r>
      <w:r w:rsidRPr="008754D1">
        <w:t xml:space="preserve"> by exosomes increases the migration ability of uninfected endothelial cells leading to angiogenesis via stabilization of HIF1α.</w:t>
      </w:r>
    </w:p>
    <w:p w14:paraId="2A2162BE" w14:textId="77777777" w:rsidR="00B015B5" w:rsidRPr="008754D1" w:rsidRDefault="00B015B5" w:rsidP="00B015B5"/>
    <w:p w14:paraId="7A66CD62" w14:textId="77777777" w:rsidR="00C343D7" w:rsidRPr="008754D1" w:rsidRDefault="00B015B5" w:rsidP="00B015B5">
      <w:pPr>
        <w:rPr>
          <w:b/>
        </w:rPr>
      </w:pPr>
      <w:r w:rsidRPr="008754D1">
        <w:rPr>
          <w:b/>
        </w:rPr>
        <w:t>R</w:t>
      </w:r>
      <w:r w:rsidRPr="008754D1">
        <w:rPr>
          <w:rFonts w:hint="eastAsia"/>
          <w:b/>
        </w:rPr>
        <w:t xml:space="preserve">egulations </w:t>
      </w:r>
      <w:r w:rsidRPr="008754D1">
        <w:rPr>
          <w:b/>
        </w:rPr>
        <w:t xml:space="preserve">of metabolism </w:t>
      </w:r>
    </w:p>
    <w:p w14:paraId="2444E684" w14:textId="523BAA9F" w:rsidR="00CF2E49" w:rsidRPr="008754D1" w:rsidRDefault="00B015B5" w:rsidP="00B015B5">
      <w:r w:rsidRPr="008754D1">
        <w:t xml:space="preserve">KSHV miRNAs regulate the metabolism </w:t>
      </w:r>
      <w:r w:rsidR="00B20677" w:rsidRPr="008754D1">
        <w:t>in</w:t>
      </w:r>
      <w:r w:rsidR="00B20677" w:rsidRPr="008754D1">
        <w:rPr>
          <w:rFonts w:hint="eastAsia"/>
        </w:rPr>
        <w:t xml:space="preserve"> </w:t>
      </w:r>
      <w:r w:rsidR="00D74F86" w:rsidRPr="008754D1">
        <w:rPr>
          <w:rFonts w:hint="eastAsia"/>
        </w:rPr>
        <w:t>both</w:t>
      </w:r>
      <w:r w:rsidR="00D74F86" w:rsidRPr="008754D1">
        <w:t xml:space="preserve"> </w:t>
      </w:r>
      <w:r w:rsidRPr="008754D1">
        <w:t>host cells</w:t>
      </w:r>
      <w:r w:rsidR="00D74F86" w:rsidRPr="008754D1">
        <w:t xml:space="preserve"> and </w:t>
      </w:r>
      <w:r w:rsidRPr="008754D1">
        <w:t xml:space="preserve">neighboring uninfected cells. </w:t>
      </w:r>
      <w:r w:rsidR="00D74F86" w:rsidRPr="008754D1">
        <w:t>MiRNAs modulate the key cellular genes involved in mitochondrial activity and regulation of glucose metabolism to induce aerobic glycolysis in infected cells</w:t>
      </w:r>
      <w:r w:rsidR="00DA2709" w:rsidRPr="008754D1">
        <w:t xml:space="preserve">. Importantly, </w:t>
      </w:r>
      <w:r w:rsidRPr="008754D1">
        <w:t xml:space="preserve">KSHV-infected endothelial cells </w:t>
      </w:r>
      <w:r w:rsidR="004F1A96" w:rsidRPr="008754D1">
        <w:t xml:space="preserve">transfer </w:t>
      </w:r>
      <w:r w:rsidRPr="008754D1">
        <w:t>viral-encoded miRNAs to neighboring cells via exosomes</w:t>
      </w:r>
      <w:r w:rsidR="00B20677" w:rsidRPr="008754D1">
        <w:t xml:space="preserve"> and</w:t>
      </w:r>
      <w:r w:rsidRPr="008754D1">
        <w:t xml:space="preserve"> result in </w:t>
      </w:r>
      <w:r w:rsidR="00AB2ED8" w:rsidRPr="008754D1">
        <w:t xml:space="preserve">a </w:t>
      </w:r>
      <w:r w:rsidRPr="008754D1">
        <w:t>m</w:t>
      </w:r>
      <w:r w:rsidRPr="008754D1">
        <w:rPr>
          <w:rFonts w:hint="eastAsia"/>
        </w:rPr>
        <w:t>etabolic transformation</w:t>
      </w:r>
      <w:r w:rsidR="00AB2ED8" w:rsidRPr="008754D1">
        <w:t xml:space="preserve"> toward aerobic glycolysis</w:t>
      </w:r>
      <w:r w:rsidRPr="008754D1">
        <w:t xml:space="preserve"> </w:t>
      </w:r>
      <w:r w:rsidR="00AB2ED8" w:rsidRPr="008754D1">
        <w:t>in surrounding uninfected cells</w:t>
      </w:r>
      <w:r w:rsidR="00294F9A" w:rsidRPr="008754D1">
        <w:t xml:space="preserve"> </w:t>
      </w:r>
      <w:r w:rsidR="00F7391F" w:rsidRPr="008754D1">
        <w:rPr>
          <w:rFonts w:hint="eastAsia"/>
          <w:bCs/>
          <w:kern w:val="0"/>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kern w:val="0"/>
        </w:rPr>
        <w:instrText xml:space="preserve"> ADDIN EN.CITE </w:instrText>
      </w:r>
      <w:r w:rsidR="006621E5" w:rsidRPr="008754D1">
        <w:rPr>
          <w:bCs/>
          <w:kern w:val="0"/>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kern w:val="0"/>
        </w:rPr>
        <w:instrText xml:space="preserve"> ADDIN EN.CITE.DATA </w:instrText>
      </w:r>
      <w:r w:rsidR="006621E5" w:rsidRPr="008754D1">
        <w:rPr>
          <w:bCs/>
          <w:kern w:val="0"/>
        </w:rPr>
      </w:r>
      <w:r w:rsidR="006621E5" w:rsidRPr="008754D1">
        <w:rPr>
          <w:bCs/>
          <w:kern w:val="0"/>
        </w:rPr>
        <w:fldChar w:fldCharType="end"/>
      </w:r>
      <w:r w:rsidR="00F7391F" w:rsidRPr="008754D1">
        <w:rPr>
          <w:rFonts w:hint="eastAsia"/>
          <w:bCs/>
          <w:kern w:val="0"/>
        </w:rPr>
      </w:r>
      <w:r w:rsidR="00F7391F" w:rsidRPr="008754D1">
        <w:rPr>
          <w:rFonts w:hint="eastAsia"/>
          <w:bCs/>
          <w:kern w:val="0"/>
        </w:rPr>
        <w:fldChar w:fldCharType="separate"/>
      </w:r>
      <w:r w:rsidR="006621E5" w:rsidRPr="008754D1">
        <w:rPr>
          <w:bCs/>
          <w:noProof/>
          <w:kern w:val="0"/>
        </w:rPr>
        <w:t>[26]</w:t>
      </w:r>
      <w:r w:rsidR="00F7391F" w:rsidRPr="008754D1">
        <w:rPr>
          <w:rFonts w:hint="eastAsia"/>
          <w:bCs/>
          <w:kern w:val="0"/>
        </w:rPr>
        <w:fldChar w:fldCharType="end"/>
      </w:r>
      <w:r w:rsidRPr="008754D1">
        <w:t>.</w:t>
      </w:r>
      <w:r w:rsidR="00F03D52" w:rsidRPr="008754D1">
        <w:t xml:space="preserve"> </w:t>
      </w:r>
      <w:r w:rsidR="00AB2ED8" w:rsidRPr="008754D1">
        <w:t>This phenomenon</w:t>
      </w:r>
      <w:r w:rsidR="00F03D52" w:rsidRPr="008754D1">
        <w:t xml:space="preserve"> is </w:t>
      </w:r>
      <w:r w:rsidR="00AB2ED8" w:rsidRPr="008754D1">
        <w:t xml:space="preserve">also </w:t>
      </w:r>
      <w:r w:rsidR="00F03D52" w:rsidRPr="008754D1">
        <w:t>termed</w:t>
      </w:r>
      <w:r w:rsidR="00B20677" w:rsidRPr="008754D1">
        <w:t xml:space="preserve"> as</w:t>
      </w:r>
      <w:r w:rsidRPr="008754D1">
        <w:t xml:space="preserve"> </w:t>
      </w:r>
      <w:r w:rsidR="00F03D52" w:rsidRPr="008754D1">
        <w:t>“</w:t>
      </w:r>
      <w:r w:rsidRPr="008754D1">
        <w:t xml:space="preserve">reverse </w:t>
      </w:r>
      <w:bookmarkStart w:id="50" w:name="OLE_LINK92"/>
      <w:bookmarkStart w:id="51" w:name="OLE_LINK93"/>
      <w:r w:rsidRPr="008754D1">
        <w:t xml:space="preserve">Warburg </w:t>
      </w:r>
      <w:bookmarkEnd w:id="50"/>
      <w:bookmarkEnd w:id="51"/>
      <w:r w:rsidR="00F03D52" w:rsidRPr="008754D1">
        <w:t>effect</w:t>
      </w:r>
      <w:r w:rsidR="009C6B26">
        <w:t xml:space="preserve">” </w:t>
      </w:r>
      <w:r w:rsidR="00B20677" w:rsidRPr="008754D1">
        <w:t xml:space="preserve">which means that </w:t>
      </w:r>
      <w:r w:rsidR="00F03D52" w:rsidRPr="008754D1">
        <w:t xml:space="preserve">aerobic glycolysis in tumor stromal cells stimulates </w:t>
      </w:r>
      <w:r w:rsidR="00F03D52" w:rsidRPr="008754D1">
        <w:rPr>
          <w:rStyle w:val="highlight"/>
        </w:rPr>
        <w:t>tumor</w:t>
      </w:r>
      <w:r w:rsidR="00F03D52" w:rsidRPr="008754D1">
        <w:t xml:space="preserve"> </w:t>
      </w:r>
      <w:r w:rsidR="00F03D52" w:rsidRPr="008754D1">
        <w:rPr>
          <w:rStyle w:val="highlight"/>
        </w:rPr>
        <w:t>growth</w:t>
      </w:r>
      <w:r w:rsidR="00F03D52" w:rsidRPr="008754D1">
        <w:t xml:space="preserve"> and </w:t>
      </w:r>
      <w:r w:rsidR="00F03D52" w:rsidRPr="008754D1">
        <w:rPr>
          <w:rStyle w:val="highlight"/>
        </w:rPr>
        <w:t xml:space="preserve">metastasis through providing </w:t>
      </w:r>
      <w:r w:rsidR="00F03D52" w:rsidRPr="008754D1">
        <w:t xml:space="preserve">energy-rich metabolites to </w:t>
      </w:r>
      <w:r w:rsidR="00635369" w:rsidRPr="008754D1">
        <w:t>tumor cells</w:t>
      </w:r>
      <w:r w:rsidR="003117A4" w:rsidRPr="008754D1">
        <w:t xml:space="preserve"> </w:t>
      </w:r>
      <w:r w:rsidR="00F7391F" w:rsidRPr="008754D1">
        <w:fldChar w:fldCharType="begin">
          <w:fldData xml:space="preserve">PEVuZE5vdGU+PENpdGU+PEF1dGhvcj5Cb251Y2NlbGxpPC9BdXRob3I+PFllYXI+MjAxMDwvWWVh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</w:fldData>
        </w:fldChar>
      </w:r>
      <w:r w:rsidR="006621E5" w:rsidRPr="008754D1">
        <w:instrText xml:space="preserve"> ADDIN EN.CITE </w:instrText>
      </w:r>
      <w:r w:rsidR="006621E5" w:rsidRPr="008754D1">
        <w:fldChar w:fldCharType="begin">
          <w:fldData xml:space="preserve">PEVuZE5vdGU+PENpdGU+PEF1dGhvcj5Cb251Y2NlbGxpPC9BdXRob3I+PFllYXI+MjAxMDwvWWVh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</w:fldData>
        </w:fldChar>
      </w:r>
      <w:r w:rsidR="006621E5" w:rsidRPr="008754D1">
        <w:instrText xml:space="preserve"> ADDIN EN.CITE.DATA </w:instrText>
      </w:r>
      <w:r w:rsidR="006621E5" w:rsidRPr="008754D1">
        <w:fldChar w:fldCharType="end"/>
      </w:r>
      <w:r w:rsidR="00F7391F" w:rsidRPr="008754D1">
        <w:fldChar w:fldCharType="separate"/>
      </w:r>
      <w:r w:rsidR="006621E5" w:rsidRPr="008754D1">
        <w:rPr>
          <w:noProof/>
        </w:rPr>
        <w:t>[27]</w:t>
      </w:r>
      <w:r w:rsidR="00F7391F" w:rsidRPr="008754D1">
        <w:fldChar w:fldCharType="end"/>
      </w:r>
      <w:r w:rsidR="00635369" w:rsidRPr="008754D1">
        <w:t>.</w:t>
      </w:r>
      <w:r w:rsidR="00F03D52" w:rsidRPr="008754D1">
        <w:rPr>
          <w:rStyle w:val="highlight"/>
        </w:rPr>
        <w:t xml:space="preserve"> </w:t>
      </w:r>
      <w:r w:rsidR="00F03D52" w:rsidRPr="008754D1">
        <w:t xml:space="preserve">    </w:t>
      </w:r>
    </w:p>
    <w:p w14:paraId="7234B43B" w14:textId="77777777" w:rsidR="00B015B5" w:rsidRPr="008754D1" w:rsidRDefault="00B015B5" w:rsidP="00B015B5"/>
    <w:p w14:paraId="6AF33663" w14:textId="4D7385FD" w:rsidR="00B015B5" w:rsidRPr="008754D1" w:rsidRDefault="00AC55B1" w:rsidP="00567465">
      <w:pPr>
        <w:ind w:firstLineChars="100" w:firstLine="210"/>
        <w:rPr>
          <w:bCs/>
        </w:rPr>
      </w:pPr>
      <w:r w:rsidRPr="008754D1">
        <w:rPr>
          <w:bCs/>
        </w:rPr>
        <w:t>On the ground of</w:t>
      </w:r>
      <w:r w:rsidR="00B015B5" w:rsidRPr="008754D1">
        <w:rPr>
          <w:bCs/>
        </w:rPr>
        <w:t xml:space="preserve"> increasing evidences suggested that viruses and exosomes share the similar host biogenesis pathways</w:t>
      </w:r>
      <w:r w:rsidR="00C64C98" w:rsidRPr="008754D1">
        <w:rPr>
          <w:bCs/>
        </w:rPr>
        <w:t xml:space="preserve"> </w:t>
      </w:r>
      <w:r w:rsidR="00B015B5" w:rsidRPr="008754D1">
        <w:rPr>
          <w:bCs/>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rPr>
        <w:instrText xml:space="preserve"> ADDIN EN.CITE </w:instrText>
      </w:r>
      <w:r w:rsidR="005666EB" w:rsidRPr="008754D1">
        <w:rPr>
          <w:bCs/>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rPr>
        <w:instrText xml:space="preserve"> ADDIN EN.CITE.DATA </w:instrText>
      </w:r>
      <w:r w:rsidR="005666EB" w:rsidRPr="008754D1">
        <w:rPr>
          <w:bCs/>
        </w:rPr>
      </w:r>
      <w:r w:rsidR="005666EB" w:rsidRPr="008754D1">
        <w:rPr>
          <w:bCs/>
        </w:rPr>
        <w:fldChar w:fldCharType="end"/>
      </w:r>
      <w:r w:rsidR="00B015B5" w:rsidRPr="008754D1">
        <w:rPr>
          <w:bCs/>
        </w:rPr>
      </w:r>
      <w:r w:rsidR="00B015B5" w:rsidRPr="008754D1">
        <w:rPr>
          <w:bCs/>
        </w:rPr>
        <w:fldChar w:fldCharType="separate"/>
      </w:r>
      <w:r w:rsidR="005666EB" w:rsidRPr="008754D1">
        <w:rPr>
          <w:bCs/>
          <w:noProof/>
        </w:rPr>
        <w:t>[17]</w:t>
      </w:r>
      <w:r w:rsidR="00B015B5" w:rsidRPr="008754D1">
        <w:rPr>
          <w:bCs/>
        </w:rPr>
        <w:fldChar w:fldCharType="end"/>
      </w:r>
      <w:r w:rsidRPr="008754D1">
        <w:rPr>
          <w:bCs/>
        </w:rPr>
        <w:t>,</w:t>
      </w:r>
      <w:r w:rsidR="00B015B5" w:rsidRPr="008754D1">
        <w:rPr>
          <w:bCs/>
        </w:rPr>
        <w:t xml:space="preserve"> </w:t>
      </w:r>
      <w:r w:rsidR="00183D2F" w:rsidRPr="008754D1">
        <w:rPr>
          <w:bCs/>
        </w:rPr>
        <w:t>w</w:t>
      </w:r>
      <w:r w:rsidR="00B015B5" w:rsidRPr="008754D1">
        <w:rPr>
          <w:bCs/>
        </w:rPr>
        <w:t xml:space="preserve">e suggested that other </w:t>
      </w:r>
      <w:r w:rsidR="006C05E4" w:rsidRPr="008754D1">
        <w:rPr>
          <w:bCs/>
        </w:rPr>
        <w:t>miRNAs</w:t>
      </w:r>
      <w:r w:rsidR="00B015B5" w:rsidRPr="008754D1">
        <w:rPr>
          <w:bCs/>
        </w:rPr>
        <w:t xml:space="preserve"> associated with immune regulations, cell survival</w:t>
      </w:r>
      <w:r w:rsidR="00FA2CD2" w:rsidRPr="008754D1">
        <w:rPr>
          <w:bCs/>
        </w:rPr>
        <w:t xml:space="preserve"> and</w:t>
      </w:r>
      <w:r w:rsidR="00B015B5" w:rsidRPr="008754D1">
        <w:rPr>
          <w:bCs/>
        </w:rPr>
        <w:t xml:space="preserve"> KSHV latency might </w:t>
      </w:r>
      <w:r w:rsidR="00030CEF" w:rsidRPr="008754D1">
        <w:rPr>
          <w:bCs/>
        </w:rPr>
        <w:t>involve</w:t>
      </w:r>
      <w:r w:rsidR="00B015B5" w:rsidRPr="008754D1">
        <w:rPr>
          <w:bCs/>
        </w:rPr>
        <w:t xml:space="preserve"> in KSHV-associated </w:t>
      </w:r>
      <w:proofErr w:type="spellStart"/>
      <w:r w:rsidR="00B015B5" w:rsidRPr="008754D1">
        <w:rPr>
          <w:bCs/>
        </w:rPr>
        <w:t>exo</w:t>
      </w:r>
      <w:r w:rsidR="00471492" w:rsidRPr="008754D1">
        <w:rPr>
          <w:bCs/>
        </w:rPr>
        <w:t>s</w:t>
      </w:r>
      <w:r w:rsidR="00B015B5" w:rsidRPr="008754D1">
        <w:rPr>
          <w:bCs/>
        </w:rPr>
        <w:t>omal</w:t>
      </w:r>
      <w:proofErr w:type="spellEnd"/>
      <w:r w:rsidR="00B015B5" w:rsidRPr="008754D1">
        <w:rPr>
          <w:bCs/>
        </w:rPr>
        <w:t xml:space="preserve"> pathways. For instance:</w:t>
      </w:r>
    </w:p>
    <w:p w14:paraId="0F7A7705" w14:textId="77777777" w:rsidR="00B015B5" w:rsidRPr="008754D1" w:rsidRDefault="00B015B5" w:rsidP="00B015B5">
      <w:pPr>
        <w:rPr>
          <w:bCs/>
        </w:rPr>
      </w:pPr>
    </w:p>
    <w:p w14:paraId="6834A274" w14:textId="4C971FC7" w:rsidR="00B015B5" w:rsidRPr="008754D1" w:rsidRDefault="00B015B5" w:rsidP="00B015B5">
      <w:pPr>
        <w:rPr>
          <w:bCs/>
        </w:rPr>
      </w:pPr>
      <w:r w:rsidRPr="008754D1">
        <w:rPr>
          <w:rFonts w:hint="eastAsia"/>
          <w:bCs/>
        </w:rPr>
        <w:t>1</w:t>
      </w:r>
      <w:r w:rsidRPr="008754D1">
        <w:rPr>
          <w:bCs/>
        </w:rPr>
        <w:t xml:space="preserve">/ Immune escape, KSHV-encoded miRNAs inhibit the innate immune response. MiR-K12-9 regulates </w:t>
      </w:r>
      <w:r w:rsidR="004E21C9" w:rsidRPr="008754D1">
        <w:rPr>
          <w:rFonts w:hint="eastAsia"/>
          <w:bCs/>
          <w:kern w:val="0"/>
        </w:rPr>
        <w:t>interleukin-1 receptor-associated kinase 1</w:t>
      </w:r>
      <w:r w:rsidRPr="008754D1">
        <w:rPr>
          <w:bCs/>
        </w:rPr>
        <w:t xml:space="preserve"> (</w:t>
      </w:r>
      <w:r w:rsidR="004E21C9" w:rsidRPr="008754D1">
        <w:rPr>
          <w:bCs/>
        </w:rPr>
        <w:t>IRAK1</w:t>
      </w:r>
      <w:r w:rsidRPr="008754D1">
        <w:rPr>
          <w:bCs/>
        </w:rPr>
        <w:t xml:space="preserve">) </w:t>
      </w:r>
      <w:r w:rsidR="00D34F64" w:rsidRPr="008754D1">
        <w:rPr>
          <w:bCs/>
        </w:rPr>
        <w:t>and</w:t>
      </w:r>
      <w:r w:rsidRPr="008754D1">
        <w:rPr>
          <w:bCs/>
        </w:rPr>
        <w:t xml:space="preserve"> miR-K12-5 regulates </w:t>
      </w:r>
      <w:r w:rsidR="004E21C9" w:rsidRPr="008754D1">
        <w:rPr>
          <w:bCs/>
        </w:rPr>
        <w:t>myeloid differentiation primary response 88</w:t>
      </w:r>
      <w:r w:rsidRPr="008754D1">
        <w:rPr>
          <w:bCs/>
        </w:rPr>
        <w:t xml:space="preserve"> (</w:t>
      </w:r>
      <w:r w:rsidR="004E21C9" w:rsidRPr="008754D1">
        <w:rPr>
          <w:bCs/>
        </w:rPr>
        <w:t>MYD88</w:t>
      </w:r>
      <w:r w:rsidRPr="008754D1">
        <w:rPr>
          <w:bCs/>
        </w:rPr>
        <w:t>)</w:t>
      </w:r>
      <w:r w:rsidRPr="008754D1">
        <w:rPr>
          <w:rFonts w:hint="eastAsia"/>
          <w:bCs/>
        </w:rPr>
        <w:t xml:space="preserve"> </w:t>
      </w:r>
      <w:r w:rsidRPr="008754D1">
        <w:rPr>
          <w:rFonts w:hint="eastAsia"/>
          <w:bCs/>
        </w:rPr>
        <w:fldChar w:fldCharType="begin">
          <w:fldData xml:space="preserve">PEVuZE5vdGU+PENpdGU+PEF1dGhvcj5BYmVuZDwvQXV0aG9yPjxZZWFyPjIwMTI8L1llYXI+PFJl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==
</w:fldData>
        </w:fldChar>
      </w:r>
      <w:r w:rsidR="006621E5" w:rsidRPr="008754D1">
        <w:rPr>
          <w:bCs/>
        </w:rPr>
        <w:instrText xml:space="preserve"> ADDIN EN.CITE </w:instrText>
      </w:r>
      <w:r w:rsidR="006621E5" w:rsidRPr="008754D1">
        <w:rPr>
          <w:bCs/>
        </w:rPr>
        <w:fldChar w:fldCharType="begin">
          <w:fldData xml:space="preserve">PEVuZE5vdGU+PENpdGU+PEF1dGhvcj5BYmVuZDwvQXV0aG9yPjxZZWFyPjIwMTI8L1llYXI+PFJl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==
</w:fldData>
        </w:fldChar>
      </w:r>
      <w:r w:rsidR="006621E5" w:rsidRPr="008754D1">
        <w:rPr>
          <w:bCs/>
        </w:rPr>
        <w:instrText xml:space="preserve"> ADDIN EN.CITE.DATA </w:instrText>
      </w:r>
      <w:r w:rsidR="006621E5" w:rsidRPr="008754D1">
        <w:rPr>
          <w:bCs/>
        </w:rPr>
      </w:r>
      <w:r w:rsidR="006621E5" w:rsidRPr="008754D1">
        <w:rPr>
          <w:bCs/>
        </w:rPr>
        <w:fldChar w:fldCharType="end"/>
      </w:r>
      <w:r w:rsidRPr="008754D1">
        <w:rPr>
          <w:rFonts w:hint="eastAsia"/>
          <w:bCs/>
        </w:rPr>
      </w:r>
      <w:r w:rsidRPr="008754D1">
        <w:rPr>
          <w:rFonts w:hint="eastAsia"/>
          <w:bCs/>
        </w:rPr>
        <w:fldChar w:fldCharType="separate"/>
      </w:r>
      <w:r w:rsidR="006621E5" w:rsidRPr="008754D1">
        <w:rPr>
          <w:bCs/>
          <w:noProof/>
        </w:rPr>
        <w:t>[28]</w:t>
      </w:r>
      <w:r w:rsidRPr="008754D1">
        <w:rPr>
          <w:rFonts w:hint="eastAsia"/>
          <w:bCs/>
        </w:rPr>
        <w:fldChar w:fldCharType="end"/>
      </w:r>
      <w:r w:rsidRPr="008754D1">
        <w:rPr>
          <w:bCs/>
        </w:rPr>
        <w:t>.</w:t>
      </w:r>
      <w:r w:rsidR="00957212" w:rsidRPr="008754D1">
        <w:t xml:space="preserve"> </w:t>
      </w:r>
      <w:r w:rsidR="00957212" w:rsidRPr="008754D1">
        <w:rPr>
          <w:bCs/>
        </w:rPr>
        <w:t>Both IRAK1 and MYD88 mediate TLR/IL-1R signaling and decrease the levels of IL-6 and IL-8 in IL-1α stimulation of endothelial cells</w:t>
      </w:r>
      <w:r w:rsidR="00957212" w:rsidRPr="008754D1">
        <w:rPr>
          <w:rFonts w:hint="eastAsia"/>
          <w:bCs/>
        </w:rPr>
        <w:t>,</w:t>
      </w:r>
      <w:r w:rsidR="00957212" w:rsidRPr="008754D1">
        <w:rPr>
          <w:bCs/>
        </w:rPr>
        <w:t xml:space="preserve"> by which they weaken inflammation to inhibit immune responses.</w:t>
      </w:r>
      <w:r w:rsidRPr="008754D1">
        <w:rPr>
          <w:bCs/>
        </w:rPr>
        <w:t xml:space="preserve"> What’s more, KSHV encoded miR-K12-7</w:t>
      </w:r>
      <w:bookmarkStart w:id="52" w:name="OLE_LINK33"/>
      <w:bookmarkStart w:id="53" w:name="OLE_LINK34"/>
      <w:r w:rsidRPr="008754D1">
        <w:rPr>
          <w:bCs/>
        </w:rPr>
        <w:t xml:space="preserve"> silence</w:t>
      </w:r>
      <w:bookmarkEnd w:id="52"/>
      <w:bookmarkEnd w:id="53"/>
      <w:r w:rsidRPr="008754D1">
        <w:rPr>
          <w:bCs/>
        </w:rPr>
        <w:t xml:space="preserve">s the expression of </w:t>
      </w:r>
      <w:bookmarkStart w:id="54" w:name="OLE_LINK28"/>
      <w:bookmarkStart w:id="55" w:name="OLE_LINK29"/>
      <w:bookmarkStart w:id="56" w:name="OLE_LINK30"/>
      <w:r w:rsidR="004E21C9" w:rsidRPr="008754D1">
        <w:rPr>
          <w:bCs/>
        </w:rPr>
        <w:t xml:space="preserve">major histocompatibility complex class-I related chain </w:t>
      </w:r>
      <w:bookmarkEnd w:id="54"/>
      <w:bookmarkEnd w:id="55"/>
      <w:bookmarkEnd w:id="56"/>
      <w:r w:rsidR="004E21C9" w:rsidRPr="008754D1">
        <w:rPr>
          <w:bCs/>
        </w:rPr>
        <w:t xml:space="preserve">B </w:t>
      </w:r>
      <w:r w:rsidRPr="008754D1">
        <w:rPr>
          <w:bCs/>
        </w:rPr>
        <w:t>(</w:t>
      </w:r>
      <w:r w:rsidR="004E21C9" w:rsidRPr="008754D1">
        <w:rPr>
          <w:bCs/>
        </w:rPr>
        <w:t>MICB</w:t>
      </w:r>
      <w:r w:rsidR="006735BD" w:rsidRPr="008754D1">
        <w:rPr>
          <w:bCs/>
        </w:rPr>
        <w:t>) resulting</w:t>
      </w:r>
      <w:r w:rsidRPr="008754D1">
        <w:rPr>
          <w:bCs/>
        </w:rPr>
        <w:t xml:space="preserve"> in reduction of killing effect in NK cells and promoting immune evasion by blocking the NKG2D (the MICB ligand) interaction</w:t>
      </w:r>
      <w:r w:rsidR="00DB0D6C" w:rsidRPr="008754D1">
        <w:rPr>
          <w:bCs/>
        </w:rPr>
        <w:t xml:space="preserve"> </w:t>
      </w:r>
      <w:r w:rsidR="00DB0D6C" w:rsidRPr="008754D1">
        <w:rPr>
          <w:bCs/>
        </w:rPr>
        <w:fldChar w:fldCharType="begin">
          <w:fldData xml:space="preserve">PEVuZE5vdGU+PENpdGU+PEF1dGhvcj5OYWNobWFuaTwvQXV0aG9yPjxZZWFyPjIwMDk8L1llYXI+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OYWNobWFuaTwvQXV0aG9yPjxZZWFyPjIwMDk8L1llYXI+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00DB0D6C" w:rsidRPr="008754D1">
        <w:rPr>
          <w:bCs/>
        </w:rPr>
      </w:r>
      <w:r w:rsidR="00DB0D6C" w:rsidRPr="008754D1">
        <w:rPr>
          <w:bCs/>
        </w:rPr>
        <w:fldChar w:fldCharType="separate"/>
      </w:r>
      <w:r w:rsidR="00DB0D6C" w:rsidRPr="008754D1">
        <w:rPr>
          <w:bCs/>
          <w:noProof/>
        </w:rPr>
        <w:t>[29]</w:t>
      </w:r>
      <w:r w:rsidR="00DB0D6C" w:rsidRPr="008754D1">
        <w:rPr>
          <w:bCs/>
        </w:rPr>
        <w:fldChar w:fldCharType="end"/>
      </w:r>
      <w:r w:rsidR="009741EF" w:rsidRPr="008754D1">
        <w:rPr>
          <w:bCs/>
        </w:rPr>
        <w:t>.</w:t>
      </w:r>
    </w:p>
    <w:p w14:paraId="4649195A" w14:textId="77777777" w:rsidR="00B015B5" w:rsidRPr="008754D1" w:rsidRDefault="00B015B5" w:rsidP="00B015B5">
      <w:pPr>
        <w:rPr>
          <w:bCs/>
        </w:rPr>
      </w:pPr>
      <w:bookmarkStart w:id="57" w:name="OLE_LINK31"/>
      <w:bookmarkStart w:id="58" w:name="OLE_LINK32"/>
    </w:p>
    <w:bookmarkEnd w:id="57"/>
    <w:bookmarkEnd w:id="58"/>
    <w:p w14:paraId="7D5E6A08" w14:textId="270943C7" w:rsidR="00B015B5" w:rsidRPr="008754D1" w:rsidRDefault="00B015B5" w:rsidP="00B015B5">
      <w:r w:rsidRPr="008754D1">
        <w:rPr>
          <w:rFonts w:hint="eastAsia"/>
          <w:bCs/>
        </w:rPr>
        <w:t>2</w:t>
      </w:r>
      <w:r w:rsidRPr="008754D1">
        <w:rPr>
          <w:bCs/>
        </w:rPr>
        <w:t>/</w:t>
      </w:r>
      <w:r w:rsidRPr="008754D1">
        <w:t xml:space="preserve"> miRNAs also</w:t>
      </w:r>
      <w:r w:rsidR="00194EF5" w:rsidRPr="008754D1">
        <w:t xml:space="preserve"> promote</w:t>
      </w:r>
      <w:r w:rsidRPr="008754D1">
        <w:t xml:space="preserve"> cell proliferation and </w:t>
      </w:r>
      <w:bookmarkStart w:id="59" w:name="OLE_LINK15"/>
      <w:bookmarkStart w:id="60" w:name="OLE_LINK16"/>
      <w:bookmarkStart w:id="61" w:name="OLE_LINK17"/>
      <w:bookmarkStart w:id="62" w:name="OLE_LINK18"/>
      <w:r w:rsidRPr="008754D1">
        <w:t>induce</w:t>
      </w:r>
      <w:bookmarkEnd w:id="59"/>
      <w:bookmarkEnd w:id="60"/>
      <w:bookmarkEnd w:id="61"/>
      <w:bookmarkEnd w:id="62"/>
      <w:r w:rsidRPr="008754D1">
        <w:t xml:space="preserve"> anti</w:t>
      </w:r>
      <w:r w:rsidRPr="008754D1">
        <w:rPr>
          <w:rFonts w:hint="eastAsia"/>
        </w:rPr>
        <w:t>-</w:t>
      </w:r>
      <w:r w:rsidRPr="008754D1">
        <w:t>apoptosis to achieve cell survival. In both PEL-derived B-cell lines and KSHV-negative Burkitt's lymphoma cell line BL40,</w:t>
      </w:r>
      <w:bookmarkStart w:id="63" w:name="OLE_LINK13"/>
      <w:bookmarkStart w:id="64" w:name="OLE_LINK14"/>
      <w:r w:rsidRPr="008754D1">
        <w:t xml:space="preserve"> miR-k1 targets the cellular cyclin-dependent kinase inhibitor p21 to depress p21 expression. </w:t>
      </w:r>
      <w:r w:rsidR="004F370E" w:rsidRPr="008754D1">
        <w:rPr>
          <w:rFonts w:hint="eastAsia"/>
        </w:rPr>
        <w:lastRenderedPageBreak/>
        <w:t>D</w:t>
      </w:r>
      <w:r w:rsidRPr="008754D1">
        <w:t xml:space="preserve">ownregulation of p21 leads to attenuate cell cycle arrest, which promotes </w:t>
      </w:r>
      <w:bookmarkEnd w:id="63"/>
      <w:bookmarkEnd w:id="64"/>
      <w:r w:rsidRPr="008754D1">
        <w:t>abnormal proliferation</w:t>
      </w:r>
      <w:r w:rsidRPr="008754D1">
        <w:rPr>
          <w:rFonts w:hint="eastAsia"/>
        </w:rPr>
        <w:t xml:space="preserve"> </w:t>
      </w:r>
      <w:r w:rsidRPr="008754D1">
        <w:rPr>
          <w:rFonts w:hint="eastAsia"/>
          <w:bCs/>
          <w:kern w:val="0"/>
        </w:rPr>
        <w:fldChar w:fldCharType="begin"/>
      </w:r>
      <w:r w:rsidR="00DB0D6C" w:rsidRPr="008754D1">
        <w:rPr>
          <w:bCs/>
          <w:kern w:val="0"/>
        </w:rPr>
        <w:instrText xml:space="preserve"> ADDIN EN.CITE &lt;EndNote&gt;&lt;Cite&gt;&lt;Author&gt;Gottwein&lt;/Author&gt;&lt;Year&gt;2010&lt;/Year&gt;&lt;RecNum&gt;225&lt;/RecNum&gt;&lt;DisplayText&gt;[30]&lt;/DisplayText&gt;&lt;record&gt;&lt;rec-number&gt;225&lt;/rec-number&gt;&lt;foreign-keys&gt;&lt;key app="EN" db-id="detsear0azz0s4e22spvfvrdrddpw5ee99ap" timestamp="1532317553"&gt;225&lt;/key&gt;&lt;/foreign-keys&gt;&lt;ref-type name="Journal Article"&gt;17&lt;/ref-type&gt;&lt;contributors&gt;&lt;authors&gt;&lt;author&gt;Gottwein, E.&lt;/author&gt;&lt;author&gt;Cullen, B. R.&lt;/author&gt;&lt;/authors&gt;&lt;/contributors&gt;&lt;auth-address&gt;Department of Molecular Genetics and Microbiology and Center for Virology, Duke University Medical Center, Durham, North Carolina 27710, USA.&lt;/auth-address&gt;&lt;titles&gt;&lt;title&gt;A human herpesvirus microRNA inhibits p21 expression and attenuates p21-mediated cell cycle arrest&lt;/title&gt;&lt;secondary-title&gt;J Virol&lt;/secondary-title&gt;&lt;/titles&gt;&lt;periodical&gt;&lt;full-title&gt;J Virol&lt;/full-title&gt;&lt;/periodical&gt;&lt;pages&gt;5229-37&lt;/pages&gt;&lt;volume&gt;84&lt;/volume&gt;&lt;number&gt;10&lt;/number&gt;&lt;edition&gt;2010/03/12&lt;/edition&gt;&lt;keywords&gt;&lt;keyword&gt;*Cell Cycle&lt;/keyword&gt;&lt;keyword&gt;Cell Line&lt;/keyword&gt;&lt;keyword&gt;Cyclin-Dependent Kinase Inhibitor p21/*antagonists &amp;amp; inhibitors&lt;/keyword&gt;&lt;keyword&gt;Herpesvirus 8, Human/*pathogenicity&lt;/keyword&gt;&lt;keyword&gt;Humans&lt;/keyword&gt;&lt;keyword&gt;MicroRNAs/*metabolism&lt;/keyword&gt;&lt;keyword&gt;RNA, Viral/*metabolism&lt;/keyword&gt;&lt;/keywords&gt;&lt;dates&gt;&lt;year&gt;2010&lt;/year&gt;&lt;pub-dates&gt;&lt;date&gt;May&lt;/date&gt;&lt;/pub-dates&gt;&lt;/dates&gt;&lt;isbn&gt;1098-5514 (Electronic)&amp;#xD;0022-538X (Linking)&lt;/isbn&gt;&lt;accession-num&gt;20219912&lt;/accession-num&gt;&lt;urls&gt;&lt;related-urls&gt;&lt;url&gt;https://www.ncbi.nlm.nih.gov/pubmed/20219912&lt;/url&gt;&lt;/related-urls&gt;&lt;/urls&gt;&lt;custom2&gt;PMC2863803&lt;/custom2&gt;&lt;electronic-resource-num&gt;10.1128/JVI.00202-10&lt;/electronic-resource-num&gt;&lt;/record&gt;&lt;/Cite&gt;&lt;/EndNote&gt;</w:instrText>
      </w:r>
      <w:r w:rsidRPr="008754D1">
        <w:rPr>
          <w:rFonts w:hint="eastAsia"/>
          <w:bCs/>
          <w:kern w:val="0"/>
        </w:rPr>
        <w:fldChar w:fldCharType="separate"/>
      </w:r>
      <w:r w:rsidR="00DB0D6C" w:rsidRPr="008754D1">
        <w:rPr>
          <w:bCs/>
          <w:noProof/>
          <w:kern w:val="0"/>
        </w:rPr>
        <w:t>[30]</w:t>
      </w:r>
      <w:r w:rsidRPr="008754D1">
        <w:rPr>
          <w:rFonts w:hint="eastAsia"/>
          <w:bCs/>
          <w:kern w:val="0"/>
        </w:rPr>
        <w:fldChar w:fldCharType="end"/>
      </w:r>
      <w:r w:rsidRPr="008754D1">
        <w:t xml:space="preserve">. Besides, </w:t>
      </w:r>
      <w:r w:rsidR="008C4B95" w:rsidRPr="008754D1">
        <w:t>in</w:t>
      </w:r>
      <w:r w:rsidR="009B6A97" w:rsidRPr="008754D1">
        <w:t xml:space="preserve"> endothelial cells</w:t>
      </w:r>
      <w:r w:rsidR="009B6A97" w:rsidRPr="008754D1">
        <w:rPr>
          <w:rFonts w:hint="eastAsia"/>
        </w:rPr>
        <w:t>,</w:t>
      </w:r>
      <w:r w:rsidR="009B6A97" w:rsidRPr="008754D1">
        <w:t xml:space="preserve"> </w:t>
      </w:r>
      <w:r w:rsidRPr="008754D1">
        <w:t>MiR-K12-10 resist</w:t>
      </w:r>
      <w:r w:rsidR="004913C6" w:rsidRPr="008754D1">
        <w:t>s</w:t>
      </w:r>
      <w:r w:rsidRPr="008754D1">
        <w:t xml:space="preserve"> to TWEAK-induced apoptosis by down-regulating </w:t>
      </w:r>
      <w:r w:rsidR="007E5451" w:rsidRPr="008754D1">
        <w:t xml:space="preserve">tumor necrosis factor-like weak inducer of apoptosis receptor </w:t>
      </w:r>
      <w:r w:rsidRPr="008754D1">
        <w:t>(</w:t>
      </w:r>
      <w:r w:rsidR="007E5451" w:rsidRPr="008754D1">
        <w:t>TWEAKR</w:t>
      </w:r>
      <w:r w:rsidRPr="008754D1">
        <w:t>), which is beneficial to cell survival and correlate</w:t>
      </w:r>
      <w:r w:rsidR="00292643" w:rsidRPr="008754D1">
        <w:t>s</w:t>
      </w:r>
      <w:r w:rsidRPr="008754D1">
        <w:t xml:space="preserve"> with KS lesions </w:t>
      </w:r>
      <w:r w:rsidRPr="008754D1">
        <w:rPr>
          <w:rFonts w:hint="eastAsia"/>
          <w:bCs/>
        </w:rPr>
        <w:fldChar w:fldCharType="begin">
          <w:fldData xml:space="preserve">PEVuZE5vdGU+PENpdGU+PEF1dGhvcj5BYmVuZDwvQXV0aG9yPjxZZWFyPjIwMTA8L1llYXI+PFJl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</w:fldData>
        </w:fldChar>
      </w:r>
      <w:r w:rsidR="00DB0D6C" w:rsidRPr="008754D1">
        <w:rPr>
          <w:bCs/>
        </w:rPr>
        <w:instrText xml:space="preserve"> ADDIN EN.CITE </w:instrText>
      </w:r>
      <w:r w:rsidR="00DB0D6C" w:rsidRPr="008754D1">
        <w:rPr>
          <w:bCs/>
        </w:rPr>
        <w:fldChar w:fldCharType="begin">
          <w:fldData xml:space="preserve">PEVuZE5vdGU+PENpdGU+PEF1dGhvcj5BYmVuZDwvQXV0aG9yPjxZZWFyPjIwMTA8L1llYXI+PFJl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rFonts w:hint="eastAsia"/>
          <w:bCs/>
        </w:rPr>
      </w:r>
      <w:r w:rsidRPr="008754D1">
        <w:rPr>
          <w:rFonts w:hint="eastAsia"/>
          <w:bCs/>
        </w:rPr>
        <w:fldChar w:fldCharType="separate"/>
      </w:r>
      <w:r w:rsidR="00DB0D6C" w:rsidRPr="008754D1">
        <w:rPr>
          <w:bCs/>
          <w:noProof/>
        </w:rPr>
        <w:t>[31]</w:t>
      </w:r>
      <w:r w:rsidRPr="008754D1">
        <w:rPr>
          <w:rFonts w:hint="eastAsia"/>
          <w:bCs/>
        </w:rPr>
        <w:fldChar w:fldCharType="end"/>
      </w:r>
      <w:r w:rsidRPr="008754D1">
        <w:t>.</w:t>
      </w:r>
    </w:p>
    <w:p w14:paraId="2A16BB08" w14:textId="77777777" w:rsidR="00B015B5" w:rsidRPr="008754D1" w:rsidRDefault="00B015B5" w:rsidP="00B015B5">
      <w:pPr>
        <w:rPr>
          <w:bCs/>
        </w:rPr>
      </w:pPr>
    </w:p>
    <w:p w14:paraId="5902D8F6" w14:textId="5C6DC643" w:rsidR="00B015B5" w:rsidRPr="008754D1" w:rsidRDefault="00B015B5" w:rsidP="00B015B5">
      <w:pPr>
        <w:rPr>
          <w:bCs/>
        </w:rPr>
      </w:pPr>
      <w:r w:rsidRPr="008754D1">
        <w:rPr>
          <w:rFonts w:hint="eastAsia"/>
          <w:bCs/>
        </w:rPr>
        <w:t>3/</w:t>
      </w:r>
      <w:r w:rsidRPr="008754D1">
        <w:t xml:space="preserve"> </w:t>
      </w:r>
      <w:r w:rsidRPr="008754D1">
        <w:rPr>
          <w:bCs/>
        </w:rPr>
        <w:t>miRNAs regulate the KSHV life c</w:t>
      </w:r>
      <w:bookmarkStart w:id="65" w:name="OLE_LINK112"/>
      <w:bookmarkStart w:id="66" w:name="OLE_LINK113"/>
      <w:r w:rsidRPr="008754D1">
        <w:rPr>
          <w:bCs/>
        </w:rPr>
        <w:t>ycle by</w:t>
      </w:r>
      <w:bookmarkEnd w:id="65"/>
      <w:bookmarkEnd w:id="66"/>
      <w:r w:rsidRPr="008754D1">
        <w:rPr>
          <w:bCs/>
        </w:rPr>
        <w:t xml:space="preserve"> targeting</w:t>
      </w:r>
      <w:bookmarkStart w:id="67" w:name="OLE_LINK5"/>
      <w:r w:rsidRPr="008754D1">
        <w:rPr>
          <w:bCs/>
        </w:rPr>
        <w:t xml:space="preserve"> viral replication function-related </w:t>
      </w:r>
      <w:bookmarkStart w:id="68" w:name="OLE_LINK6"/>
      <w:bookmarkStart w:id="69" w:name="OLE_LINK10"/>
      <w:r w:rsidRPr="008754D1">
        <w:rPr>
          <w:bCs/>
        </w:rPr>
        <w:t xml:space="preserve">genes </w:t>
      </w:r>
      <w:bookmarkEnd w:id="68"/>
      <w:bookmarkEnd w:id="69"/>
      <w:r w:rsidRPr="008754D1">
        <w:rPr>
          <w:bCs/>
        </w:rPr>
        <w:t xml:space="preserve">or cellular genes that regulate KSHV replication. MiR-K9 and miR-K7 target </w:t>
      </w:r>
      <w:r w:rsidRPr="008754D1">
        <w:rPr>
          <w:rFonts w:hint="eastAsia"/>
          <w:bCs/>
        </w:rPr>
        <w:t>to</w:t>
      </w:r>
      <w:r w:rsidRPr="008754D1">
        <w:rPr>
          <w:bCs/>
        </w:rPr>
        <w:t xml:space="preserve"> immediate-early gene ORF50, inhibiting the expression of the replication and transcription activator (RTA) encoded within</w:t>
      </w:r>
      <w:r w:rsidR="00912FC8" w:rsidRPr="008754D1">
        <w:rPr>
          <w:bCs/>
        </w:rPr>
        <w:t xml:space="preserve"> </w:t>
      </w:r>
      <w:bookmarkEnd w:id="67"/>
      <w:r w:rsidR="00936071" w:rsidRPr="008754D1">
        <w:rPr>
          <w:bCs/>
        </w:rPr>
        <w:t>KSHV gene</w:t>
      </w:r>
      <w:r w:rsidRPr="008754D1">
        <w:rPr>
          <w:bCs/>
        </w:rPr>
        <w:t xml:space="preserve"> </w:t>
      </w:r>
      <w:r w:rsidRPr="008754D1">
        <w:rPr>
          <w:rFonts w:hint="eastAsia"/>
          <w:bCs/>
          <w:kern w:val="0"/>
        </w:rPr>
        <w:fldChar w:fldCharType="begin">
          <w:fldData xml:space="preserve">PEVuZE5vdGU+PENpdGU+PEF1dGhvcj5CZWxsYXJlPC9BdXRob3I+PFllYXI+MjAwOTwvWWVhcj48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QZW9wbGUmYXBvcztzIFJlcHVibGljIG9mIENoaW5h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</w:fldData>
        </w:fldChar>
      </w:r>
      <w:r w:rsidR="00DB0D6C" w:rsidRPr="008754D1">
        <w:rPr>
          <w:bCs/>
          <w:kern w:val="0"/>
        </w:rPr>
        <w:instrText xml:space="preserve"> ADDIN EN.CITE </w:instrText>
      </w:r>
      <w:r w:rsidR="00DB0D6C" w:rsidRPr="008754D1">
        <w:rPr>
          <w:bCs/>
          <w:kern w:val="0"/>
        </w:rPr>
        <w:fldChar w:fldCharType="begin">
          <w:fldData xml:space="preserve">PEVuZE5vdGU+PENpdGU+PEF1dGhvcj5CZWxsYXJlPC9BdXRob3I+PFllYXI+MjAwOTwvWWVhcj48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</w:fldData>
        </w:fldChar>
      </w:r>
      <w:r w:rsidR="00DB0D6C" w:rsidRPr="008754D1">
        <w:rPr>
          <w:bCs/>
          <w:kern w:val="0"/>
        </w:rPr>
        <w:instrText xml:space="preserve"> ADDIN EN.CITE.DATA </w:instrText>
      </w:r>
      <w:r w:rsidR="00DB0D6C" w:rsidRPr="008754D1">
        <w:rPr>
          <w:bCs/>
          <w:kern w:val="0"/>
        </w:rPr>
      </w:r>
      <w:r w:rsidR="00DB0D6C" w:rsidRPr="008754D1">
        <w:rPr>
          <w:bCs/>
          <w:kern w:val="0"/>
        </w:rPr>
        <w:fldChar w:fldCharType="end"/>
      </w:r>
      <w:r w:rsidRPr="008754D1">
        <w:rPr>
          <w:rFonts w:hint="eastAsia"/>
          <w:bCs/>
          <w:kern w:val="0"/>
        </w:rPr>
      </w:r>
      <w:r w:rsidRPr="008754D1">
        <w:rPr>
          <w:rFonts w:hint="eastAsia"/>
          <w:bCs/>
          <w:kern w:val="0"/>
        </w:rPr>
        <w:fldChar w:fldCharType="separate"/>
      </w:r>
      <w:r w:rsidR="00DB0D6C" w:rsidRPr="008754D1">
        <w:rPr>
          <w:bCs/>
          <w:noProof/>
          <w:kern w:val="0"/>
        </w:rPr>
        <w:t>[32-34]</w:t>
      </w:r>
      <w:r w:rsidRPr="008754D1">
        <w:rPr>
          <w:rFonts w:hint="eastAsia"/>
          <w:bCs/>
          <w:kern w:val="0"/>
        </w:rPr>
        <w:fldChar w:fldCharType="end"/>
      </w:r>
      <w:r w:rsidRPr="008754D1">
        <w:rPr>
          <w:bCs/>
        </w:rPr>
        <w:t>. In addition, miR-k11</w:t>
      </w:r>
      <w:r w:rsidR="00442435" w:rsidRPr="008754D1">
        <w:rPr>
          <w:bCs/>
        </w:rPr>
        <w:t xml:space="preserve"> contribut</w:t>
      </w:r>
      <w:r w:rsidR="00912FC8" w:rsidRPr="008754D1">
        <w:rPr>
          <w:bCs/>
        </w:rPr>
        <w:t>es</w:t>
      </w:r>
      <w:r w:rsidR="00442435" w:rsidRPr="008754D1">
        <w:rPr>
          <w:bCs/>
        </w:rPr>
        <w:t xml:space="preserve"> to KSHV latency via down regulation of MYB which associated with RTA expression</w:t>
      </w:r>
      <w:r w:rsidRPr="008754D1">
        <w:rPr>
          <w:bCs/>
        </w:rPr>
        <w:t xml:space="preserve">. The indirect inhibition of RTA expression, KSHV replication and transcription </w:t>
      </w:r>
      <w:r w:rsidR="00266FEB" w:rsidRPr="008754D1">
        <w:rPr>
          <w:bCs/>
        </w:rPr>
        <w:t xml:space="preserve">together </w:t>
      </w:r>
      <w:r w:rsidRPr="008754D1">
        <w:rPr>
          <w:bCs/>
        </w:rPr>
        <w:t xml:space="preserve">contribute to KSHV latency </w:t>
      </w:r>
      <w:r w:rsidRPr="008754D1">
        <w:rPr>
          <w:bCs/>
        </w:rPr>
        <w:fldChar w:fldCharType="begin">
          <w:fldData xml:space="preserve">PEVuZE5vdGU+PENpdGU+PEF1dGhvcj5QbGFpc2FuY2UtQm9uc3RhZmY8L0F1dGhvcj48WWVhcj4y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</w:fldData>
        </w:fldChar>
      </w:r>
      <w:r w:rsidR="00DB0D6C" w:rsidRPr="008754D1">
        <w:rPr>
          <w:bCs/>
        </w:rPr>
        <w:instrText xml:space="preserve"> ADDIN EN.CITE </w:instrText>
      </w:r>
      <w:r w:rsidR="00DB0D6C" w:rsidRPr="008754D1">
        <w:rPr>
          <w:bCs/>
        </w:rPr>
        <w:fldChar w:fldCharType="begin">
          <w:fldData xml:space="preserve">PEVuZE5vdGU+PENpdGU+PEF1dGhvcj5QbGFpc2FuY2UtQm9uc3RhZmY8L0F1dGhvcj48WWVhcj4y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35]</w:t>
      </w:r>
      <w:r w:rsidRPr="008754D1">
        <w:rPr>
          <w:bCs/>
        </w:rPr>
        <w:fldChar w:fldCharType="end"/>
      </w:r>
      <w:r w:rsidRPr="008754D1">
        <w:rPr>
          <w:rFonts w:hint="eastAsia"/>
          <w:bCs/>
        </w:rPr>
        <w:t>.</w:t>
      </w:r>
    </w:p>
    <w:p w14:paraId="5D4A38F2" w14:textId="77777777" w:rsidR="00B015B5" w:rsidRPr="008754D1" w:rsidRDefault="00B015B5" w:rsidP="00B015B5">
      <w:pPr>
        <w:rPr>
          <w:bCs/>
        </w:rPr>
      </w:pPr>
    </w:p>
    <w:p w14:paraId="6480DB74" w14:textId="3E6FE488" w:rsidR="00C50FCB" w:rsidRPr="008754D1" w:rsidRDefault="00B015B5" w:rsidP="00C50FCB">
      <w:pPr>
        <w:pStyle w:val="a8"/>
        <w:numPr>
          <w:ilvl w:val="1"/>
          <w:numId w:val="2"/>
        </w:numPr>
        <w:ind w:firstLineChars="0"/>
      </w:pPr>
      <w:r w:rsidRPr="008754D1">
        <w:rPr>
          <w:b/>
        </w:rPr>
        <w:t>KSHV associated exosomes and complement system</w:t>
      </w:r>
      <w:r w:rsidRPr="008754D1">
        <w:t xml:space="preserve"> </w:t>
      </w:r>
    </w:p>
    <w:p w14:paraId="0377851E" w14:textId="26757799" w:rsidR="00B015B5" w:rsidRPr="008754D1" w:rsidRDefault="00B015B5" w:rsidP="00BF0758">
      <w:pPr>
        <w:ind w:firstLineChars="100" w:firstLine="210"/>
      </w:pPr>
      <w:r w:rsidRPr="008754D1">
        <w:t xml:space="preserve">Extracellular vesicles derived from KSHV-infected HUVECs activate the complement system through endogenous C3 complement proteins and properdin, leading to </w:t>
      </w:r>
      <w:r w:rsidR="00266FEB" w:rsidRPr="008754D1">
        <w:t xml:space="preserve">deposition of </w:t>
      </w:r>
      <w:r w:rsidRPr="008754D1">
        <w:t>terminal complement complex C5b-9. H</w:t>
      </w:r>
      <w:r w:rsidRPr="008754D1">
        <w:rPr>
          <w:rFonts w:hint="eastAsia"/>
        </w:rPr>
        <w:t>owever</w:t>
      </w:r>
      <w:r w:rsidRPr="008754D1">
        <w:t xml:space="preserve">, exact factor responsible for </w:t>
      </w:r>
      <w:r w:rsidR="00A9701D" w:rsidRPr="008754D1">
        <w:rPr>
          <w:rFonts w:hint="eastAsia"/>
        </w:rPr>
        <w:t>activation</w:t>
      </w:r>
      <w:r w:rsidR="00A9701D" w:rsidRPr="008754D1">
        <w:t xml:space="preserve"> is still unclear</w:t>
      </w:r>
      <w:r w:rsidRPr="008754D1">
        <w:t>. It does not prevent KSHV infection despite the active complement system</w:t>
      </w:r>
      <w:bookmarkStart w:id="70" w:name="OLE_LINK111"/>
      <w:bookmarkStart w:id="71" w:name="_Hlk523564113"/>
      <w:r w:rsidR="00136BB9" w:rsidRPr="008754D1">
        <w:t xml:space="preserve"> </w:t>
      </w:r>
      <w:r w:rsidR="00136BB9" w:rsidRPr="008754D1">
        <w:rPr>
          <w:rFonts w:hint="eastAsia"/>
          <w:bCs/>
          <w:kern w:val="0"/>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136BB9" w:rsidRPr="008754D1">
        <w:rPr>
          <w:bCs/>
          <w:kern w:val="0"/>
        </w:rPr>
        <w:instrText xml:space="preserve"> ADDIN EN.CITE </w:instrText>
      </w:r>
      <w:r w:rsidR="00136BB9" w:rsidRPr="008754D1">
        <w:rPr>
          <w:bCs/>
          <w:kern w:val="0"/>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136BB9" w:rsidRPr="008754D1">
        <w:rPr>
          <w:bCs/>
          <w:kern w:val="0"/>
        </w:rPr>
        <w:instrText xml:space="preserve"> ADDIN EN.CITE.DATA </w:instrText>
      </w:r>
      <w:r w:rsidR="00136BB9" w:rsidRPr="008754D1">
        <w:rPr>
          <w:bCs/>
          <w:kern w:val="0"/>
        </w:rPr>
      </w:r>
      <w:r w:rsidR="00136BB9" w:rsidRPr="008754D1">
        <w:rPr>
          <w:bCs/>
          <w:kern w:val="0"/>
        </w:rPr>
        <w:fldChar w:fldCharType="end"/>
      </w:r>
      <w:r w:rsidR="00136BB9" w:rsidRPr="008754D1">
        <w:rPr>
          <w:rFonts w:hint="eastAsia"/>
          <w:bCs/>
          <w:kern w:val="0"/>
        </w:rPr>
      </w:r>
      <w:r w:rsidR="00136BB9" w:rsidRPr="008754D1">
        <w:rPr>
          <w:rFonts w:hint="eastAsia"/>
          <w:bCs/>
          <w:kern w:val="0"/>
        </w:rPr>
        <w:fldChar w:fldCharType="separate"/>
      </w:r>
      <w:bookmarkEnd w:id="70"/>
      <w:bookmarkEnd w:id="71"/>
      <w:r w:rsidR="00136BB9" w:rsidRPr="008754D1">
        <w:rPr>
          <w:bCs/>
          <w:noProof/>
          <w:kern w:val="0"/>
        </w:rPr>
        <w:t>[17]</w:t>
      </w:r>
      <w:r w:rsidR="00136BB9" w:rsidRPr="008754D1">
        <w:rPr>
          <w:rFonts w:hint="eastAsia"/>
          <w:bCs/>
          <w:kern w:val="0"/>
        </w:rPr>
        <w:fldChar w:fldCharType="end"/>
      </w:r>
      <w:r w:rsidRPr="008754D1">
        <w:t>. KS is</w:t>
      </w:r>
      <w:r w:rsidRPr="008754D1">
        <w:rPr>
          <w:rFonts w:hint="eastAsia"/>
        </w:rPr>
        <w:t xml:space="preserve"> </w:t>
      </w:r>
      <w:r w:rsidRPr="008754D1">
        <w:t>a highly inflammatory tumor</w:t>
      </w:r>
      <w:r w:rsidR="00136BB9" w:rsidRPr="008754D1">
        <w:t xml:space="preserve"> </w:t>
      </w:r>
      <w:r w:rsidR="00B626DD" w:rsidRPr="008754D1">
        <w:fldChar w:fldCharType="begin"/>
      </w:r>
      <w:r w:rsidR="00DB0D6C" w:rsidRPr="008754D1">
        <w:instrText xml:space="preserve"> ADDIN EN.CITE &lt;EndNote&gt;&lt;Cite&gt;&lt;Author&gt;Riva&lt;/Author&gt;&lt;Year&gt;2010&lt;/Year&gt;&lt;RecNum&gt;279&lt;/RecNum&gt;&lt;DisplayText&gt;[36]&lt;/DisplayText&gt;&lt;record&gt;&lt;rec-number&gt;279&lt;/rec-number&gt;&lt;foreign-keys&gt;&lt;key app="EN" db-id="detsear0azz0s4e22spvfvrdrddpw5ee99ap" timestamp="1538814350"&gt;279&lt;/key&gt;&lt;/foreign-keys&gt;&lt;ref-type name="Journal Article"&gt;17&lt;/ref-type&gt;&lt;contributors&gt;&lt;authors&gt;&lt;author&gt;Riva, G.&lt;/author&gt;&lt;author&gt;Barozzi, P.&lt;/author&gt;&lt;author&gt;Torelli, G.&lt;/author&gt;&lt;author&gt;Luppi, M.&lt;/author&gt;&lt;/authors&gt;&lt;/contributors&gt;&lt;auth-address&gt;Department of Oncology, Hematology and Respiratory Diseases, University of Modena and Reggio Emilia, Modena, Italy.&lt;/auth-address&gt;&lt;titles&gt;&lt;title&gt;Immunological and inflammatory features of Kaposi&amp;apos;s sarcoma and other Kaposi&amp;apos;s sarcoma-associated herpesvirus/human herpesvirus 8-associated neoplasias&lt;/title&gt;&lt;secondary-title&gt;AIDS Rev&lt;/secondary-title&gt;&lt;/titles&gt;&lt;periodical&gt;&lt;full-title&gt;AIDS Rev&lt;/full-title&gt;&lt;/periodical&gt;&lt;pages&gt;40-51&lt;/pages&gt;&lt;volume&gt;12&lt;/volume&gt;&lt;number&gt;1&lt;/number&gt;&lt;keywords&gt;&lt;keyword&gt;Acquired Immunodeficiency Syndrome/complications/immunology/virology&lt;/keyword&gt;&lt;keyword&gt;Herpesvirus 8, Human/pathogenicity/*physiology&lt;/keyword&gt;&lt;keyword&gt;Host-Pathogen Interactions/immunology&lt;/keyword&gt;&lt;keyword&gt;Humans&lt;/keyword&gt;&lt;keyword&gt;Immunocompromised Host&lt;/keyword&gt;&lt;keyword&gt;Inflammation/virology&lt;/keyword&gt;&lt;keyword&gt;Lymphoma, B-Cell/etiology/pathology&lt;/keyword&gt;&lt;keyword&gt;*Sarcoma, Kaposi/etiology/pathology&lt;/keyword&gt;&lt;keyword&gt;T-Lymphocytes/immunology&lt;/keyword&gt;&lt;keyword&gt;Tumor Escape&lt;/keyword&gt;&lt;keyword&gt;Virulence&lt;/keyword&gt;&lt;/keywords&gt;&lt;dates&gt;&lt;year&gt;2010&lt;/year&gt;&lt;pub-dates&gt;&lt;date&gt;Jan-Mar&lt;/date&gt;&lt;/pub-dates&gt;&lt;/dates&gt;&lt;isbn&gt;1698-6997 (Electronic)&amp;#xD;1139-6121 (Linking)&lt;/isbn&gt;&lt;accession-num&gt;20216909&lt;/accession-num&gt;&lt;urls&gt;&lt;related-urls&gt;&lt;url&gt;https://www.ncbi.nlm.nih.gov/pubmed/20216909&lt;/url&gt;&lt;/related-urls&gt;&lt;/urls&gt;&lt;/record&gt;&lt;/Cite&gt;&lt;/EndNote&gt;</w:instrText>
      </w:r>
      <w:r w:rsidR="00B626DD" w:rsidRPr="008754D1">
        <w:fldChar w:fldCharType="separate"/>
      </w:r>
      <w:r w:rsidR="00DB0D6C" w:rsidRPr="008754D1">
        <w:rPr>
          <w:noProof/>
        </w:rPr>
        <w:t>[36]</w:t>
      </w:r>
      <w:r w:rsidR="00B626DD" w:rsidRPr="008754D1">
        <w:fldChar w:fldCharType="end"/>
      </w:r>
      <w:r w:rsidRPr="008754D1">
        <w:t>. The activated complement system promotes cell survival through activating NF-</w:t>
      </w:r>
      <w:r w:rsidRPr="008754D1">
        <w:rPr>
          <w:rFonts w:hint="eastAsia"/>
        </w:rPr>
        <w:t xml:space="preserve">κB </w:t>
      </w:r>
      <w:r w:rsidRPr="008754D1">
        <w:t>pathway, and KSHV switch to latency by downregulating lytic replication in response to NF-</w:t>
      </w:r>
      <w:r w:rsidRPr="008754D1">
        <w:rPr>
          <w:rFonts w:hint="eastAsia"/>
        </w:rPr>
        <w:t xml:space="preserve">κB </w:t>
      </w:r>
      <w:r w:rsidRPr="008754D1">
        <w:t>pathway. Hence, exosomes derived from KSHV infected cells contribut</w:t>
      </w:r>
      <w:r w:rsidR="00CD79BA" w:rsidRPr="008754D1">
        <w:t>e</w:t>
      </w:r>
      <w:r w:rsidRPr="008754D1">
        <w:t xml:space="preserve"> to inflammatory and </w:t>
      </w:r>
      <w:r w:rsidR="00136BB9" w:rsidRPr="008754D1">
        <w:t>endurance of</w:t>
      </w:r>
      <w:r w:rsidRPr="008754D1">
        <w:t xml:space="preserve"> latent infection</w:t>
      </w:r>
      <w:r w:rsidR="00FA05AE" w:rsidRPr="008754D1">
        <w:t xml:space="preserve"> </w:t>
      </w:r>
      <w:r w:rsidR="00FA05AE" w:rsidRPr="008754D1">
        <w:rPr>
          <w:rFonts w:hint="eastAsia"/>
          <w:bCs/>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rPr>
        <w:instrText xml:space="preserve"> ADDIN EN.CITE </w:instrText>
      </w:r>
      <w:r w:rsidR="005666EB" w:rsidRPr="008754D1">
        <w:rPr>
          <w:bCs/>
        </w:rPr>
        <w:fldChar w:fldCharType="begin">
          <w:fldData xml:space="preserve">PEVuZE5vdGU+PENpdGU+PEF1dGhvcj5KZW9uPC9BdXRob3I+PFllYXI+MjAxNzwvWWVhcj48UmVj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</w:fldData>
        </w:fldChar>
      </w:r>
      <w:r w:rsidR="005666EB" w:rsidRPr="008754D1">
        <w:rPr>
          <w:bCs/>
        </w:rPr>
        <w:instrText xml:space="preserve"> ADDIN EN.CITE.DATA </w:instrText>
      </w:r>
      <w:r w:rsidR="005666EB" w:rsidRPr="008754D1">
        <w:rPr>
          <w:bCs/>
        </w:rPr>
      </w:r>
      <w:r w:rsidR="005666EB" w:rsidRPr="008754D1">
        <w:rPr>
          <w:bCs/>
        </w:rPr>
        <w:fldChar w:fldCharType="end"/>
      </w:r>
      <w:r w:rsidR="00FA05AE" w:rsidRPr="008754D1">
        <w:rPr>
          <w:rFonts w:hint="eastAsia"/>
          <w:bCs/>
        </w:rPr>
      </w:r>
      <w:r w:rsidR="00FA05AE" w:rsidRPr="008754D1">
        <w:rPr>
          <w:rFonts w:hint="eastAsia"/>
          <w:bCs/>
        </w:rPr>
        <w:fldChar w:fldCharType="separate"/>
      </w:r>
      <w:r w:rsidR="005666EB" w:rsidRPr="008754D1">
        <w:rPr>
          <w:bCs/>
          <w:noProof/>
        </w:rPr>
        <w:t>[17]</w:t>
      </w:r>
      <w:r w:rsidR="00FA05AE" w:rsidRPr="008754D1">
        <w:rPr>
          <w:rFonts w:hint="eastAsia"/>
        </w:rPr>
        <w:fldChar w:fldCharType="end"/>
      </w:r>
      <w:r w:rsidRPr="008754D1">
        <w:t xml:space="preserve">. </w:t>
      </w:r>
    </w:p>
    <w:p w14:paraId="5DEAC7DA" w14:textId="1301ED42" w:rsidR="00B144DC" w:rsidRPr="008754D1" w:rsidRDefault="00B144DC" w:rsidP="00B015B5"/>
    <w:p w14:paraId="7BD3DA4C" w14:textId="25EF6A7B" w:rsidR="00B144DC" w:rsidRPr="008754D1" w:rsidRDefault="00B144DC" w:rsidP="00570095">
      <w:pPr>
        <w:pStyle w:val="a8"/>
        <w:numPr>
          <w:ilvl w:val="0"/>
          <w:numId w:val="2"/>
        </w:numPr>
        <w:ind w:firstLineChars="0"/>
        <w:rPr>
          <w:b/>
          <w:sz w:val="24"/>
        </w:rPr>
      </w:pPr>
      <w:bookmarkStart w:id="72" w:name="_GoBack"/>
      <w:bookmarkEnd w:id="72"/>
      <w:r w:rsidRPr="008754D1">
        <w:rPr>
          <w:b/>
          <w:sz w:val="24"/>
        </w:rPr>
        <w:t xml:space="preserve"> </w:t>
      </w:r>
      <w:r w:rsidR="00B015B5" w:rsidRPr="008754D1">
        <w:rPr>
          <w:rFonts w:hint="eastAsia"/>
          <w:b/>
          <w:sz w:val="24"/>
        </w:rPr>
        <w:t>Exo</w:t>
      </w:r>
      <w:r w:rsidR="00B015B5" w:rsidRPr="008754D1">
        <w:rPr>
          <w:b/>
          <w:sz w:val="24"/>
        </w:rPr>
        <w:t>some</w:t>
      </w:r>
      <w:r w:rsidR="00570095" w:rsidRPr="008754D1">
        <w:rPr>
          <w:b/>
          <w:sz w:val="24"/>
        </w:rPr>
        <w:t>s</w:t>
      </w:r>
      <w:r w:rsidR="00B015B5" w:rsidRPr="008754D1">
        <w:rPr>
          <w:b/>
          <w:sz w:val="24"/>
        </w:rPr>
        <w:t xml:space="preserve"> </w:t>
      </w:r>
      <w:r w:rsidR="00B015B5" w:rsidRPr="008754D1">
        <w:rPr>
          <w:rFonts w:hint="eastAsia"/>
          <w:b/>
          <w:sz w:val="24"/>
        </w:rPr>
        <w:t xml:space="preserve">and </w:t>
      </w:r>
      <w:r w:rsidR="00570095" w:rsidRPr="008754D1">
        <w:rPr>
          <w:b/>
          <w:sz w:val="24"/>
        </w:rPr>
        <w:t>EBV</w:t>
      </w:r>
      <w:r w:rsidR="00B015B5" w:rsidRPr="008754D1">
        <w:rPr>
          <w:b/>
          <w:sz w:val="24"/>
        </w:rPr>
        <w:t>-r</w:t>
      </w:r>
      <w:r w:rsidR="00B015B5" w:rsidRPr="008754D1">
        <w:rPr>
          <w:rFonts w:hint="eastAsia"/>
          <w:b/>
          <w:sz w:val="24"/>
        </w:rPr>
        <w:t xml:space="preserve">elated </w:t>
      </w:r>
      <w:r w:rsidR="00B015B5" w:rsidRPr="008754D1">
        <w:rPr>
          <w:b/>
          <w:sz w:val="24"/>
        </w:rPr>
        <w:t>Neoplasms</w:t>
      </w:r>
    </w:p>
    <w:p w14:paraId="096A82DC" w14:textId="77777777" w:rsidR="00B144DC" w:rsidRPr="008754D1" w:rsidRDefault="00B144DC" w:rsidP="00B144DC">
      <w:pPr>
        <w:rPr>
          <w:b/>
          <w:bCs/>
          <w:sz w:val="22"/>
          <w:szCs w:val="24"/>
        </w:rPr>
      </w:pPr>
    </w:p>
    <w:p w14:paraId="562ADF1A" w14:textId="1CC65076" w:rsidR="00B144DC" w:rsidRPr="008754D1" w:rsidRDefault="00B144DC" w:rsidP="005706F6">
      <w:pPr>
        <w:ind w:firstLineChars="100" w:firstLine="210"/>
      </w:pPr>
      <w:r w:rsidRPr="008754D1">
        <w:rPr>
          <w:bCs/>
        </w:rPr>
        <w:t>Epstein–Barr virus</w:t>
      </w:r>
      <w:r w:rsidR="00FF7C49" w:rsidRPr="008754D1">
        <w:rPr>
          <w:bCs/>
        </w:rPr>
        <w:t>,</w:t>
      </w:r>
      <w:r w:rsidRPr="008754D1">
        <w:rPr>
          <w:bCs/>
        </w:rPr>
        <w:t xml:space="preserve"> </w:t>
      </w:r>
      <w:r w:rsidR="00FF7C49" w:rsidRPr="008754D1">
        <w:rPr>
          <w:bCs/>
        </w:rPr>
        <w:t xml:space="preserve">also known as </w:t>
      </w:r>
      <w:r w:rsidRPr="008754D1">
        <w:t>human herpesvirus 4</w:t>
      </w:r>
      <w:r w:rsidR="00FF7C49" w:rsidRPr="008754D1">
        <w:rPr>
          <w:rFonts w:hint="eastAsia"/>
        </w:rPr>
        <w:t>,</w:t>
      </w:r>
      <w:r w:rsidR="00FF7C49" w:rsidRPr="008754D1">
        <w:t xml:space="preserve"> </w:t>
      </w:r>
      <w:r w:rsidRPr="008754D1">
        <w:t>is an enveloped double-stranded linear DNA virus. Similar with KSHV, EBV also contain</w:t>
      </w:r>
      <w:r w:rsidR="003B1560" w:rsidRPr="008754D1">
        <w:rPr>
          <w:rFonts w:hint="eastAsia"/>
        </w:rPr>
        <w:t>s</w:t>
      </w:r>
      <w:r w:rsidRPr="008754D1">
        <w:t xml:space="preserve"> lytic infection and latent infection. According to the statistic</w:t>
      </w:r>
      <w:r w:rsidR="00801F6F" w:rsidRPr="008754D1">
        <w:t>s</w:t>
      </w:r>
      <w:r w:rsidRPr="008754D1">
        <w:t xml:space="preserve"> published by</w:t>
      </w:r>
      <w:bookmarkStart w:id="73" w:name="OLE_LINK21"/>
      <w:bookmarkStart w:id="74" w:name="OLE_LINK37"/>
      <w:r w:rsidRPr="008754D1">
        <w:t xml:space="preserve"> </w:t>
      </w:r>
      <w:r w:rsidR="007E5451" w:rsidRPr="008754D1">
        <w:t>Centers for Disease Control</w:t>
      </w:r>
      <w:bookmarkEnd w:id="73"/>
      <w:bookmarkEnd w:id="74"/>
      <w:r w:rsidR="00801F6F" w:rsidRPr="008754D1">
        <w:t xml:space="preserve"> and Prevention</w:t>
      </w:r>
      <w:r w:rsidR="007E5451" w:rsidRPr="008754D1">
        <w:t xml:space="preserve"> </w:t>
      </w:r>
      <w:r w:rsidRPr="008754D1">
        <w:t>(</w:t>
      </w:r>
      <w:r w:rsidR="007E5451" w:rsidRPr="008754D1">
        <w:t>CDC</w:t>
      </w:r>
      <w:r w:rsidRPr="008754D1">
        <w:t>)</w:t>
      </w:r>
      <w:r w:rsidR="001B07F1" w:rsidRPr="008754D1">
        <w:t>,</w:t>
      </w:r>
      <w:r w:rsidR="0024073C" w:rsidRPr="008754D1">
        <w:t xml:space="preserve"> EBV </w:t>
      </w:r>
      <w:r w:rsidR="0024073C" w:rsidRPr="008754D1">
        <w:rPr>
          <w:rFonts w:hint="eastAsia"/>
        </w:rPr>
        <w:t>infection</w:t>
      </w:r>
      <w:r w:rsidR="0024073C" w:rsidRPr="008754D1">
        <w:t xml:space="preserve"> </w:t>
      </w:r>
      <w:r w:rsidR="0024073C" w:rsidRPr="008754D1">
        <w:rPr>
          <w:rFonts w:hint="eastAsia"/>
        </w:rPr>
        <w:t>occurs</w:t>
      </w:r>
      <w:r w:rsidR="0024073C" w:rsidRPr="008754D1">
        <w:t xml:space="preserve"> </w:t>
      </w:r>
      <w:r w:rsidR="0024073C" w:rsidRPr="008754D1">
        <w:rPr>
          <w:rFonts w:hint="eastAsia"/>
        </w:rPr>
        <w:t>in</w:t>
      </w:r>
      <w:r w:rsidRPr="008754D1">
        <w:t xml:space="preserve"> 95 per cents of</w:t>
      </w:r>
      <w:r w:rsidR="000C6062" w:rsidRPr="008754D1">
        <w:t xml:space="preserve"> </w:t>
      </w:r>
      <w:r w:rsidR="000C6062" w:rsidRPr="008754D1">
        <w:rPr>
          <w:rFonts w:hint="eastAsia"/>
        </w:rPr>
        <w:t>general</w:t>
      </w:r>
      <w:r w:rsidR="000C6062" w:rsidRPr="008754D1">
        <w:t xml:space="preserve"> </w:t>
      </w:r>
      <w:r w:rsidR="000C6062" w:rsidRPr="008754D1">
        <w:rPr>
          <w:rFonts w:hint="eastAsia"/>
        </w:rPr>
        <w:t>population</w:t>
      </w:r>
      <w:r w:rsidRPr="008754D1">
        <w:t>.</w:t>
      </w:r>
      <w:r w:rsidR="004A154F" w:rsidRPr="008754D1">
        <w:t xml:space="preserve"> However,</w:t>
      </w:r>
      <w:r w:rsidRPr="008754D1">
        <w:t xml:space="preserve"> EBV is </w:t>
      </w:r>
      <w:r w:rsidR="004A154F" w:rsidRPr="008754D1">
        <w:t xml:space="preserve">usually </w:t>
      </w:r>
      <w:r w:rsidRPr="008754D1">
        <w:t xml:space="preserve">latent in host cells and cause asymptomatic infection. Exosomes derived from EBV infected cells contain </w:t>
      </w:r>
      <w:r w:rsidR="00F14875" w:rsidRPr="008754D1">
        <w:rPr>
          <w:rFonts w:hint="eastAsia"/>
        </w:rPr>
        <w:t>a</w:t>
      </w:r>
      <w:r w:rsidR="00F14875" w:rsidRPr="008754D1">
        <w:t xml:space="preserve"> </w:t>
      </w:r>
      <w:r w:rsidRPr="008754D1">
        <w:t>lot of cargos, including EBV encode proteins, signal proteins, nucleic acids</w:t>
      </w:r>
      <w:r w:rsidR="00480069" w:rsidRPr="008754D1">
        <w:t>,</w:t>
      </w:r>
      <w:r w:rsidR="001B07F1" w:rsidRPr="008754D1">
        <w:t xml:space="preserve"> etc</w:t>
      </w:r>
      <w:r w:rsidRPr="008754D1">
        <w:t xml:space="preserve">. </w:t>
      </w:r>
      <w:r w:rsidR="00410B2E" w:rsidRPr="008754D1">
        <w:t>T</w:t>
      </w:r>
      <w:r w:rsidRPr="008754D1">
        <w:t xml:space="preserve">umor environment </w:t>
      </w:r>
      <w:r w:rsidR="00AF2E2F" w:rsidRPr="008754D1">
        <w:t>is</w:t>
      </w:r>
      <w:r w:rsidRPr="008754D1">
        <w:t xml:space="preserve"> change</w:t>
      </w:r>
      <w:r w:rsidR="00AF2E2F" w:rsidRPr="008754D1">
        <w:t>d</w:t>
      </w:r>
      <w:r w:rsidRPr="008754D1">
        <w:t xml:space="preserve"> after exosomes integrating into recipient cells. EBV associated exosomes are closely correlated with lymphoma, nasopharyngeal carcinoma</w:t>
      </w:r>
      <w:r w:rsidRPr="008754D1">
        <w:rPr>
          <w:rFonts w:hint="eastAsia"/>
        </w:rPr>
        <w:t>,</w:t>
      </w:r>
      <w:r w:rsidRPr="008754D1">
        <w:t xml:space="preserve"> gastric carcinoma.         </w:t>
      </w:r>
    </w:p>
    <w:p w14:paraId="45BDD697" w14:textId="77777777" w:rsidR="00B144DC" w:rsidRPr="008754D1" w:rsidRDefault="00B144DC" w:rsidP="00B144DC">
      <w:pPr>
        <w:rPr>
          <w:b/>
          <w:bCs/>
          <w:sz w:val="22"/>
          <w:szCs w:val="24"/>
        </w:rPr>
      </w:pPr>
    </w:p>
    <w:p w14:paraId="1EDE3925" w14:textId="2326A83F" w:rsidR="00B144DC" w:rsidRPr="008754D1" w:rsidRDefault="00C16646" w:rsidP="00B144DC">
      <w:pPr>
        <w:rPr>
          <w:b/>
          <w:bCs/>
          <w:sz w:val="22"/>
          <w:szCs w:val="24"/>
        </w:rPr>
      </w:pPr>
      <w:r w:rsidRPr="008754D1">
        <w:rPr>
          <w:b/>
          <w:bCs/>
          <w:sz w:val="22"/>
          <w:szCs w:val="24"/>
        </w:rPr>
        <w:t>3.1 EBV</w:t>
      </w:r>
      <w:r w:rsidR="00B144DC" w:rsidRPr="008754D1">
        <w:rPr>
          <w:b/>
          <w:bCs/>
          <w:sz w:val="22"/>
          <w:szCs w:val="24"/>
        </w:rPr>
        <w:t xml:space="preserve"> encode proteins in EBV-associated tumor-derived exosomes</w:t>
      </w:r>
    </w:p>
    <w:p w14:paraId="4E43158F" w14:textId="77777777" w:rsidR="00B144DC" w:rsidRPr="008754D1" w:rsidRDefault="00B144DC" w:rsidP="00B144DC">
      <w:pPr>
        <w:rPr>
          <w:b/>
        </w:rPr>
      </w:pPr>
    </w:p>
    <w:p w14:paraId="5D6ABD62" w14:textId="77777777" w:rsidR="00676CF5" w:rsidRPr="008754D1" w:rsidRDefault="00B144DC" w:rsidP="00B144DC">
      <w:pPr>
        <w:rPr>
          <w:b/>
          <w:bCs/>
        </w:rPr>
      </w:pPr>
      <w:r w:rsidRPr="008754D1">
        <w:rPr>
          <w:rFonts w:hint="eastAsia"/>
          <w:b/>
        </w:rPr>
        <w:t>LMP1 (</w:t>
      </w:r>
      <w:r w:rsidRPr="008754D1">
        <w:rPr>
          <w:rFonts w:hint="eastAsia"/>
          <w:b/>
          <w:bCs/>
        </w:rPr>
        <w:t xml:space="preserve">Epstein-Barr virus (EBV)-encoded latent membrane protein 1) </w:t>
      </w:r>
    </w:p>
    <w:p w14:paraId="1122A1E0" w14:textId="237512DF" w:rsidR="0015047F" w:rsidRPr="008754D1" w:rsidRDefault="00B144DC" w:rsidP="00676CF5">
      <w:pPr>
        <w:ind w:firstLineChars="100" w:firstLine="210"/>
        <w:rPr>
          <w:bCs/>
        </w:rPr>
      </w:pPr>
      <w:r w:rsidRPr="008754D1">
        <w:rPr>
          <w:rFonts w:hint="eastAsia"/>
          <w:bCs/>
        </w:rPr>
        <w:t>LMP1 is one of the major oncogenes of EBV.</w:t>
      </w:r>
      <w:r w:rsidRPr="008754D1">
        <w:rPr>
          <w:bCs/>
        </w:rPr>
        <w:t xml:space="preserve"> Up</w:t>
      </w:r>
      <w:r w:rsidRPr="008754D1">
        <w:rPr>
          <w:rFonts w:hint="eastAsia"/>
          <w:bCs/>
        </w:rPr>
        <w:t xml:space="preserve"> to date, a lot of reaches </w:t>
      </w:r>
      <w:r w:rsidR="00B128A7" w:rsidRPr="008754D1">
        <w:rPr>
          <w:bCs/>
        </w:rPr>
        <w:t>have</w:t>
      </w:r>
      <w:r w:rsidRPr="008754D1">
        <w:rPr>
          <w:rFonts w:hint="eastAsia"/>
          <w:bCs/>
        </w:rPr>
        <w:t xml:space="preserve"> been demonstrated that LMP1 secreted into exosomes. </w:t>
      </w:r>
      <w:proofErr w:type="spellStart"/>
      <w:r w:rsidR="0015047F" w:rsidRPr="008754D1">
        <w:rPr>
          <w:bCs/>
        </w:rPr>
        <w:t>Exosomal</w:t>
      </w:r>
      <w:proofErr w:type="spellEnd"/>
      <w:r w:rsidR="0015047F" w:rsidRPr="008754D1">
        <w:rPr>
          <w:bCs/>
        </w:rPr>
        <w:t xml:space="preserve"> </w:t>
      </w:r>
      <w:r w:rsidRPr="008754D1">
        <w:rPr>
          <w:rFonts w:hint="eastAsia"/>
          <w:bCs/>
        </w:rPr>
        <w:t xml:space="preserve">LMP1 </w:t>
      </w:r>
      <w:r w:rsidR="00B128A7" w:rsidRPr="008754D1">
        <w:rPr>
          <w:bCs/>
        </w:rPr>
        <w:t>was</w:t>
      </w:r>
      <w:r w:rsidRPr="008754D1">
        <w:rPr>
          <w:rFonts w:hint="eastAsia"/>
          <w:bCs/>
        </w:rPr>
        <w:t xml:space="preserve"> detected in</w:t>
      </w:r>
      <w:r w:rsidR="0015047F" w:rsidRPr="008754D1">
        <w:rPr>
          <w:bCs/>
        </w:rPr>
        <w:t xml:space="preserve"> both</w:t>
      </w:r>
      <w:r w:rsidRPr="008754D1">
        <w:rPr>
          <w:rFonts w:hint="eastAsia"/>
          <w:bCs/>
        </w:rPr>
        <w:t xml:space="preserve"> EBV infected cell medium</w:t>
      </w:r>
      <w:r w:rsidRPr="008754D1">
        <w:rPr>
          <w:bCs/>
        </w:rPr>
        <w:t xml:space="preserve">s </w:t>
      </w:r>
      <w:r w:rsidRPr="008754D1">
        <w:rPr>
          <w:rFonts w:hint="eastAsia"/>
          <w:bCs/>
        </w:rPr>
        <w:t>and serum derived from C15 NPC xenograft mouse.</w:t>
      </w:r>
      <w:r w:rsidRPr="008754D1">
        <w:rPr>
          <w:bCs/>
        </w:rPr>
        <w:t xml:space="preserve"> </w:t>
      </w:r>
      <w:proofErr w:type="spellStart"/>
      <w:r w:rsidRPr="008754D1">
        <w:rPr>
          <w:bCs/>
        </w:rPr>
        <w:t>Exosomal</w:t>
      </w:r>
      <w:proofErr w:type="spellEnd"/>
      <w:r w:rsidRPr="008754D1">
        <w:t xml:space="preserve"> </w:t>
      </w:r>
      <w:r w:rsidRPr="008754D1">
        <w:rPr>
          <w:bCs/>
        </w:rPr>
        <w:t>localization of LMP1</w:t>
      </w:r>
      <w:r w:rsidRPr="008754D1">
        <w:rPr>
          <w:rFonts w:hint="eastAsia"/>
          <w:bCs/>
        </w:rPr>
        <w:t xml:space="preserve"> depend</w:t>
      </w:r>
      <w:r w:rsidR="0026317B" w:rsidRPr="008754D1">
        <w:rPr>
          <w:bCs/>
        </w:rPr>
        <w:t>s</w:t>
      </w:r>
      <w:r w:rsidRPr="008754D1">
        <w:rPr>
          <w:rFonts w:hint="eastAsia"/>
          <w:bCs/>
        </w:rPr>
        <w:t xml:space="preserve"> on CD63 and the </w:t>
      </w:r>
      <w:r w:rsidRPr="008754D1">
        <w:rPr>
          <w:rFonts w:hint="eastAsia"/>
        </w:rPr>
        <w:t xml:space="preserve">C-terminal </w:t>
      </w:r>
      <w:proofErr w:type="spellStart"/>
      <w:r w:rsidRPr="008754D1">
        <w:rPr>
          <w:rFonts w:hint="eastAsia"/>
        </w:rPr>
        <w:t>farnesylation</w:t>
      </w:r>
      <w:proofErr w:type="spellEnd"/>
      <w:r w:rsidRPr="008754D1">
        <w:rPr>
          <w:rFonts w:hint="eastAsia"/>
          <w:bCs/>
        </w:rPr>
        <w:t xml:space="preserve"> of UCH-L</w:t>
      </w:r>
      <w:r w:rsidRPr="008754D1">
        <w:rPr>
          <w:bCs/>
        </w:rPr>
        <w:fldChar w:fldCharType="begin">
          <w:fldData xml:space="preserve">PEVuZE5vdGU+PENpdGU+PEF1dGhvcj5IdXJ3aXR6PC9BdXRob3I+PFllYXI+MjAxNzwvWWVhcj48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</w:fldData>
        </w:fldChar>
      </w:r>
      <w:r w:rsidR="00DB0D6C" w:rsidRPr="008754D1">
        <w:rPr>
          <w:bCs/>
        </w:rPr>
        <w:instrText xml:space="preserve"> ADDIN EN.CITE </w:instrText>
      </w:r>
      <w:r w:rsidR="00DB0D6C" w:rsidRPr="008754D1">
        <w:rPr>
          <w:bCs/>
        </w:rPr>
        <w:fldChar w:fldCharType="begin">
          <w:fldData xml:space="preserve">PEVuZE5vdGU+PENpdGU+PEF1dGhvcj5IdXJ3aXR6PC9BdXRob3I+PFllYXI+MjAxNzwvWWVhcj48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37, 38]</w:t>
      </w:r>
      <w:r w:rsidRPr="008754D1">
        <w:rPr>
          <w:bCs/>
        </w:rPr>
        <w:fldChar w:fldCharType="end"/>
      </w:r>
      <w:r w:rsidRPr="008754D1">
        <w:rPr>
          <w:rFonts w:hint="eastAsia"/>
          <w:bCs/>
        </w:rPr>
        <w:t>. LMP1 is located on the membrane of the exosome</w:t>
      </w:r>
      <w:r w:rsidRPr="008754D1">
        <w:rPr>
          <w:bCs/>
        </w:rPr>
        <w:t>s</w:t>
      </w:r>
      <w:r w:rsidRPr="008754D1">
        <w:rPr>
          <w:rFonts w:hint="eastAsia"/>
          <w:bCs/>
        </w:rPr>
        <w:t xml:space="preserve">, which alter the contents and functions of exosomes. The LMP1 containing exosomes are </w:t>
      </w:r>
      <w:r w:rsidRPr="008754D1">
        <w:rPr>
          <w:bCs/>
        </w:rPr>
        <w:t xml:space="preserve">uptake </w:t>
      </w:r>
      <w:r w:rsidRPr="008754D1">
        <w:rPr>
          <w:rFonts w:hint="eastAsia"/>
          <w:bCs/>
        </w:rPr>
        <w:t xml:space="preserve">by </w:t>
      </w:r>
      <w:r w:rsidR="0015047F" w:rsidRPr="008754D1">
        <w:rPr>
          <w:bCs/>
        </w:rPr>
        <w:t>various cell types</w:t>
      </w:r>
      <w:r w:rsidRPr="008754D1">
        <w:rPr>
          <w:rFonts w:hint="eastAsia"/>
          <w:bCs/>
        </w:rPr>
        <w:t xml:space="preserve">, including </w:t>
      </w:r>
      <w:r w:rsidRPr="008754D1">
        <w:rPr>
          <w:rFonts w:hint="eastAsia"/>
          <w:bCs/>
        </w:rPr>
        <w:lastRenderedPageBreak/>
        <w:t>epithelia cells,</w:t>
      </w:r>
      <w:r w:rsidRPr="008754D1">
        <w:t xml:space="preserve"> </w:t>
      </w:r>
      <w:r w:rsidRPr="008754D1">
        <w:rPr>
          <w:rFonts w:hint="eastAsia"/>
          <w:bCs/>
        </w:rPr>
        <w:t>endothelial cells and fibroblast</w:t>
      </w:r>
      <w:r w:rsidR="00E71C8A" w:rsidRPr="008754D1">
        <w:rPr>
          <w:bCs/>
        </w:rPr>
        <w:t xml:space="preserve"> </w:t>
      </w:r>
      <w:r w:rsidRPr="008754D1">
        <w:rPr>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39]</w:t>
      </w:r>
      <w:r w:rsidRPr="008754D1">
        <w:rPr>
          <w:bCs/>
        </w:rPr>
        <w:fldChar w:fldCharType="end"/>
      </w:r>
      <w:r w:rsidRPr="008754D1">
        <w:rPr>
          <w:rFonts w:hint="eastAsia"/>
          <w:bCs/>
        </w:rPr>
        <w:t>. LMP1</w:t>
      </w:r>
      <w:r w:rsidRPr="008754D1">
        <w:rPr>
          <w:rFonts w:hint="eastAsia"/>
          <w:bCs/>
          <w:vertAlign w:val="superscript"/>
        </w:rPr>
        <w:t xml:space="preserve">+ </w:t>
      </w:r>
      <w:r w:rsidRPr="008754D1">
        <w:rPr>
          <w:rFonts w:hint="eastAsia"/>
          <w:bCs/>
        </w:rPr>
        <w:t xml:space="preserve">exosomes </w:t>
      </w:r>
      <w:r w:rsidR="0015047F" w:rsidRPr="008754D1">
        <w:rPr>
          <w:bCs/>
        </w:rPr>
        <w:t>exert three biofunctions after the integration</w:t>
      </w:r>
      <w:r w:rsidR="0004381B" w:rsidRPr="008754D1">
        <w:rPr>
          <w:bCs/>
        </w:rPr>
        <w:t xml:space="preserve"> with </w:t>
      </w:r>
      <w:r w:rsidR="0015047F" w:rsidRPr="008754D1">
        <w:rPr>
          <w:bCs/>
        </w:rPr>
        <w:t>recipient cells:</w:t>
      </w:r>
    </w:p>
    <w:p w14:paraId="334F484B" w14:textId="77777777" w:rsidR="00B144DC" w:rsidRPr="008754D1" w:rsidRDefault="00B144DC" w:rsidP="00B144DC">
      <w:pPr>
        <w:rPr>
          <w:bCs/>
        </w:rPr>
      </w:pPr>
    </w:p>
    <w:p w14:paraId="03954263" w14:textId="09FCD89E" w:rsidR="00B144DC" w:rsidRPr="008754D1" w:rsidRDefault="00B144DC" w:rsidP="00B144DC">
      <w:pPr>
        <w:rPr>
          <w:bCs/>
        </w:rPr>
      </w:pPr>
      <w:r w:rsidRPr="008754D1">
        <w:rPr>
          <w:rFonts w:hint="eastAsia"/>
          <w:b/>
          <w:bCs/>
        </w:rPr>
        <w:t>1/ immune modulation:</w:t>
      </w:r>
      <w:r w:rsidRPr="008754D1">
        <w:rPr>
          <w:rFonts w:hint="eastAsia"/>
          <w:bCs/>
        </w:rPr>
        <w:t xml:space="preserve"> </w:t>
      </w:r>
      <w:proofErr w:type="spellStart"/>
      <w:r w:rsidRPr="008754D1">
        <w:rPr>
          <w:bCs/>
        </w:rPr>
        <w:t>Middeldorp</w:t>
      </w:r>
      <w:proofErr w:type="spellEnd"/>
      <w:r w:rsidRPr="008754D1">
        <w:rPr>
          <w:bCs/>
        </w:rPr>
        <w:t>, J. M.</w:t>
      </w:r>
      <w:bookmarkStart w:id="75" w:name="_Hlk523599782"/>
      <w:r w:rsidR="00E71C8A" w:rsidRPr="008754D1">
        <w:rPr>
          <w:bCs/>
        </w:rPr>
        <w:t xml:space="preserve"> </w:t>
      </w:r>
      <w:r w:rsidRPr="008754D1">
        <w:rPr>
          <w:bCs/>
        </w:rPr>
        <w:fldChar w:fldCharType="begin"/>
      </w:r>
      <w:r w:rsidR="00DB0D6C" w:rsidRPr="008754D1">
        <w:rPr>
          <w:bCs/>
        </w:rPr>
        <w:instrText xml:space="preserve"> ADDIN EN.CITE &lt;EndNote&gt;&lt;Cite&gt;&lt;Author&gt;Middeldorp&lt;/Author&gt;&lt;Year&gt;2008&lt;/Year&gt;&lt;RecNum&gt;234&lt;/RecNum&gt;&lt;DisplayText&gt;[40]&lt;/DisplayText&gt;&lt;record&gt;&lt;rec-number&gt;234&lt;/rec-number&gt;&lt;foreign-keys&gt;&lt;key app="EN" db-id="detsear0azz0s4e22spvfvrdrddpw5ee99ap" timestamp="1533370498"&gt;234&lt;/key&gt;&lt;/foreign-keys&gt;&lt;ref-type name="Journal Article"&gt;17&lt;/ref-type&gt;&lt;contributors&gt;&lt;authors&gt;&lt;author&gt;Middeldorp, J. M.&lt;/author&gt;&lt;author&gt;Pegtel, D. M.&lt;/author&gt;&lt;/authors&gt;&lt;/contributors&gt;&lt;auth-address&gt;VU University Medical Center, Department of Pathology and Cancer Center Amsterdam, The Netherlands. j.middeldorp@vumc.nl&lt;/auth-address&gt;&lt;titles&gt;&lt;title&gt;Multiple roles of LMP1 in Epstein-Barr virus induced immune escape&lt;/title&gt;&lt;secondary-title&gt;Semin Cancer Biol&lt;/secondary-title&gt;&lt;/titles&gt;&lt;periodical&gt;&lt;full-title&gt;Semin Cancer Biol&lt;/full-title&gt;&lt;/periodical&gt;&lt;pages&gt;388-96&lt;/pages&gt;&lt;volume&gt;18&lt;/volume&gt;&lt;number&gt;6&lt;/number&gt;&lt;edition&gt;2008/11/18&lt;/edition&gt;&lt;keywords&gt;&lt;keyword&gt;Amino Acid Sequence&lt;/keyword&gt;&lt;keyword&gt;B-Lymphocytes/cytology/immunology/metabolism/*virology&lt;/keyword&gt;&lt;keyword&gt;CD40 Antigens/immunology/*metabolism&lt;/keyword&gt;&lt;keyword&gt;Epstein-Barr Virus Infections/*immunology/virology&lt;/keyword&gt;&lt;keyword&gt;Herpesvirus 4, Human/*immunology&lt;/keyword&gt;&lt;keyword&gt;Humans&lt;/keyword&gt;&lt;keyword&gt;Molecular Sequence Data&lt;/keyword&gt;&lt;keyword&gt;Sequence Alignment&lt;/keyword&gt;&lt;keyword&gt;Signal Transduction&lt;/keyword&gt;&lt;keyword&gt;Tumor Escape/*immunology&lt;/keyword&gt;&lt;keyword&gt;Viral Matrix Proteins/immunology/*metabolism&lt;/keyword&gt;&lt;/keywords&gt;&lt;dates&gt;&lt;year&gt;2008&lt;/year&gt;&lt;pub-dates&gt;&lt;date&gt;Dec&lt;/date&gt;&lt;/pub-dates&gt;&lt;/dates&gt;&lt;isbn&gt;1096-3650 (Electronic)&amp;#xD;1044-579X (Linking)&lt;/isbn&gt;&lt;accession-num&gt;19013244&lt;/accession-num&gt;&lt;urls&gt;&lt;related-urls&gt;&lt;url&gt;https://www.ncbi.nlm.nih.gov/pubmed/19013244&lt;/url&gt;&lt;/related-urls&gt;&lt;/urls&gt;&lt;electronic-resource-num&gt;10.1016/j.semcancer.2008.10.004&lt;/electronic-resource-num&gt;&lt;/record&gt;&lt;/Cite&gt;&lt;/EndNote&gt;</w:instrText>
      </w:r>
      <w:r w:rsidRPr="008754D1">
        <w:rPr>
          <w:bCs/>
        </w:rPr>
        <w:fldChar w:fldCharType="separate"/>
      </w:r>
      <w:r w:rsidR="00DB0D6C" w:rsidRPr="008754D1">
        <w:rPr>
          <w:bCs/>
          <w:noProof/>
        </w:rPr>
        <w:t>[40]</w:t>
      </w:r>
      <w:r w:rsidRPr="008754D1">
        <w:rPr>
          <w:bCs/>
        </w:rPr>
        <w:fldChar w:fldCharType="end"/>
      </w:r>
      <w:bookmarkEnd w:id="75"/>
      <w:r w:rsidRPr="008754D1">
        <w:rPr>
          <w:bCs/>
        </w:rPr>
        <w:t xml:space="preserve"> </w:t>
      </w:r>
      <w:r w:rsidRPr="008754D1">
        <w:rPr>
          <w:rFonts w:hint="eastAsia"/>
          <w:bCs/>
        </w:rPr>
        <w:t>suggested</w:t>
      </w:r>
      <w:r w:rsidRPr="008754D1">
        <w:rPr>
          <w:bCs/>
        </w:rPr>
        <w:t xml:space="preserve"> that </w:t>
      </w:r>
      <w:r w:rsidRPr="008754D1">
        <w:rPr>
          <w:rFonts w:hint="eastAsia"/>
          <w:bCs/>
        </w:rPr>
        <w:t>exosomes derived from EBV infected</w:t>
      </w:r>
      <w:r w:rsidRPr="008754D1">
        <w:rPr>
          <w:bCs/>
        </w:rPr>
        <w:t xml:space="preserve"> </w:t>
      </w:r>
      <w:r w:rsidR="007E5451" w:rsidRPr="008754D1">
        <w:rPr>
          <w:bCs/>
        </w:rPr>
        <w:t xml:space="preserve">lymphoblastoid cells </w:t>
      </w:r>
      <w:r w:rsidRPr="008754D1">
        <w:rPr>
          <w:bCs/>
        </w:rPr>
        <w:t>(</w:t>
      </w:r>
      <w:r w:rsidR="007E5451" w:rsidRPr="008754D1">
        <w:rPr>
          <w:bCs/>
        </w:rPr>
        <w:t>LCLs</w:t>
      </w:r>
      <w:r w:rsidRPr="008754D1">
        <w:rPr>
          <w:bCs/>
        </w:rPr>
        <w:t>) contain</w:t>
      </w:r>
      <w:r w:rsidRPr="008754D1">
        <w:rPr>
          <w:rFonts w:hint="eastAsia"/>
          <w:bCs/>
        </w:rPr>
        <w:t xml:space="preserve"> high levels of MHC-II molecules, which induce </w:t>
      </w:r>
      <w:r w:rsidRPr="008754D1">
        <w:rPr>
          <w:bCs/>
        </w:rPr>
        <w:t xml:space="preserve">homogeneous </w:t>
      </w:r>
      <w:r w:rsidRPr="008754D1">
        <w:rPr>
          <w:rFonts w:hint="eastAsia"/>
          <w:bCs/>
        </w:rPr>
        <w:t>antigen-specific T cell</w:t>
      </w:r>
      <w:r w:rsidR="00FE55FD" w:rsidRPr="008754D1">
        <w:rPr>
          <w:bCs/>
        </w:rPr>
        <w:t>s</w:t>
      </w:r>
      <w:r w:rsidRPr="008754D1">
        <w:rPr>
          <w:rFonts w:hint="eastAsia"/>
          <w:bCs/>
        </w:rPr>
        <w:t xml:space="preserve"> response. Generally speaking, </w:t>
      </w:r>
      <w:r w:rsidR="007E5451" w:rsidRPr="008754D1">
        <w:rPr>
          <w:rFonts w:hint="eastAsia"/>
          <w:bCs/>
        </w:rPr>
        <w:t>Antigen Presentation Cell</w:t>
      </w:r>
      <w:r w:rsidR="007E5451" w:rsidRPr="008754D1">
        <w:rPr>
          <w:bCs/>
        </w:rPr>
        <w:t xml:space="preserve"> </w:t>
      </w:r>
      <w:r w:rsidRPr="008754D1">
        <w:rPr>
          <w:bCs/>
        </w:rPr>
        <w:t>(</w:t>
      </w:r>
      <w:r w:rsidR="007E5451" w:rsidRPr="008754D1">
        <w:rPr>
          <w:bCs/>
        </w:rPr>
        <w:t>APC</w:t>
      </w:r>
      <w:r w:rsidRPr="008754D1">
        <w:rPr>
          <w:bCs/>
        </w:rPr>
        <w:t>)</w:t>
      </w:r>
      <w:r w:rsidRPr="008754D1">
        <w:rPr>
          <w:rFonts w:hint="eastAsia"/>
          <w:bCs/>
        </w:rPr>
        <w:t xml:space="preserve"> derived exosomes could active T cell</w:t>
      </w:r>
      <w:r w:rsidR="00FE55FD" w:rsidRPr="008754D1">
        <w:rPr>
          <w:bCs/>
        </w:rPr>
        <w:t>s</w:t>
      </w:r>
      <w:r w:rsidRPr="008754D1">
        <w:rPr>
          <w:rFonts w:hint="eastAsia"/>
          <w:bCs/>
        </w:rPr>
        <w:t>. However,</w:t>
      </w:r>
      <w:r w:rsidRPr="008754D1">
        <w:rPr>
          <w:bCs/>
        </w:rPr>
        <w:t xml:space="preserve"> previous studies had demonstrated that LMP1 or its fragments have direct immune suppressive effect to T cells </w:t>
      </w:r>
      <w:r w:rsidRPr="008754D1">
        <w:rPr>
          <w:rFonts w:hint="eastAsia"/>
          <w:bCs/>
        </w:rPr>
        <w:t>and</w:t>
      </w:r>
      <w:r w:rsidRPr="008754D1">
        <w:rPr>
          <w:bCs/>
        </w:rPr>
        <w:t xml:space="preserve"> </w:t>
      </w:r>
      <w:r w:rsidRPr="008754D1">
        <w:rPr>
          <w:rFonts w:hint="eastAsia"/>
          <w:bCs/>
        </w:rPr>
        <w:t>NK</w:t>
      </w:r>
      <w:r w:rsidRPr="008754D1">
        <w:rPr>
          <w:bCs/>
        </w:rPr>
        <w:t xml:space="preserve"> </w:t>
      </w:r>
      <w:r w:rsidRPr="008754D1">
        <w:rPr>
          <w:rFonts w:hint="eastAsia"/>
          <w:bCs/>
        </w:rPr>
        <w:t xml:space="preserve">cells. </w:t>
      </w:r>
      <w:r w:rsidRPr="008754D1">
        <w:rPr>
          <w:bCs/>
        </w:rPr>
        <w:t>Thus, this effect is both MHC class I and MHC class II independent</w:t>
      </w:r>
      <w:r w:rsidR="008B5E25" w:rsidRPr="008754D1">
        <w:rPr>
          <w:bCs/>
        </w:rPr>
        <w:t xml:space="preserve"> </w:t>
      </w:r>
      <w:r w:rsidRPr="008754D1">
        <w:rPr>
          <w:bCs/>
        </w:rPr>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rPr>
          <w:bCs/>
        </w:rPr>
        <w:instrText xml:space="preserve"> ADDIN EN.CITE </w:instrText>
      </w:r>
      <w:r w:rsidR="00DB0D6C" w:rsidRPr="008754D1">
        <w:rPr>
          <w:bCs/>
        </w:rPr>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41]</w:t>
      </w:r>
      <w:r w:rsidRPr="008754D1">
        <w:rPr>
          <w:bCs/>
        </w:rPr>
        <w:fldChar w:fldCharType="end"/>
      </w:r>
      <w:r w:rsidRPr="008754D1">
        <w:rPr>
          <w:rFonts w:hint="eastAsia"/>
          <w:bCs/>
        </w:rPr>
        <w:t>.</w:t>
      </w:r>
      <w:r w:rsidRPr="008754D1">
        <w:rPr>
          <w:bCs/>
        </w:rPr>
        <w:t xml:space="preserve"> </w:t>
      </w:r>
      <w:r w:rsidR="00E562DA" w:rsidRPr="008754D1">
        <w:rPr>
          <w:bCs/>
        </w:rPr>
        <w:t>N</w:t>
      </w:r>
      <w:r w:rsidR="00E562DA" w:rsidRPr="008754D1">
        <w:rPr>
          <w:rFonts w:hint="eastAsia"/>
          <w:bCs/>
        </w:rPr>
        <w:t>otably</w:t>
      </w:r>
      <w:r w:rsidR="00E562DA" w:rsidRPr="008754D1">
        <w:rPr>
          <w:bCs/>
        </w:rPr>
        <w:t xml:space="preserve">, </w:t>
      </w:r>
      <w:r w:rsidRPr="008754D1">
        <w:rPr>
          <w:rFonts w:hint="eastAsia"/>
          <w:bCs/>
        </w:rPr>
        <w:t xml:space="preserve">T cells </w:t>
      </w:r>
      <w:r w:rsidR="00E562DA" w:rsidRPr="008754D1">
        <w:rPr>
          <w:rFonts w:hint="eastAsia"/>
          <w:bCs/>
        </w:rPr>
        <w:t xml:space="preserve">could </w:t>
      </w:r>
      <w:r w:rsidRPr="008754D1">
        <w:rPr>
          <w:rFonts w:hint="eastAsia"/>
          <w:bCs/>
        </w:rPr>
        <w:t>also be suppressed</w:t>
      </w:r>
      <w:r w:rsidRPr="008754D1">
        <w:rPr>
          <w:bCs/>
        </w:rPr>
        <w:t xml:space="preserve"> by</w:t>
      </w:r>
      <w:r w:rsidRPr="008754D1">
        <w:rPr>
          <w:rFonts w:hint="eastAsia"/>
          <w:bCs/>
        </w:rPr>
        <w:t xml:space="preserve"> </w:t>
      </w:r>
      <w:bookmarkStart w:id="76" w:name="OLE_LINK11"/>
      <w:r w:rsidR="00E562DA" w:rsidRPr="008754D1">
        <w:rPr>
          <w:rFonts w:hint="eastAsia"/>
          <w:bCs/>
        </w:rPr>
        <w:t>LMP1</w:t>
      </w:r>
      <w:r w:rsidR="00E562DA" w:rsidRPr="008754D1">
        <w:rPr>
          <w:rFonts w:hint="eastAsia"/>
          <w:bCs/>
          <w:vertAlign w:val="superscript"/>
        </w:rPr>
        <w:t>+</w:t>
      </w:r>
      <w:bookmarkEnd w:id="76"/>
      <w:r w:rsidR="00E562DA" w:rsidRPr="008754D1">
        <w:rPr>
          <w:bCs/>
        </w:rPr>
        <w:t xml:space="preserve"> </w:t>
      </w:r>
      <w:r w:rsidRPr="008754D1">
        <w:rPr>
          <w:rFonts w:hint="eastAsia"/>
          <w:bCs/>
        </w:rPr>
        <w:t>exosomes</w:t>
      </w:r>
      <w:r w:rsidR="00E562DA" w:rsidRPr="008754D1">
        <w:rPr>
          <w:bCs/>
        </w:rPr>
        <w:t xml:space="preserve">. </w:t>
      </w:r>
      <w:r w:rsidRPr="008754D1">
        <w:rPr>
          <w:bCs/>
        </w:rPr>
        <w:t>E</w:t>
      </w:r>
      <w:r w:rsidRPr="008754D1">
        <w:rPr>
          <w:rFonts w:hint="eastAsia"/>
          <w:bCs/>
        </w:rPr>
        <w:t xml:space="preserve">xperimental results has </w:t>
      </w:r>
      <w:r w:rsidRPr="008754D1">
        <w:rPr>
          <w:bCs/>
        </w:rPr>
        <w:t>suggested</w:t>
      </w:r>
      <w:r w:rsidRPr="008754D1">
        <w:rPr>
          <w:rFonts w:hint="eastAsia"/>
          <w:bCs/>
        </w:rPr>
        <w:t xml:space="preserve"> that LMP1</w:t>
      </w:r>
      <w:r w:rsidRPr="008754D1">
        <w:rPr>
          <w:rFonts w:hint="eastAsia"/>
          <w:bCs/>
          <w:vertAlign w:val="superscript"/>
        </w:rPr>
        <w:t>+</w:t>
      </w:r>
      <w:r w:rsidR="00E562DA" w:rsidRPr="008754D1">
        <w:rPr>
          <w:bCs/>
        </w:rPr>
        <w:t xml:space="preserve"> </w:t>
      </w:r>
      <w:r w:rsidRPr="008754D1">
        <w:rPr>
          <w:rFonts w:hint="eastAsia"/>
          <w:bCs/>
        </w:rPr>
        <w:t>exos</w:t>
      </w:r>
      <w:r w:rsidR="00E562DA" w:rsidRPr="008754D1">
        <w:rPr>
          <w:bCs/>
        </w:rPr>
        <w:t>o</w:t>
      </w:r>
      <w:r w:rsidRPr="008754D1">
        <w:rPr>
          <w:rFonts w:hint="eastAsia"/>
          <w:bCs/>
        </w:rPr>
        <w:t>mes elicit</w:t>
      </w:r>
      <w:r w:rsidRPr="008754D1">
        <w:rPr>
          <w:bCs/>
        </w:rPr>
        <w:t xml:space="preserve"> immunosuppressive</w:t>
      </w:r>
      <w:r w:rsidR="008B5E25" w:rsidRPr="008754D1">
        <w:rPr>
          <w:bCs/>
        </w:rPr>
        <w:t xml:space="preserve"> effects</w:t>
      </w:r>
      <w:r w:rsidRPr="008754D1">
        <w:rPr>
          <w:bCs/>
        </w:rPr>
        <w:t xml:space="preserve"> </w:t>
      </w:r>
      <w:r w:rsidRPr="008754D1">
        <w:rPr>
          <w:bCs/>
        </w:rPr>
        <w:fldChar w:fldCharType="begin"/>
      </w:r>
      <w:r w:rsidR="00DB0D6C" w:rsidRPr="008754D1">
        <w:rPr>
          <w:bCs/>
        </w:rPr>
        <w:instrText xml:space="preserve"> ADDIN EN.CITE &lt;EndNote&gt;&lt;Cite&gt;&lt;Author&gt;Middeldorp&lt;/Author&gt;&lt;Year&gt;2008&lt;/Year&gt;&lt;RecNum&gt;234&lt;/RecNum&gt;&lt;DisplayText&gt;[40]&lt;/DisplayText&gt;&lt;record&gt;&lt;rec-number&gt;234&lt;/rec-number&gt;&lt;foreign-keys&gt;&lt;key app="EN" db-id="detsear0azz0s4e22spvfvrdrddpw5ee99ap" timestamp="1533370498"&gt;234&lt;/key&gt;&lt;/foreign-keys&gt;&lt;ref-type name="Journal Article"&gt;17&lt;/ref-type&gt;&lt;contributors&gt;&lt;authors&gt;&lt;author&gt;Middeldorp, J. M.&lt;/author&gt;&lt;author&gt;Pegtel, D. M.&lt;/author&gt;&lt;/authors&gt;&lt;/contributors&gt;&lt;auth-address&gt;VU University Medical Center, Department of Pathology and Cancer Center Amsterdam, The Netherlands. j.middeldorp@vumc.nl&lt;/auth-address&gt;&lt;titles&gt;&lt;title&gt;Multiple roles of LMP1 in Epstein-Barr virus induced immune escape&lt;/title&gt;&lt;secondary-title&gt;Semin Cancer Biol&lt;/secondary-title&gt;&lt;/titles&gt;&lt;periodical&gt;&lt;full-title&gt;Semin Cancer Biol&lt;/full-title&gt;&lt;/periodical&gt;&lt;pages&gt;388-96&lt;/pages&gt;&lt;volume&gt;18&lt;/volume&gt;&lt;number&gt;6&lt;/number&gt;&lt;edition&gt;2008/11/18&lt;/edition&gt;&lt;keywords&gt;&lt;keyword&gt;Amino Acid Sequence&lt;/keyword&gt;&lt;keyword&gt;B-Lymphocytes/cytology/immunology/metabolism/*virology&lt;/keyword&gt;&lt;keyword&gt;CD40 Antigens/immunology/*metabolism&lt;/keyword&gt;&lt;keyword&gt;Epstein-Barr Virus Infections/*immunology/virology&lt;/keyword&gt;&lt;keyword&gt;Herpesvirus 4, Human/*immunology&lt;/keyword&gt;&lt;keyword&gt;Humans&lt;/keyword&gt;&lt;keyword&gt;Molecular Sequence Data&lt;/keyword&gt;&lt;keyword&gt;Sequence Alignment&lt;/keyword&gt;&lt;keyword&gt;Signal Transduction&lt;/keyword&gt;&lt;keyword&gt;Tumor Escape/*immunology&lt;/keyword&gt;&lt;keyword&gt;Viral Matrix Proteins/immunology/*metabolism&lt;/keyword&gt;&lt;/keywords&gt;&lt;dates&gt;&lt;year&gt;2008&lt;/year&gt;&lt;pub-dates&gt;&lt;date&gt;Dec&lt;/date&gt;&lt;/pub-dates&gt;&lt;/dates&gt;&lt;isbn&gt;1096-3650 (Electronic)&amp;#xD;1044-579X (Linking)&lt;/isbn&gt;&lt;accession-num&gt;19013244&lt;/accession-num&gt;&lt;urls&gt;&lt;related-urls&gt;&lt;url&gt;https://www.ncbi.nlm.nih.gov/pubmed/19013244&lt;/url&gt;&lt;/related-urls&gt;&lt;/urls&gt;&lt;electronic-resource-num&gt;10.1016/j.semcancer.2008.10.004&lt;/electronic-resource-num&gt;&lt;/record&gt;&lt;/Cite&gt;&lt;/EndNote&gt;</w:instrText>
      </w:r>
      <w:r w:rsidRPr="008754D1">
        <w:rPr>
          <w:bCs/>
        </w:rPr>
        <w:fldChar w:fldCharType="separate"/>
      </w:r>
      <w:r w:rsidR="00DB0D6C" w:rsidRPr="008754D1">
        <w:rPr>
          <w:bCs/>
          <w:noProof/>
        </w:rPr>
        <w:t>[40]</w:t>
      </w:r>
      <w:r w:rsidRPr="008754D1">
        <w:rPr>
          <w:bCs/>
        </w:rPr>
        <w:fldChar w:fldCharType="end"/>
      </w:r>
      <w:r w:rsidRPr="008754D1">
        <w:rPr>
          <w:rFonts w:hint="eastAsia"/>
          <w:bCs/>
        </w:rPr>
        <w:t>.</w:t>
      </w:r>
      <w:r w:rsidRPr="008754D1">
        <w:rPr>
          <w:bCs/>
        </w:rPr>
        <w:t xml:space="preserve"> </w:t>
      </w:r>
      <w:r w:rsidR="00E562DA" w:rsidRPr="008754D1">
        <w:rPr>
          <w:bCs/>
        </w:rPr>
        <w:t xml:space="preserve">Moreover, </w:t>
      </w:r>
      <w:r w:rsidRPr="008754D1">
        <w:rPr>
          <w:bCs/>
        </w:rPr>
        <w:t xml:space="preserve">Danny F. </w:t>
      </w:r>
      <w:proofErr w:type="spellStart"/>
      <w:r w:rsidRPr="008754D1">
        <w:rPr>
          <w:bCs/>
        </w:rPr>
        <w:t>Dukers</w:t>
      </w:r>
      <w:proofErr w:type="spellEnd"/>
      <w:r w:rsidR="00FE55FD" w:rsidRPr="008754D1">
        <w:rPr>
          <w:bCs/>
        </w:rPr>
        <w:t xml:space="preserve"> et al.</w:t>
      </w:r>
      <w:r w:rsidR="008B5E25" w:rsidRPr="008754D1">
        <w:rPr>
          <w:bCs/>
        </w:rPr>
        <w:t xml:space="preserve"> </w:t>
      </w:r>
      <w:r w:rsidRPr="008754D1">
        <w:rPr>
          <w:bCs/>
        </w:rPr>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rPr>
          <w:bCs/>
        </w:rPr>
        <w:instrText xml:space="preserve"> ADDIN EN.CITE </w:instrText>
      </w:r>
      <w:r w:rsidR="00DB0D6C" w:rsidRPr="008754D1">
        <w:rPr>
          <w:bCs/>
        </w:rPr>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41]</w:t>
      </w:r>
      <w:r w:rsidRPr="008754D1">
        <w:rPr>
          <w:bCs/>
        </w:rPr>
        <w:fldChar w:fldCharType="end"/>
      </w:r>
      <w:r w:rsidRPr="008754D1">
        <w:rPr>
          <w:bCs/>
        </w:rPr>
        <w:t xml:space="preserve"> for the first time to </w:t>
      </w:r>
      <w:r w:rsidRPr="008754D1">
        <w:rPr>
          <w:rFonts w:hint="eastAsia"/>
          <w:bCs/>
        </w:rPr>
        <w:t>indicate</w:t>
      </w:r>
      <w:r w:rsidRPr="008754D1">
        <w:rPr>
          <w:bCs/>
        </w:rPr>
        <w:t xml:space="preserve"> </w:t>
      </w:r>
      <w:r w:rsidRPr="008754D1">
        <w:rPr>
          <w:rFonts w:hint="eastAsia"/>
          <w:bCs/>
        </w:rPr>
        <w:t>that</w:t>
      </w:r>
      <w:r w:rsidRPr="008754D1">
        <w:rPr>
          <w:bCs/>
        </w:rPr>
        <w:t xml:space="preserve"> EBV</w:t>
      </w:r>
      <w:r w:rsidR="008B5E25" w:rsidRPr="008754D1">
        <w:rPr>
          <w:bCs/>
          <w:vertAlign w:val="superscript"/>
        </w:rPr>
        <w:t>+</w:t>
      </w:r>
      <w:r w:rsidRPr="008754D1">
        <w:rPr>
          <w:bCs/>
        </w:rPr>
        <w:t xml:space="preserve"> B cell lines (LCL) secrete</w:t>
      </w:r>
      <w:r w:rsidRPr="008754D1">
        <w:rPr>
          <w:rFonts w:hint="eastAsia"/>
          <w:bCs/>
        </w:rPr>
        <w:t xml:space="preserve"> </w:t>
      </w:r>
      <w:r w:rsidR="00FD6F9E" w:rsidRPr="008754D1">
        <w:rPr>
          <w:rFonts w:hint="eastAsia"/>
          <w:bCs/>
        </w:rPr>
        <w:t>LMP1</w:t>
      </w:r>
      <w:r w:rsidR="00FD6F9E" w:rsidRPr="008754D1">
        <w:rPr>
          <w:rFonts w:hint="eastAsia"/>
          <w:bCs/>
          <w:vertAlign w:val="superscript"/>
        </w:rPr>
        <w:t>+</w:t>
      </w:r>
      <w:r w:rsidRPr="008754D1">
        <w:rPr>
          <w:bCs/>
        </w:rPr>
        <w:t xml:space="preserve"> exosomes and mediate immune suppression on tumor-infiltrating lymphocytes.</w:t>
      </w:r>
    </w:p>
    <w:p w14:paraId="10207AFA" w14:textId="77777777" w:rsidR="00B144DC" w:rsidRPr="008754D1" w:rsidRDefault="00B144DC" w:rsidP="00B144DC">
      <w:pPr>
        <w:rPr>
          <w:bCs/>
        </w:rPr>
      </w:pPr>
    </w:p>
    <w:p w14:paraId="491A8656" w14:textId="4510C929" w:rsidR="00B144DC" w:rsidRPr="008754D1" w:rsidRDefault="00B144DC" w:rsidP="00B144DC">
      <w:pPr>
        <w:rPr>
          <w:bCs/>
        </w:rPr>
      </w:pPr>
      <w:r w:rsidRPr="008754D1">
        <w:rPr>
          <w:rFonts w:hint="eastAsia"/>
          <w:b/>
          <w:bCs/>
        </w:rPr>
        <w:t xml:space="preserve">2/ active downstream </w:t>
      </w:r>
      <w:r w:rsidR="00785BAE" w:rsidRPr="008754D1">
        <w:rPr>
          <w:rFonts w:hint="eastAsia"/>
          <w:b/>
          <w:bCs/>
        </w:rPr>
        <w:t>signal</w:t>
      </w:r>
      <w:r w:rsidR="00785BAE" w:rsidRPr="008754D1">
        <w:rPr>
          <w:b/>
          <w:bCs/>
        </w:rPr>
        <w:t>s</w:t>
      </w:r>
      <w:r w:rsidRPr="008754D1">
        <w:rPr>
          <w:rFonts w:hint="eastAsia"/>
          <w:b/>
          <w:bCs/>
        </w:rPr>
        <w:t xml:space="preserve">: </w:t>
      </w:r>
      <w:proofErr w:type="spellStart"/>
      <w:r w:rsidR="00663685" w:rsidRPr="008754D1">
        <w:rPr>
          <w:bCs/>
        </w:rPr>
        <w:t>exosomal</w:t>
      </w:r>
      <w:proofErr w:type="spellEnd"/>
      <w:r w:rsidR="00663685" w:rsidRPr="008754D1">
        <w:rPr>
          <w:bCs/>
        </w:rPr>
        <w:t xml:space="preserve"> </w:t>
      </w:r>
      <w:r w:rsidRPr="008754D1">
        <w:rPr>
          <w:rFonts w:hint="eastAsia"/>
          <w:bCs/>
        </w:rPr>
        <w:t>LMP1 interact</w:t>
      </w:r>
      <w:r w:rsidRPr="008754D1">
        <w:rPr>
          <w:bCs/>
        </w:rPr>
        <w:t>s</w:t>
      </w:r>
      <w:r w:rsidRPr="008754D1">
        <w:rPr>
          <w:rFonts w:hint="eastAsia"/>
          <w:bCs/>
        </w:rPr>
        <w:t xml:space="preserve"> with a lot of key </w:t>
      </w:r>
      <w:r w:rsidR="00877FD2" w:rsidRPr="008754D1">
        <w:rPr>
          <w:bCs/>
        </w:rPr>
        <w:t>signals</w:t>
      </w:r>
      <w:r w:rsidRPr="008754D1">
        <w:rPr>
          <w:rFonts w:hint="eastAsia"/>
          <w:bCs/>
        </w:rPr>
        <w:t xml:space="preserve">, including PI3-K, </w:t>
      </w:r>
      <w:proofErr w:type="spellStart"/>
      <w:r w:rsidRPr="008754D1">
        <w:rPr>
          <w:rFonts w:hint="eastAsia"/>
          <w:bCs/>
        </w:rPr>
        <w:t>Akt</w:t>
      </w:r>
      <w:proofErr w:type="spellEnd"/>
      <w:r w:rsidRPr="008754D1">
        <w:rPr>
          <w:rFonts w:hint="eastAsia"/>
          <w:bCs/>
        </w:rPr>
        <w:t xml:space="preserve"> and ERK. </w:t>
      </w:r>
      <w:r w:rsidR="00753267" w:rsidRPr="008754D1">
        <w:rPr>
          <w:bCs/>
        </w:rPr>
        <w:t>Utilizing</w:t>
      </w:r>
      <w:r w:rsidRPr="008754D1">
        <w:rPr>
          <w:rFonts w:hint="eastAsia"/>
          <w:bCs/>
        </w:rPr>
        <w:t xml:space="preserve"> LMP1</w:t>
      </w:r>
      <w:r w:rsidRPr="008754D1">
        <w:rPr>
          <w:rFonts w:hint="eastAsia"/>
          <w:bCs/>
          <w:vertAlign w:val="superscript"/>
        </w:rPr>
        <w:t xml:space="preserve">+ </w:t>
      </w:r>
      <w:r w:rsidRPr="008754D1">
        <w:rPr>
          <w:rFonts w:hint="eastAsia"/>
          <w:bCs/>
        </w:rPr>
        <w:t>exosomes to co-culture with</w:t>
      </w:r>
      <w:r w:rsidR="004C25D8" w:rsidRPr="008754D1">
        <w:rPr>
          <w:rFonts w:hint="eastAsia"/>
          <w:bCs/>
        </w:rPr>
        <w:t xml:space="preserve"> </w:t>
      </w:r>
      <w:r w:rsidR="007E5451" w:rsidRPr="008754D1">
        <w:rPr>
          <w:rFonts w:hint="eastAsia"/>
          <w:bCs/>
        </w:rPr>
        <w:t>HUVECs</w:t>
      </w:r>
      <w:r w:rsidRPr="008754D1">
        <w:rPr>
          <w:rFonts w:hint="eastAsia"/>
          <w:bCs/>
        </w:rPr>
        <w:t xml:space="preserve"> </w:t>
      </w:r>
      <w:r w:rsidRPr="008754D1">
        <w:rPr>
          <w:bCs/>
        </w:rPr>
        <w:t>and Rat-1 cells</w:t>
      </w:r>
      <w:r w:rsidRPr="008754D1">
        <w:rPr>
          <w:rFonts w:hint="eastAsia"/>
          <w:bCs/>
        </w:rPr>
        <w:t xml:space="preserve"> showed that the levels of </w:t>
      </w:r>
      <w:proofErr w:type="spellStart"/>
      <w:r w:rsidRPr="008754D1">
        <w:rPr>
          <w:rFonts w:hint="eastAsia"/>
          <w:bCs/>
        </w:rPr>
        <w:t>Akt</w:t>
      </w:r>
      <w:proofErr w:type="spellEnd"/>
      <w:r w:rsidRPr="008754D1">
        <w:rPr>
          <w:rFonts w:hint="eastAsia"/>
          <w:bCs/>
        </w:rPr>
        <w:t xml:space="preserve"> and ERK </w:t>
      </w:r>
      <w:r w:rsidRPr="008754D1">
        <w:rPr>
          <w:bCs/>
        </w:rPr>
        <w:t>are</w:t>
      </w:r>
      <w:r w:rsidRPr="008754D1">
        <w:rPr>
          <w:rFonts w:hint="eastAsia"/>
          <w:bCs/>
        </w:rPr>
        <w:t xml:space="preserve"> upregulated</w:t>
      </w:r>
      <w:r w:rsidRPr="008754D1">
        <w:rPr>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39]</w:t>
      </w:r>
      <w:r w:rsidRPr="008754D1">
        <w:rPr>
          <w:bCs/>
        </w:rPr>
        <w:fldChar w:fldCharType="end"/>
      </w:r>
      <w:r w:rsidRPr="008754D1">
        <w:rPr>
          <w:rFonts w:hint="eastAsia"/>
          <w:bCs/>
        </w:rPr>
        <w:t xml:space="preserve">. </w:t>
      </w:r>
      <w:r w:rsidRPr="008754D1">
        <w:rPr>
          <w:bCs/>
        </w:rPr>
        <w:t>Besides</w:t>
      </w:r>
      <w:r w:rsidRPr="008754D1">
        <w:rPr>
          <w:rFonts w:hint="eastAsia"/>
          <w:bCs/>
        </w:rPr>
        <w:t xml:space="preserve">, </w:t>
      </w:r>
      <w:r w:rsidRPr="008754D1">
        <w:rPr>
          <w:bCs/>
        </w:rPr>
        <w:t>i</w:t>
      </w:r>
      <w:r w:rsidRPr="008754D1">
        <w:rPr>
          <w:rFonts w:hint="eastAsia"/>
          <w:bCs/>
        </w:rPr>
        <w:t>n the research of gastric cancer cell line AGS, Sato Y et al.</w:t>
      </w:r>
      <w:r w:rsidR="0098765C" w:rsidRPr="008754D1">
        <w:rPr>
          <w:rFonts w:ascii="等线" w:eastAsia="等线" w:hAnsi="等线" w:cs="Times New Roman"/>
        </w:rPr>
        <w:t xml:space="preserve"> </w:t>
      </w:r>
      <w:r w:rsidR="0098765C" w:rsidRPr="008754D1">
        <w:rPr>
          <w:bCs/>
        </w:rPr>
        <w:fldChar w:fldCharType="begin">
          <w:fldData xml:space="preserve">PEVuZE5vdGU+PENpdGU+PEF1dGhvcj5TYXRvPC9BdXRob3I+PFllYXI+MjAxNzwvWWVhcj48UmVj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</w:fldData>
        </w:fldChar>
      </w:r>
      <w:r w:rsidR="00DB0D6C" w:rsidRPr="008754D1">
        <w:rPr>
          <w:bCs/>
        </w:rPr>
        <w:instrText xml:space="preserve"> ADDIN EN.CITE </w:instrText>
      </w:r>
      <w:r w:rsidR="00DB0D6C" w:rsidRPr="008754D1">
        <w:rPr>
          <w:bCs/>
        </w:rPr>
        <w:fldChar w:fldCharType="begin">
          <w:fldData xml:space="preserve">PEVuZE5vdGU+PENpdGU+PEF1dGhvcj5TYXRvPC9BdXRob3I+PFllYXI+MjAxNzwvWWVhcj48UmVj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0098765C" w:rsidRPr="008754D1">
        <w:rPr>
          <w:bCs/>
        </w:rPr>
      </w:r>
      <w:r w:rsidR="0098765C" w:rsidRPr="008754D1">
        <w:rPr>
          <w:bCs/>
        </w:rPr>
        <w:fldChar w:fldCharType="separate"/>
      </w:r>
      <w:r w:rsidR="00DB0D6C" w:rsidRPr="008754D1">
        <w:rPr>
          <w:bCs/>
          <w:noProof/>
        </w:rPr>
        <w:t>[42]</w:t>
      </w:r>
      <w:r w:rsidR="0098765C" w:rsidRPr="008754D1">
        <w:rPr>
          <w:bCs/>
        </w:rPr>
        <w:fldChar w:fldCharType="end"/>
      </w:r>
      <w:r w:rsidRPr="008754D1">
        <w:rPr>
          <w:rFonts w:hint="eastAsia"/>
          <w:bCs/>
        </w:rPr>
        <w:t xml:space="preserve"> point</w:t>
      </w:r>
      <w:r w:rsidRPr="008754D1">
        <w:rPr>
          <w:bCs/>
        </w:rPr>
        <w:t>ed</w:t>
      </w:r>
      <w:r w:rsidRPr="008754D1">
        <w:rPr>
          <w:rFonts w:hint="eastAsia"/>
          <w:bCs/>
        </w:rPr>
        <w:t xml:space="preserve"> out that exosomes derived from LMP1</w:t>
      </w:r>
      <w:r w:rsidRPr="008754D1">
        <w:rPr>
          <w:rFonts w:hint="eastAsia"/>
          <w:bCs/>
          <w:vertAlign w:val="superscript"/>
        </w:rPr>
        <w:t>+</w:t>
      </w:r>
      <w:r w:rsidR="00475F62" w:rsidRPr="008754D1">
        <w:rPr>
          <w:bCs/>
        </w:rPr>
        <w:t xml:space="preserve"> </w:t>
      </w:r>
      <w:r w:rsidRPr="008754D1">
        <w:rPr>
          <w:rFonts w:hint="eastAsia"/>
          <w:bCs/>
        </w:rPr>
        <w:t xml:space="preserve">cells induce IL-8 expression in the LMP1-nagative recipient cells, leading to phosphorylation of EGFR, </w:t>
      </w:r>
      <w:r w:rsidR="00676CF5" w:rsidRPr="008754D1">
        <w:rPr>
          <w:bCs/>
        </w:rPr>
        <w:t>and</w:t>
      </w:r>
      <w:r w:rsidR="00676CF5" w:rsidRPr="008754D1">
        <w:rPr>
          <w:rFonts w:hint="eastAsia"/>
          <w:bCs/>
        </w:rPr>
        <w:t xml:space="preserve"> </w:t>
      </w:r>
      <w:r w:rsidRPr="008754D1">
        <w:rPr>
          <w:bCs/>
        </w:rPr>
        <w:t xml:space="preserve">enhance </w:t>
      </w:r>
      <w:r w:rsidRPr="008754D1">
        <w:rPr>
          <w:rFonts w:hint="eastAsia"/>
          <w:bCs/>
        </w:rPr>
        <w:t>proliferation of the LMP1-nagative cells.</w:t>
      </w:r>
      <w:r w:rsidRPr="008754D1">
        <w:rPr>
          <w:bCs/>
        </w:rPr>
        <w:t xml:space="preserve"> LMP1 activation of </w:t>
      </w:r>
      <w:r w:rsidR="00785BAE" w:rsidRPr="008754D1">
        <w:rPr>
          <w:bCs/>
        </w:rPr>
        <w:t xml:space="preserve">signals </w:t>
      </w:r>
      <w:r w:rsidRPr="008754D1">
        <w:rPr>
          <w:bCs/>
        </w:rPr>
        <w:t>is the basis of cell transformation and excess</w:t>
      </w:r>
      <w:r w:rsidR="003F3D5D" w:rsidRPr="008754D1">
        <w:rPr>
          <w:bCs/>
        </w:rPr>
        <w:t>ive</w:t>
      </w:r>
      <w:r w:rsidRPr="008754D1">
        <w:rPr>
          <w:bCs/>
        </w:rPr>
        <w:t> multiplication.</w:t>
      </w:r>
    </w:p>
    <w:p w14:paraId="19A06FF4" w14:textId="77777777" w:rsidR="00B144DC" w:rsidRPr="008754D1" w:rsidRDefault="00B144DC" w:rsidP="00B144DC">
      <w:pPr>
        <w:rPr>
          <w:bCs/>
        </w:rPr>
      </w:pPr>
    </w:p>
    <w:p w14:paraId="3AF3ADE5" w14:textId="02255FCC" w:rsidR="00B144DC" w:rsidRPr="008754D1" w:rsidRDefault="00B144DC" w:rsidP="00B144DC">
      <w:pPr>
        <w:rPr>
          <w:bCs/>
        </w:rPr>
      </w:pPr>
      <w:r w:rsidRPr="008754D1">
        <w:rPr>
          <w:rFonts w:hint="eastAsia"/>
          <w:bCs/>
        </w:rPr>
        <w:t xml:space="preserve">Moreover, </w:t>
      </w:r>
      <w:r w:rsidR="0000571C" w:rsidRPr="008754D1">
        <w:rPr>
          <w:bCs/>
        </w:rPr>
        <w:t>a</w:t>
      </w:r>
      <w:r w:rsidRPr="008754D1">
        <w:rPr>
          <w:rFonts w:hint="eastAsia"/>
          <w:bCs/>
        </w:rPr>
        <w:t xml:space="preserve"> study of </w:t>
      </w:r>
      <w:r w:rsidR="002174AE" w:rsidRPr="008754D1">
        <w:rPr>
          <w:bCs/>
        </w:rPr>
        <w:t>p</w:t>
      </w:r>
      <w:r w:rsidR="002174AE" w:rsidRPr="008754D1">
        <w:rPr>
          <w:rFonts w:hint="eastAsia"/>
          <w:bCs/>
        </w:rPr>
        <w:t xml:space="preserve">roteomics </w:t>
      </w:r>
      <w:r w:rsidRPr="008754D1">
        <w:rPr>
          <w:rFonts w:hint="eastAsia"/>
          <w:bCs/>
        </w:rPr>
        <w:t>to exosome</w:t>
      </w:r>
      <w:r w:rsidR="002174AE" w:rsidRPr="008754D1">
        <w:rPr>
          <w:bCs/>
        </w:rPr>
        <w:t>s</w:t>
      </w:r>
      <w:r w:rsidR="0000571C" w:rsidRPr="008754D1">
        <w:rPr>
          <w:rFonts w:hint="eastAsia"/>
          <w:bCs/>
        </w:rPr>
        <w:t xml:space="preserve"> </w:t>
      </w:r>
      <w:r w:rsidR="0000571C" w:rsidRPr="008754D1">
        <w:rPr>
          <w:bCs/>
        </w:rPr>
        <w:t>utilized</w:t>
      </w:r>
      <w:r w:rsidR="0000571C" w:rsidRPr="008754D1">
        <w:rPr>
          <w:rFonts w:hint="eastAsia"/>
          <w:bCs/>
        </w:rPr>
        <w:t xml:space="preserve"> Ingenuity Pathway Analysis (IPA) software to predict more </w:t>
      </w:r>
      <w:proofErr w:type="spellStart"/>
      <w:r w:rsidR="0000571C" w:rsidRPr="008754D1">
        <w:rPr>
          <w:rFonts w:hint="eastAsia"/>
          <w:bCs/>
        </w:rPr>
        <w:t>exosomal</w:t>
      </w:r>
      <w:proofErr w:type="spellEnd"/>
      <w:r w:rsidR="0000571C" w:rsidRPr="008754D1">
        <w:rPr>
          <w:rFonts w:hint="eastAsia"/>
          <w:bCs/>
        </w:rPr>
        <w:t xml:space="preserve"> </w:t>
      </w:r>
      <w:r w:rsidR="007A749B" w:rsidRPr="008754D1">
        <w:rPr>
          <w:rFonts w:hint="eastAsia"/>
          <w:bCs/>
        </w:rPr>
        <w:t>signal</w:t>
      </w:r>
      <w:r w:rsidR="007A749B" w:rsidRPr="008754D1">
        <w:rPr>
          <w:bCs/>
        </w:rPr>
        <w:t xml:space="preserve">s </w:t>
      </w:r>
      <w:r w:rsidR="0000571C" w:rsidRPr="008754D1">
        <w:rPr>
          <w:bCs/>
        </w:rPr>
        <w:t>and</w:t>
      </w:r>
      <w:r w:rsidRPr="008754D1">
        <w:rPr>
          <w:rFonts w:hint="eastAsia"/>
          <w:bCs/>
        </w:rPr>
        <w:t xml:space="preserve"> </w:t>
      </w:r>
      <w:r w:rsidR="00D31C02" w:rsidRPr="008754D1">
        <w:rPr>
          <w:bCs/>
        </w:rPr>
        <w:t>found</w:t>
      </w:r>
      <w:r w:rsidR="00D31C02" w:rsidRPr="008754D1">
        <w:rPr>
          <w:rFonts w:hint="eastAsia"/>
          <w:bCs/>
        </w:rPr>
        <w:t xml:space="preserve"> </w:t>
      </w:r>
      <w:r w:rsidRPr="008754D1">
        <w:rPr>
          <w:rFonts w:hint="eastAsia"/>
          <w:bCs/>
        </w:rPr>
        <w:t xml:space="preserve">out that </w:t>
      </w:r>
      <w:r w:rsidR="003A1C89" w:rsidRPr="008754D1">
        <w:rPr>
          <w:bCs/>
        </w:rPr>
        <w:t>LMP1</w:t>
      </w:r>
      <w:r w:rsidR="003A1C89" w:rsidRPr="008754D1">
        <w:rPr>
          <w:bCs/>
          <w:vertAlign w:val="superscript"/>
        </w:rPr>
        <w:t>+</w:t>
      </w:r>
      <w:r w:rsidR="003A1C89" w:rsidRPr="008754D1">
        <w:rPr>
          <w:rFonts w:hint="eastAsia"/>
          <w:bCs/>
        </w:rPr>
        <w:t xml:space="preserve"> </w:t>
      </w:r>
      <w:r w:rsidRPr="008754D1">
        <w:rPr>
          <w:rFonts w:hint="eastAsia"/>
          <w:bCs/>
        </w:rPr>
        <w:t>exosome</w:t>
      </w:r>
      <w:r w:rsidR="003A1C89" w:rsidRPr="008754D1">
        <w:rPr>
          <w:bCs/>
        </w:rPr>
        <w:t>s</w:t>
      </w:r>
      <w:r w:rsidRPr="008754D1">
        <w:rPr>
          <w:rFonts w:hint="eastAsia"/>
          <w:bCs/>
        </w:rPr>
        <w:t xml:space="preserve"> could interact with extensive </w:t>
      </w:r>
      <w:r w:rsidR="003A1C89" w:rsidRPr="008754D1">
        <w:rPr>
          <w:bCs/>
        </w:rPr>
        <w:t>signals</w:t>
      </w:r>
      <w:r w:rsidRPr="008754D1">
        <w:rPr>
          <w:rFonts w:hint="eastAsia"/>
          <w:bCs/>
        </w:rPr>
        <w:t xml:space="preserve">, including </w:t>
      </w:r>
      <w:r w:rsidR="007E5451" w:rsidRPr="008754D1">
        <w:rPr>
          <w:rFonts w:hint="eastAsia"/>
          <w:bCs/>
        </w:rPr>
        <w:t>P53</w:t>
      </w:r>
      <w:r w:rsidRPr="008754D1">
        <w:rPr>
          <w:bCs/>
        </w:rPr>
        <w:t xml:space="preserve">, </w:t>
      </w:r>
      <w:r w:rsidR="0060676F" w:rsidRPr="008754D1">
        <w:rPr>
          <w:bCs/>
        </w:rPr>
        <w:t>Janus Kinase/</w:t>
      </w:r>
      <w:r w:rsidR="009C4C89" w:rsidRPr="008754D1">
        <w:rPr>
          <w:rFonts w:hint="eastAsia"/>
          <w:kern w:val="0"/>
        </w:rPr>
        <w:t>signal transducers and activators of transcription</w:t>
      </w:r>
      <w:r w:rsidR="0060676F" w:rsidRPr="008754D1">
        <w:rPr>
          <w:kern w:val="0"/>
        </w:rPr>
        <w:t xml:space="preserve"> </w:t>
      </w:r>
      <w:r w:rsidR="009C4C89" w:rsidRPr="008754D1">
        <w:rPr>
          <w:rFonts w:hint="eastAsia"/>
          <w:kern w:val="0"/>
        </w:rPr>
        <w:t>(</w:t>
      </w:r>
      <w:r w:rsidR="0060676F" w:rsidRPr="008754D1">
        <w:rPr>
          <w:rFonts w:hint="eastAsia"/>
          <w:bCs/>
        </w:rPr>
        <w:t>JAK/STAT</w:t>
      </w:r>
      <w:r w:rsidR="0060676F" w:rsidRPr="008754D1">
        <w:rPr>
          <w:bCs/>
        </w:rPr>
        <w:t>)</w:t>
      </w:r>
      <w:r w:rsidRPr="008754D1">
        <w:rPr>
          <w:bCs/>
        </w:rPr>
        <w:t xml:space="preserve">, </w:t>
      </w:r>
      <w:r w:rsidRPr="008754D1">
        <w:rPr>
          <w:rFonts w:hint="eastAsia"/>
          <w:bCs/>
        </w:rPr>
        <w:t>NF-κB</w:t>
      </w:r>
      <w:r w:rsidRPr="008754D1">
        <w:rPr>
          <w:bCs/>
        </w:rPr>
        <w:t xml:space="preserve">, </w:t>
      </w:r>
      <w:r w:rsidR="007E5451" w:rsidRPr="008754D1">
        <w:rPr>
          <w:rFonts w:hint="eastAsia"/>
          <w:bCs/>
        </w:rPr>
        <w:t>interferon regulatory factor 7</w:t>
      </w:r>
      <w:r w:rsidRPr="008754D1">
        <w:rPr>
          <w:bCs/>
        </w:rPr>
        <w:t xml:space="preserve"> (</w:t>
      </w:r>
      <w:r w:rsidR="007E5451" w:rsidRPr="008754D1">
        <w:rPr>
          <w:rFonts w:hint="eastAsia"/>
          <w:bCs/>
        </w:rPr>
        <w:t>IRF-7</w:t>
      </w:r>
      <w:r w:rsidRPr="008754D1">
        <w:rPr>
          <w:bCs/>
        </w:rPr>
        <w:t xml:space="preserve">), </w:t>
      </w:r>
      <w:r w:rsidRPr="008754D1">
        <w:rPr>
          <w:rFonts w:hint="eastAsia"/>
          <w:bCs/>
        </w:rPr>
        <w:t>MAPK</w:t>
      </w:r>
      <w:r w:rsidR="008B5E25" w:rsidRPr="008754D1">
        <w:rPr>
          <w:bCs/>
        </w:rPr>
        <w:t xml:space="preserve"> </w:t>
      </w:r>
      <w:r w:rsidR="000E1DA8" w:rsidRPr="008754D1">
        <w:rPr>
          <w:bCs/>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rPr>
        <w:instrText xml:space="preserve"> ADDIN EN.CITE </w:instrText>
      </w:r>
      <w:r w:rsidR="005666EB" w:rsidRPr="008754D1">
        <w:rPr>
          <w:bCs/>
        </w:rPr>
        <w:fldChar w:fldCharType="begin">
          <w:fldData xml:space="preserve">PEVuZE5vdGU+PENpdGU+PEF1dGhvcj5NZWNrZXM8L0F1dGhvcj48WWVhcj4yMDEzPC9ZZWFyPjxS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</w:fldData>
        </w:fldChar>
      </w:r>
      <w:r w:rsidR="005666EB" w:rsidRPr="008754D1">
        <w:rPr>
          <w:bCs/>
        </w:rPr>
        <w:instrText xml:space="preserve"> ADDIN EN.CITE.DATA </w:instrText>
      </w:r>
      <w:r w:rsidR="005666EB" w:rsidRPr="008754D1">
        <w:rPr>
          <w:bCs/>
        </w:rPr>
      </w:r>
      <w:r w:rsidR="005666EB" w:rsidRPr="008754D1">
        <w:rPr>
          <w:bCs/>
        </w:rPr>
        <w:fldChar w:fldCharType="end"/>
      </w:r>
      <w:r w:rsidR="000E1DA8" w:rsidRPr="008754D1">
        <w:rPr>
          <w:bCs/>
        </w:rPr>
      </w:r>
      <w:r w:rsidR="000E1DA8" w:rsidRPr="008754D1">
        <w:rPr>
          <w:bCs/>
        </w:rPr>
        <w:fldChar w:fldCharType="separate"/>
      </w:r>
      <w:r w:rsidR="005666EB" w:rsidRPr="008754D1">
        <w:rPr>
          <w:bCs/>
          <w:noProof/>
        </w:rPr>
        <w:t>[18]</w:t>
      </w:r>
      <w:r w:rsidR="000E1DA8" w:rsidRPr="008754D1">
        <w:rPr>
          <w:bCs/>
        </w:rPr>
        <w:fldChar w:fldCharType="end"/>
      </w:r>
      <w:r w:rsidR="0000571C" w:rsidRPr="008754D1">
        <w:rPr>
          <w:bCs/>
        </w:rPr>
        <w:t xml:space="preserve">. </w:t>
      </w:r>
      <w:r w:rsidRPr="008754D1">
        <w:rPr>
          <w:rFonts w:hint="eastAsia"/>
          <w:bCs/>
        </w:rPr>
        <w:t xml:space="preserve">However, the </w:t>
      </w:r>
      <w:proofErr w:type="spellStart"/>
      <w:r w:rsidR="00E34938" w:rsidRPr="008754D1">
        <w:rPr>
          <w:bCs/>
        </w:rPr>
        <w:t>exosomal</w:t>
      </w:r>
      <w:proofErr w:type="spellEnd"/>
      <w:r w:rsidR="00E34938" w:rsidRPr="008754D1">
        <w:rPr>
          <w:bCs/>
        </w:rPr>
        <w:t xml:space="preserve"> </w:t>
      </w:r>
      <w:r w:rsidR="003A1C89" w:rsidRPr="008754D1">
        <w:rPr>
          <w:rFonts w:hint="eastAsia"/>
          <w:bCs/>
        </w:rPr>
        <w:t>signal</w:t>
      </w:r>
      <w:r w:rsidR="003A1C89" w:rsidRPr="008754D1">
        <w:rPr>
          <w:bCs/>
        </w:rPr>
        <w:t>s</w:t>
      </w:r>
      <w:r w:rsidR="003A1C89" w:rsidRPr="008754D1">
        <w:rPr>
          <w:rFonts w:hint="eastAsia"/>
          <w:bCs/>
        </w:rPr>
        <w:t xml:space="preserve"> </w:t>
      </w:r>
      <w:r w:rsidRPr="008754D1">
        <w:rPr>
          <w:rFonts w:hint="eastAsia"/>
          <w:bCs/>
        </w:rPr>
        <w:t xml:space="preserve">mentioned above </w:t>
      </w:r>
      <w:r w:rsidR="002F3E4B" w:rsidRPr="008754D1">
        <w:rPr>
          <w:bCs/>
        </w:rPr>
        <w:t>lack</w:t>
      </w:r>
      <w:r w:rsidRPr="008754D1">
        <w:rPr>
          <w:rFonts w:hint="eastAsia"/>
          <w:bCs/>
        </w:rPr>
        <w:t xml:space="preserve"> experimental verification.</w:t>
      </w:r>
    </w:p>
    <w:p w14:paraId="31630442" w14:textId="77777777" w:rsidR="00B144DC" w:rsidRPr="008754D1" w:rsidRDefault="00B144DC" w:rsidP="00B144DC">
      <w:pPr>
        <w:rPr>
          <w:bCs/>
        </w:rPr>
      </w:pPr>
    </w:p>
    <w:p w14:paraId="3EA71831" w14:textId="1D480A0E" w:rsidR="00B144DC" w:rsidRPr="008754D1" w:rsidRDefault="00B144DC" w:rsidP="00B144DC">
      <w:pPr>
        <w:rPr>
          <w:bCs/>
        </w:rPr>
      </w:pPr>
      <w:r w:rsidRPr="008754D1">
        <w:rPr>
          <w:rFonts w:hint="eastAsia"/>
          <w:b/>
          <w:bCs/>
        </w:rPr>
        <w:t>3/ transform recipient cells:</w:t>
      </w:r>
      <w:r w:rsidRPr="008754D1">
        <w:rPr>
          <w:rFonts w:hint="eastAsia"/>
          <w:bCs/>
        </w:rPr>
        <w:t xml:space="preserve"> </w:t>
      </w:r>
      <w:proofErr w:type="spellStart"/>
      <w:r w:rsidRPr="008754D1">
        <w:rPr>
          <w:rFonts w:hint="eastAsia"/>
          <w:bCs/>
        </w:rPr>
        <w:t>Asuka</w:t>
      </w:r>
      <w:proofErr w:type="spellEnd"/>
      <w:r w:rsidRPr="008754D1">
        <w:rPr>
          <w:rFonts w:hint="eastAsia"/>
          <w:bCs/>
        </w:rPr>
        <w:t xml:space="preserve"> </w:t>
      </w:r>
      <w:proofErr w:type="spellStart"/>
      <w:r w:rsidRPr="008754D1">
        <w:rPr>
          <w:rFonts w:hint="eastAsia"/>
          <w:bCs/>
        </w:rPr>
        <w:t>Nanbo</w:t>
      </w:r>
      <w:proofErr w:type="spellEnd"/>
      <w:r w:rsidRPr="008754D1">
        <w:rPr>
          <w:rFonts w:hint="eastAsia"/>
          <w:bCs/>
        </w:rPr>
        <w:t xml:space="preserve"> </w:t>
      </w:r>
      <w:bookmarkStart w:id="77" w:name="OLE_LINK62"/>
      <w:bookmarkStart w:id="78" w:name="OLE_LINK61"/>
      <w:r w:rsidRPr="008754D1">
        <w:rPr>
          <w:rFonts w:hint="eastAsia"/>
          <w:bCs/>
        </w:rPr>
        <w:t>et al.</w:t>
      </w:r>
      <w:r w:rsidRPr="008754D1">
        <w:rPr>
          <w:rFonts w:ascii="等线" w:eastAsia="等线" w:hAnsi="等线" w:cs="Times New Roman"/>
        </w:rPr>
        <w:t xml:space="preserve"> </w:t>
      </w:r>
      <w:r w:rsidRPr="008754D1">
        <w:rPr>
          <w:bCs/>
        </w:rPr>
        <w:fldChar w:fldCharType="begin"/>
      </w:r>
      <w:r w:rsidR="00DB0D6C" w:rsidRPr="008754D1">
        <w:rPr>
          <w:bCs/>
        </w:rPr>
        <w:instrText xml:space="preserve"> ADDIN EN.CITE &lt;EndNote&gt;&lt;Cite&gt;&lt;Author&gt;Nanbo&lt;/Author&gt;&lt;Year&gt;2013&lt;/Year&gt;&lt;RecNum&gt;235&lt;/RecNum&gt;&lt;DisplayText&gt;[43]&lt;/DisplayText&gt;&lt;record&gt;&lt;rec-number&gt;235&lt;/rec-number&gt;&lt;foreign-keys&gt;&lt;key app="EN" db-id="detsear0azz0s4e22spvfvrdrddpw5ee99ap" timestamp="1533526864"&gt;235&lt;/key&gt;&lt;/foreign-keys&gt;&lt;ref-type name="Journal Article"&gt;17&lt;/ref-type&gt;&lt;contributors&gt;&lt;authors&gt;&lt;author&gt;Nanbo, A.&lt;/author&gt;&lt;author&gt;Kawanishi, E.&lt;/author&gt;&lt;author&gt;Yoshida, R.&lt;/author&gt;&lt;author&gt;Yoshiyama, H.&lt;/author&gt;&lt;/authors&gt;&lt;/contributors&gt;&lt;auth-address&gt;Graduate School of Pharmaceutical Sciences, Hokkaido University, Kita-ku, Sapporo, Japan. nanboa@pharm.hokudai.ac.jp&lt;/auth-address&gt;&lt;titles&gt;&lt;title&gt;Exosomes derived from Epstein-Barr virus-infected cells are internalized via caveola-dependent endocytosis and promote phenotypic modulation in target cells&lt;/title&gt;&lt;secondary-title&gt;J Virol&lt;/secondary-title&gt;&lt;/titles&gt;&lt;periodical&gt;&lt;full-title&gt;J Virol&lt;/full-title&gt;&lt;/periodical&gt;&lt;pages&gt;10334-47&lt;/pages&gt;&lt;volume&gt;87&lt;/volume&gt;&lt;number&gt;18&lt;/number&gt;&lt;edition&gt;2013/07/19&lt;/edition&gt;&lt;keywords&gt;&lt;keyword&gt;B-Lymphocytes/metabolism/*virology&lt;/keyword&gt;&lt;keyword&gt;Caveolae/*metabolism&lt;/keyword&gt;&lt;keyword&gt;Cell Line&lt;/keyword&gt;&lt;keyword&gt;*Endocytosis&lt;/keyword&gt;&lt;keyword&gt;Epithelial Cells/metabolism/*virology&lt;/keyword&gt;&lt;keyword&gt;Exosomes/*metabolism&lt;/keyword&gt;&lt;keyword&gt;Herpesvirus 4, Human/*growth &amp;amp; development&lt;/keyword&gt;&lt;keyword&gt;Humans&lt;/keyword&gt;&lt;/keywords&gt;&lt;dates&gt;&lt;year&gt;2013&lt;/year&gt;&lt;pub-dates&gt;&lt;date&gt;Sep&lt;/date&gt;&lt;/pub-dates&gt;&lt;/dates&gt;&lt;isbn&gt;1098-5514 (Electronic)&amp;#xD;0022-538X (Linking)&lt;/isbn&gt;&lt;accession-num&gt;23864627&lt;/accession-num&gt;&lt;urls&gt;&lt;related-urls&gt;&lt;url&gt;https://www.ncbi.nlm.nih.gov/pubmed/23864627&lt;/url&gt;&lt;/related-urls&gt;&lt;/urls&gt;&lt;custom2&gt;PMC3753980&lt;/custom2&gt;&lt;electronic-resource-num&gt;10.1128/JVI.01310-13&lt;/electronic-resource-num&gt;&lt;/record&gt;&lt;/Cite&gt;&lt;/EndNote&gt;</w:instrText>
      </w:r>
      <w:r w:rsidRPr="008754D1">
        <w:rPr>
          <w:bCs/>
        </w:rPr>
        <w:fldChar w:fldCharType="separate"/>
      </w:r>
      <w:r w:rsidR="00DB0D6C" w:rsidRPr="008754D1">
        <w:rPr>
          <w:bCs/>
          <w:noProof/>
        </w:rPr>
        <w:t>[43]</w:t>
      </w:r>
      <w:r w:rsidRPr="008754D1">
        <w:rPr>
          <w:bCs/>
        </w:rPr>
        <w:fldChar w:fldCharType="end"/>
      </w:r>
      <w:r w:rsidRPr="008754D1">
        <w:rPr>
          <w:rFonts w:hint="eastAsia"/>
          <w:bCs/>
        </w:rPr>
        <w:t xml:space="preserve"> </w:t>
      </w:r>
      <w:bookmarkEnd w:id="77"/>
      <w:bookmarkEnd w:id="78"/>
      <w:r w:rsidRPr="008754D1">
        <w:rPr>
          <w:rFonts w:hint="eastAsia"/>
          <w:bCs/>
        </w:rPr>
        <w:t xml:space="preserve">isolated three types exosomes derived from EBV-uninfected </w:t>
      </w:r>
      <w:r w:rsidRPr="008754D1">
        <w:rPr>
          <w:bCs/>
        </w:rPr>
        <w:t>,</w:t>
      </w:r>
      <w:r w:rsidRPr="008754D1">
        <w:rPr>
          <w:rFonts w:hint="eastAsia"/>
          <w:bCs/>
        </w:rPr>
        <w:t xml:space="preserve"> EBV-infected B cells of type I and EBV-infected B cells of type III latency, then</w:t>
      </w:r>
      <w:r w:rsidR="00084AD1" w:rsidRPr="008754D1">
        <w:rPr>
          <w:bCs/>
        </w:rPr>
        <w:t xml:space="preserve"> </w:t>
      </w:r>
      <w:r w:rsidR="00084AD1" w:rsidRPr="008754D1">
        <w:rPr>
          <w:rFonts w:hint="eastAsia"/>
          <w:bCs/>
        </w:rPr>
        <w:t>internalize</w:t>
      </w:r>
      <w:r w:rsidR="00D05784" w:rsidRPr="008754D1">
        <w:rPr>
          <w:bCs/>
        </w:rPr>
        <w:t>d</w:t>
      </w:r>
      <w:r w:rsidR="00084AD1" w:rsidRPr="008754D1">
        <w:rPr>
          <w:rFonts w:hint="eastAsia"/>
          <w:bCs/>
        </w:rPr>
        <w:t xml:space="preserve"> </w:t>
      </w:r>
      <w:r w:rsidRPr="008754D1">
        <w:rPr>
          <w:rFonts w:hint="eastAsia"/>
          <w:bCs/>
        </w:rPr>
        <w:t xml:space="preserve">the three exosomes into EBV-negative epithelial cells. </w:t>
      </w:r>
      <w:r w:rsidRPr="008754D1">
        <w:rPr>
          <w:bCs/>
        </w:rPr>
        <w:t>R</w:t>
      </w:r>
      <w:r w:rsidRPr="008754D1">
        <w:rPr>
          <w:rFonts w:hint="eastAsia"/>
          <w:bCs/>
        </w:rPr>
        <w:t xml:space="preserve">esults </w:t>
      </w:r>
      <w:r w:rsidRPr="008754D1">
        <w:rPr>
          <w:bCs/>
        </w:rPr>
        <w:t>reveal</w:t>
      </w:r>
      <w:r w:rsidR="00D05784" w:rsidRPr="008754D1">
        <w:rPr>
          <w:bCs/>
        </w:rPr>
        <w:t>ed</w:t>
      </w:r>
      <w:r w:rsidRPr="008754D1">
        <w:rPr>
          <w:bCs/>
        </w:rPr>
        <w:t xml:space="preserve"> that</w:t>
      </w:r>
      <w:r w:rsidRPr="008754D1">
        <w:rPr>
          <w:rFonts w:hint="eastAsia"/>
          <w:bCs/>
        </w:rPr>
        <w:t xml:space="preserve"> the exosomes derived from type III latency cells upregulate proliferation and </w:t>
      </w:r>
      <w:r w:rsidRPr="008754D1">
        <w:rPr>
          <w:bCs/>
        </w:rPr>
        <w:t xml:space="preserve">the </w:t>
      </w:r>
      <w:r w:rsidRPr="008754D1">
        <w:rPr>
          <w:rFonts w:hint="eastAsia"/>
          <w:bCs/>
        </w:rPr>
        <w:t>expression</w:t>
      </w:r>
      <w:r w:rsidR="00D05784" w:rsidRPr="008754D1">
        <w:rPr>
          <w:bCs/>
        </w:rPr>
        <w:t xml:space="preserve"> levels</w:t>
      </w:r>
      <w:r w:rsidRPr="008754D1">
        <w:rPr>
          <w:rFonts w:hint="eastAsia"/>
          <w:bCs/>
        </w:rPr>
        <w:t xml:space="preserve"> of </w:t>
      </w:r>
      <w:bookmarkStart w:id="79" w:name="_Hlk522222694"/>
      <w:r w:rsidR="007E5451" w:rsidRPr="008754D1">
        <w:rPr>
          <w:rFonts w:hint="eastAsia"/>
          <w:bCs/>
        </w:rPr>
        <w:t>intercellular adhesion molecule 1</w:t>
      </w:r>
      <w:bookmarkEnd w:id="79"/>
      <w:r w:rsidRPr="008754D1">
        <w:rPr>
          <w:rFonts w:hint="eastAsia"/>
          <w:bCs/>
        </w:rPr>
        <w:t xml:space="preserve"> (</w:t>
      </w:r>
      <w:r w:rsidR="007E5451" w:rsidRPr="008754D1">
        <w:rPr>
          <w:rFonts w:hint="eastAsia"/>
          <w:bCs/>
        </w:rPr>
        <w:t>ICAM-1</w:t>
      </w:r>
      <w:r w:rsidRPr="008754D1">
        <w:rPr>
          <w:rFonts w:hint="eastAsia"/>
          <w:bCs/>
        </w:rPr>
        <w:t xml:space="preserve">) in the recipient cells more significantly than those derived from EBV-negative and type I latency cells. They further confirmed that LMP1 </w:t>
      </w:r>
      <w:r w:rsidR="008B5E25" w:rsidRPr="008754D1">
        <w:rPr>
          <w:bCs/>
        </w:rPr>
        <w:t xml:space="preserve">upregulate </w:t>
      </w:r>
      <w:r w:rsidRPr="008754D1">
        <w:rPr>
          <w:rFonts w:hint="eastAsia"/>
          <w:bCs/>
        </w:rPr>
        <w:t>ICAM-1 expression in epithelia cells</w:t>
      </w:r>
      <w:r w:rsidR="008B5E25" w:rsidRPr="008754D1">
        <w:rPr>
          <w:bCs/>
        </w:rPr>
        <w:t xml:space="preserve"> significantly</w:t>
      </w:r>
      <w:r w:rsidRPr="008754D1">
        <w:rPr>
          <w:rFonts w:hint="eastAsia"/>
          <w:bCs/>
        </w:rPr>
        <w:t xml:space="preserve">. </w:t>
      </w:r>
      <w:r w:rsidRPr="008754D1">
        <w:rPr>
          <w:bCs/>
        </w:rPr>
        <w:t>What</w:t>
      </w:r>
      <w:proofErr w:type="gramStart"/>
      <w:r w:rsidRPr="008754D1">
        <w:rPr>
          <w:bCs/>
        </w:rPr>
        <w:t>’</w:t>
      </w:r>
      <w:proofErr w:type="gramEnd"/>
      <w:r w:rsidRPr="008754D1">
        <w:rPr>
          <w:bCs/>
        </w:rPr>
        <w:t xml:space="preserve">s </w:t>
      </w:r>
      <w:r w:rsidRPr="008754D1">
        <w:rPr>
          <w:rFonts w:hint="eastAsia"/>
          <w:bCs/>
        </w:rPr>
        <w:t xml:space="preserve">more, LMP1 cooperates with HIFα on regulations of the expression of E-cadherin and N-cadherin, by which </w:t>
      </w:r>
      <w:r w:rsidRPr="008754D1">
        <w:rPr>
          <w:bCs/>
        </w:rPr>
        <w:t>exosomes</w:t>
      </w:r>
      <w:r w:rsidRPr="008754D1">
        <w:rPr>
          <w:rFonts w:hint="eastAsia"/>
          <w:bCs/>
        </w:rPr>
        <w:t xml:space="preserve"> conduct</w:t>
      </w:r>
      <w:r w:rsidRPr="008754D1">
        <w:rPr>
          <w:bCs/>
        </w:rPr>
        <w:t xml:space="preserve"> </w:t>
      </w:r>
      <w:r w:rsidRPr="008754D1">
        <w:rPr>
          <w:rFonts w:hint="eastAsia"/>
          <w:bCs/>
        </w:rPr>
        <w:t>phenotype transformation</w:t>
      </w:r>
      <w:r w:rsidRPr="008754D1">
        <w:rPr>
          <w:bCs/>
        </w:rPr>
        <w:t xml:space="preserve"> that </w:t>
      </w:r>
      <w:r w:rsidRPr="008754D1">
        <w:rPr>
          <w:rFonts w:hint="eastAsia"/>
          <w:bCs/>
        </w:rPr>
        <w:t>associate with epithelial–mesenchymal transition (EMT)</w:t>
      </w:r>
      <w:r w:rsidRPr="008754D1">
        <w:rPr>
          <w:rFonts w:ascii="等线" w:eastAsia="等线" w:hAnsi="等线" w:cs="Times New Roman"/>
        </w:rPr>
        <w:t xml:space="preserve"> </w:t>
      </w:r>
      <w:r w:rsidRPr="008754D1">
        <w:rPr>
          <w:bCs/>
        </w:rPr>
        <w:fldChar w:fldCharType="begin">
          <w:fldData xml:space="preserve">PEVuZE5vdGU+PENpdGU+PEF1dGhvcj5BZ2E8L0F1dGhvcj48WWVhcj4yMDE0PC9ZZWFyPjxSZWNO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</w:fldData>
        </w:fldChar>
      </w:r>
      <w:r w:rsidR="00DB0D6C" w:rsidRPr="008754D1">
        <w:rPr>
          <w:bCs/>
        </w:rPr>
        <w:instrText xml:space="preserve"> ADDIN EN.CITE </w:instrText>
      </w:r>
      <w:r w:rsidR="00DB0D6C" w:rsidRPr="008754D1">
        <w:rPr>
          <w:bCs/>
        </w:rPr>
        <w:fldChar w:fldCharType="begin">
          <w:fldData xml:space="preserve">PEVuZE5vdGU+PENpdGU+PEF1dGhvcj5BZ2E8L0F1dGhvcj48WWVhcj4yMDE0PC9ZZWFyPjxSZWNO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44]</w:t>
      </w:r>
      <w:r w:rsidRPr="008754D1">
        <w:rPr>
          <w:bCs/>
        </w:rPr>
        <w:fldChar w:fldCharType="end"/>
      </w:r>
      <w:r w:rsidRPr="008754D1">
        <w:rPr>
          <w:bCs/>
        </w:rPr>
        <w:t xml:space="preserve">. The transformation of recipient cells </w:t>
      </w:r>
      <w:r w:rsidR="005F2318" w:rsidRPr="008754D1">
        <w:rPr>
          <w:bCs/>
        </w:rPr>
        <w:t>correlates</w:t>
      </w:r>
      <w:r w:rsidRPr="008754D1">
        <w:rPr>
          <w:bCs/>
        </w:rPr>
        <w:t xml:space="preserve"> with tumor proliferation and metastasis.</w:t>
      </w:r>
    </w:p>
    <w:p w14:paraId="2B57DCD4" w14:textId="77777777" w:rsidR="00B144DC" w:rsidRPr="008754D1" w:rsidRDefault="00B144DC" w:rsidP="00B144DC">
      <w:pPr>
        <w:rPr>
          <w:bCs/>
        </w:rPr>
      </w:pPr>
    </w:p>
    <w:p w14:paraId="26E59D0F" w14:textId="77777777" w:rsidR="00D933DD" w:rsidRPr="008754D1" w:rsidRDefault="00B144DC" w:rsidP="00B144DC">
      <w:pPr>
        <w:rPr>
          <w:b/>
          <w:bCs/>
        </w:rPr>
      </w:pPr>
      <w:r w:rsidRPr="008754D1">
        <w:rPr>
          <w:rFonts w:hint="eastAsia"/>
          <w:b/>
          <w:bCs/>
        </w:rPr>
        <w:t>LMP2</w:t>
      </w:r>
      <w:r w:rsidR="002237F1" w:rsidRPr="008754D1">
        <w:rPr>
          <w:b/>
          <w:bCs/>
        </w:rPr>
        <w:t xml:space="preserve"> </w:t>
      </w:r>
      <w:r w:rsidRPr="008754D1">
        <w:rPr>
          <w:rFonts w:hint="eastAsia"/>
          <w:b/>
          <w:bCs/>
        </w:rPr>
        <w:t xml:space="preserve">(Epstein-Barr virus (EBV)-encoded latent membrane protein 2) </w:t>
      </w:r>
    </w:p>
    <w:p w14:paraId="64BF805D" w14:textId="4D3AEC73" w:rsidR="00B144DC" w:rsidRPr="008754D1" w:rsidRDefault="00B144DC" w:rsidP="00D933DD">
      <w:pPr>
        <w:ind w:firstLineChars="100" w:firstLine="210"/>
        <w:rPr>
          <w:bCs/>
        </w:rPr>
      </w:pPr>
      <w:r w:rsidRPr="008754D1">
        <w:rPr>
          <w:rFonts w:hint="eastAsia"/>
          <w:bCs/>
        </w:rPr>
        <w:t xml:space="preserve">LMP2 includes LMP2A and LMP2B. Up to now, only LMP2A has been </w:t>
      </w:r>
      <w:r w:rsidR="00D933DD" w:rsidRPr="008754D1">
        <w:rPr>
          <w:bCs/>
        </w:rPr>
        <w:t>demonstrated</w:t>
      </w:r>
      <w:r w:rsidRPr="008754D1">
        <w:rPr>
          <w:rFonts w:hint="eastAsia"/>
          <w:bCs/>
        </w:rPr>
        <w:t xml:space="preserve"> to exist in EBV-associated exosomes. The secretion of LMP2A into exosomes is regulated by cholesterol</w:t>
      </w:r>
      <w:r w:rsidRPr="008754D1">
        <w:rPr>
          <w:bCs/>
        </w:rPr>
        <w:t xml:space="preserve">. </w:t>
      </w:r>
      <w:r w:rsidRPr="008754D1">
        <w:rPr>
          <w:rFonts w:hint="eastAsia"/>
          <w:bCs/>
        </w:rPr>
        <w:t>Masato Ikeda et al.</w:t>
      </w:r>
      <w:r w:rsidR="008B5E25" w:rsidRPr="008754D1">
        <w:rPr>
          <w:bCs/>
        </w:rPr>
        <w:t xml:space="preserve"> </w:t>
      </w:r>
      <w:r w:rsidR="005D0708" w:rsidRPr="008754D1">
        <w:rPr>
          <w:bCs/>
        </w:rPr>
        <w:fldChar w:fldCharType="begin"/>
      </w:r>
      <w:r w:rsidR="00DB0D6C" w:rsidRPr="008754D1">
        <w:rPr>
          <w:bCs/>
        </w:rPr>
        <w:instrText xml:space="preserve"> ADDIN EN.CITE &lt;EndNote&gt;&lt;Cite&gt;&lt;Author&gt;Ikeda&lt;/Author&gt;&lt;Year&gt;2007&lt;/Year&gt;&lt;RecNum&gt;8&lt;/RecNum&gt;&lt;DisplayText&gt;[45]&lt;/DisplayText&gt;&lt;record&gt;&lt;rec-number&gt;8&lt;/rec-number&gt;&lt;foreign-keys&gt;&lt;key app="EN" db-id="detsear0azz0s4e22spvfvrdrddpw5ee99ap" timestamp="1525076867"&gt;8&lt;/key&gt;&lt;/foreign-keys&gt;&lt;ref-type name="Journal Article"&gt;17&lt;/ref-type&gt;&lt;contributors&gt;&lt;authors&gt;&lt;author&gt;Ikeda, M.&lt;/author&gt;&lt;author&gt;Longnecker, R.&lt;/author&gt;&lt;/authors&gt;&lt;/contributors&gt;&lt;auth-address&gt;Department of Microbiology-Immunology, Northwestern University Feinberg School of Medicine, Chicago, IL 60611, USA.&lt;/auth-address&gt;&lt;titles&gt;&lt;title&gt;Cholesterol is critical for Epstein-Barr virus latent membrane protein 2A trafficking and protein stability&lt;/title&gt;&lt;secondary-title&gt;Virology&lt;/secondary-title&gt;&lt;/titles&gt;&lt;periodical&gt;&lt;full-title&gt;Virology&lt;/full-title&gt;&lt;/periodical&gt;&lt;pages&gt;461-8&lt;/pages&gt;&lt;volume&gt;360&lt;/volume&gt;&lt;number&gt;2&lt;/number&gt;&lt;edition&gt;2006/12/08&lt;/edition&gt;&lt;keywords&gt;&lt;keyword&gt;Cell Line&lt;/keyword&gt;&lt;keyword&gt;Cell Membrane/metabolism&lt;/keyword&gt;&lt;keyword&gt;Cholesterol/*metabolism&lt;/keyword&gt;&lt;keyword&gt;Herpesvirus 4, Human/*physiology&lt;/keyword&gt;&lt;keyword&gt;Humans&lt;/keyword&gt;&lt;keyword&gt;Immunoblotting&lt;/keyword&gt;&lt;keyword&gt;Immunoprecipitation&lt;/keyword&gt;&lt;keyword&gt;Microscopy, Fluorescence&lt;/keyword&gt;&lt;keyword&gt;Models, Biological&lt;/keyword&gt;&lt;keyword&gt;Phosphorylation&lt;/keyword&gt;&lt;keyword&gt;*Protein Transport&lt;/keyword&gt;&lt;keyword&gt;Transport Vesicles/metabolism&lt;/keyword&gt;&lt;keyword&gt;Ubiquitin/metabolism&lt;/keyword&gt;&lt;keyword&gt;Viral Matrix Proteins/*metabolism&lt;/keyword&gt;&lt;keyword&gt;beta-Cyclodextrins/pharmacology&lt;/keyword&gt;&lt;/keywords&gt;&lt;dates&gt;&lt;year&gt;2007&lt;/year&gt;&lt;pub-dates&gt;&lt;date&gt;Apr 10&lt;/date&gt;&lt;/pub-dates&gt;&lt;/dates&gt;&lt;isbn&gt;0042-6822 (Print)&amp;#xD;0042-6822 (Linking)&lt;/isbn&gt;&lt;accession-num&gt;17150237&lt;/accession-num&gt;&lt;urls&gt;&lt;related-urls&gt;&lt;url&gt;https://www.ncbi.nlm.nih.gov/pubmed/17150237&lt;/url&gt;&lt;/related-urls&gt;&lt;/urls&gt;&lt;custom2&gt;PMC1868700&lt;/custom2&gt;&lt;electronic-resource-num&gt;10.1016/j.virol.2006.10.046&lt;/electronic-resource-num&gt;&lt;/record&gt;&lt;/Cite&gt;&lt;/EndNote&gt;</w:instrText>
      </w:r>
      <w:r w:rsidR="005D0708" w:rsidRPr="008754D1">
        <w:rPr>
          <w:bCs/>
        </w:rPr>
        <w:fldChar w:fldCharType="separate"/>
      </w:r>
      <w:r w:rsidR="00DB0D6C" w:rsidRPr="008754D1">
        <w:rPr>
          <w:bCs/>
          <w:noProof/>
        </w:rPr>
        <w:t>[45]</w:t>
      </w:r>
      <w:r w:rsidR="005D0708" w:rsidRPr="008754D1">
        <w:rPr>
          <w:bCs/>
        </w:rPr>
        <w:fldChar w:fldCharType="end"/>
      </w:r>
      <w:r w:rsidRPr="008754D1">
        <w:rPr>
          <w:rFonts w:hint="eastAsia"/>
          <w:bCs/>
        </w:rPr>
        <w:t xml:space="preserve"> showed that the depletion of cholesterol from plasma </w:t>
      </w:r>
      <w:r w:rsidRPr="008754D1">
        <w:rPr>
          <w:rFonts w:hint="eastAsia"/>
          <w:bCs/>
        </w:rPr>
        <w:lastRenderedPageBreak/>
        <w:t xml:space="preserve">membrane increase the levels of </w:t>
      </w:r>
      <w:proofErr w:type="spellStart"/>
      <w:r w:rsidRPr="008754D1">
        <w:rPr>
          <w:rFonts w:hint="eastAsia"/>
          <w:bCs/>
        </w:rPr>
        <w:t>exosomal</w:t>
      </w:r>
      <w:proofErr w:type="spellEnd"/>
      <w:r w:rsidRPr="008754D1">
        <w:rPr>
          <w:rFonts w:hint="eastAsia"/>
          <w:bCs/>
        </w:rPr>
        <w:t xml:space="preserve"> LMP2A.</w:t>
      </w:r>
      <w:r w:rsidRPr="008754D1">
        <w:rPr>
          <w:bCs/>
        </w:rPr>
        <w:t xml:space="preserve"> </w:t>
      </w:r>
      <w:r w:rsidRPr="008754D1">
        <w:rPr>
          <w:rFonts w:hint="eastAsia"/>
          <w:bCs/>
        </w:rPr>
        <w:t>LMP2 and LMP1 share the similar characteristics in vivo, as they all contain cytosolic amino- and carboxyl-terminal domains and six or twelve transmembrane domains</w:t>
      </w:r>
      <w:r w:rsidR="008B5E25" w:rsidRPr="008754D1">
        <w:rPr>
          <w:bCs/>
        </w:rPr>
        <w:t xml:space="preserve"> </w:t>
      </w:r>
      <w:r w:rsidRPr="008754D1">
        <w:rPr>
          <w:bCs/>
        </w:rPr>
        <w:fldChar w:fldCharType="begin"/>
      </w:r>
      <w:r w:rsidR="00DB0D6C" w:rsidRPr="008754D1">
        <w:rPr>
          <w:bCs/>
        </w:rPr>
        <w:instrText xml:space="preserve"> ADDIN EN.CITE &lt;EndNote&gt;&lt;Cite&gt;&lt;Author&gt;Ikeda&lt;/Author&gt;&lt;Year&gt;2007&lt;/Year&gt;&lt;RecNum&gt;8&lt;/RecNum&gt;&lt;DisplayText&gt;[45]&lt;/DisplayText&gt;&lt;record&gt;&lt;rec-number&gt;8&lt;/rec-number&gt;&lt;foreign-keys&gt;&lt;key app="EN" db-id="detsear0azz0s4e22spvfvrdrddpw5ee99ap" timestamp="1525076867"&gt;8&lt;/key&gt;&lt;/foreign-keys&gt;&lt;ref-type name="Journal Article"&gt;17&lt;/ref-type&gt;&lt;contributors&gt;&lt;authors&gt;&lt;author&gt;Ikeda, M.&lt;/author&gt;&lt;author&gt;Longnecker, R.&lt;/author&gt;&lt;/authors&gt;&lt;/contributors&gt;&lt;auth-address&gt;Department of Microbiology-Immunology, Northwestern University Feinberg School of Medicine, Chicago, IL 60611, USA.&lt;/auth-address&gt;&lt;titles&gt;&lt;title&gt;Cholesterol is critical for Epstein-Barr virus latent membrane protein 2A trafficking and protein stability&lt;/title&gt;&lt;secondary-title&gt;Virology&lt;/secondary-title&gt;&lt;/titles&gt;&lt;periodical&gt;&lt;full-title&gt;Virology&lt;/full-title&gt;&lt;/periodical&gt;&lt;pages&gt;461-8&lt;/pages&gt;&lt;volume&gt;360&lt;/volume&gt;&lt;number&gt;2&lt;/number&gt;&lt;edition&gt;2006/12/08&lt;/edition&gt;&lt;keywords&gt;&lt;keyword&gt;Cell Line&lt;/keyword&gt;&lt;keyword&gt;Cell Membrane/metabolism&lt;/keyword&gt;&lt;keyword&gt;Cholesterol/*metabolism&lt;/keyword&gt;&lt;keyword&gt;Herpesvirus 4, Human/*physiology&lt;/keyword&gt;&lt;keyword&gt;Humans&lt;/keyword&gt;&lt;keyword&gt;Immunoblotting&lt;/keyword&gt;&lt;keyword&gt;Immunoprecipitation&lt;/keyword&gt;&lt;keyword&gt;Microscopy, Fluorescence&lt;/keyword&gt;&lt;keyword&gt;Models, Biological&lt;/keyword&gt;&lt;keyword&gt;Phosphorylation&lt;/keyword&gt;&lt;keyword&gt;*Protein Transport&lt;/keyword&gt;&lt;keyword&gt;Transport Vesicles/metabolism&lt;/keyword&gt;&lt;keyword&gt;Ubiquitin/metabolism&lt;/keyword&gt;&lt;keyword&gt;Viral Matrix Proteins/*metabolism&lt;/keyword&gt;&lt;keyword&gt;beta-Cyclodextrins/pharmacology&lt;/keyword&gt;&lt;/keywords&gt;&lt;dates&gt;&lt;year&gt;2007&lt;/year&gt;&lt;pub-dates&gt;&lt;date&gt;Apr 10&lt;/date&gt;&lt;/pub-dates&gt;&lt;/dates&gt;&lt;isbn&gt;0042-6822 (Print)&amp;#xD;0042-6822 (Linking)&lt;/isbn&gt;&lt;accession-num&gt;17150237&lt;/accession-num&gt;&lt;urls&gt;&lt;related-urls&gt;&lt;url&gt;https://www.ncbi.nlm.nih.gov/pubmed/17150237&lt;/url&gt;&lt;/related-urls&gt;&lt;/urls&gt;&lt;custom2&gt;PMC1868700&lt;/custom2&gt;&lt;electronic-resource-num&gt;10.1016/j.virol.2006.10.046&lt;/electronic-resource-num&gt;&lt;/record&gt;&lt;/Cite&gt;&lt;/EndNote&gt;</w:instrText>
      </w:r>
      <w:r w:rsidRPr="008754D1">
        <w:rPr>
          <w:bCs/>
        </w:rPr>
        <w:fldChar w:fldCharType="separate"/>
      </w:r>
      <w:r w:rsidR="00DB0D6C" w:rsidRPr="008754D1">
        <w:rPr>
          <w:bCs/>
          <w:noProof/>
        </w:rPr>
        <w:t>[45]</w:t>
      </w:r>
      <w:r w:rsidRPr="008754D1">
        <w:rPr>
          <w:bCs/>
        </w:rPr>
        <w:fldChar w:fldCharType="end"/>
      </w:r>
      <w:r w:rsidRPr="008754D1">
        <w:rPr>
          <w:rFonts w:hint="eastAsia"/>
          <w:bCs/>
        </w:rPr>
        <w:t>. Biological functions of LMP2A have been further investigated in the host-cells, including its interaction with MAPK, PI3-K/</w:t>
      </w:r>
      <w:proofErr w:type="spellStart"/>
      <w:r w:rsidRPr="008754D1">
        <w:rPr>
          <w:rFonts w:hint="eastAsia"/>
          <w:bCs/>
        </w:rPr>
        <w:t>Akt</w:t>
      </w:r>
      <w:proofErr w:type="spellEnd"/>
      <w:r w:rsidRPr="008754D1">
        <w:rPr>
          <w:rFonts w:hint="eastAsia"/>
          <w:bCs/>
        </w:rPr>
        <w:t>, NF-κB and STAT pathway</w:t>
      </w:r>
      <w:r w:rsidR="008B5E25" w:rsidRPr="008754D1">
        <w:rPr>
          <w:bCs/>
        </w:rPr>
        <w:t xml:space="preserve"> </w:t>
      </w:r>
      <w:r w:rsidRPr="008754D1">
        <w:rPr>
          <w:bCs/>
        </w:rPr>
        <w:fldChar w:fldCharType="begin"/>
      </w:r>
      <w:r w:rsidR="00DB0D6C" w:rsidRPr="008754D1">
        <w:rPr>
          <w:bCs/>
        </w:rPr>
        <w:instrText xml:space="preserve"> ADDIN EN.CITE &lt;EndNote&gt;&lt;Cite&gt;&lt;Author&gt;Pang&lt;/Author&gt;&lt;Year&gt;2009&lt;/Year&gt;&lt;RecNum&gt;239&lt;/RecNum&gt;&lt;DisplayText&gt;[46]&lt;/DisplayText&gt;&lt;record&gt;&lt;rec-number&gt;239&lt;/rec-number&gt;&lt;foreign-keys&gt;&lt;key app="EN" db-id="detsear0azz0s4e22spvfvrdrddpw5ee99ap" timestamp="1533610943"&gt;239&lt;/key&gt;&lt;/foreign-keys&gt;&lt;ref-type name="Journal Article"&gt;17&lt;/ref-type&gt;&lt;contributors&gt;&lt;authors&gt;&lt;author&gt;Pang, M. F.&lt;/author&gt;&lt;author&gt;Lin, K. W.&lt;/author&gt;&lt;author&gt;Peh, S. C.&lt;/author&gt;&lt;/authors&gt;&lt;/contributors&gt;&lt;auth-address&gt;Cancer Center Karolinska, Department of Oncology-Pathology, Karolinska Institutet, Stockholm, Sweden.&lt;/auth-address&gt;&lt;titles&gt;&lt;title&gt;The signaling pathways of Epstein-Barr virus-encoded latent membrane protein 2A (LMP2A) in latency and cancer&lt;/title&gt;&lt;secondary-title&gt;Cell Mol Biol Lett&lt;/secondary-title&gt;&lt;/titles&gt;&lt;periodical&gt;&lt;full-title&gt;Cell Mol Biol Lett&lt;/full-title&gt;&lt;/periodical&gt;&lt;pages&gt;222-47&lt;/pages&gt;&lt;volume&gt;14&lt;/volume&gt;&lt;number&gt;2&lt;/number&gt;&lt;edition&gt;2008/12/17&lt;/edition&gt;&lt;keywords&gt;&lt;keyword&gt;Animals&lt;/keyword&gt;&lt;keyword&gt;Epstein-Barr Virus Infections/*virology&lt;/keyword&gt;&lt;keyword&gt;Herpesvirus 4, Human/*metabolism&lt;/keyword&gt;&lt;keyword&gt;Humans&lt;/keyword&gt;&lt;keyword&gt;Neoplasms/metabolism/*virology&lt;/keyword&gt;&lt;keyword&gt;*Signal Transduction&lt;/keyword&gt;&lt;keyword&gt;Viral Matrix Proteins/*metabolism&lt;/keyword&gt;&lt;keyword&gt;*Virus Latency&lt;/keyword&gt;&lt;/keywords&gt;&lt;dates&gt;&lt;year&gt;2009&lt;/year&gt;&lt;/dates&gt;&lt;isbn&gt;1689-1392 (Electronic)&amp;#xD;1425-8153 (Linking)&lt;/isbn&gt;&lt;accession-num&gt;19082921&lt;/accession-num&gt;&lt;urls&gt;&lt;related-urls&gt;&lt;url&gt;https://www.ncbi.nlm.nih.gov/pubmed/19082921&lt;/url&gt;&lt;/related-urls&gt;&lt;/urls&gt;&lt;electronic-resource-num&gt;10.2478/s11658-008-0045-2&lt;/electronic-resource-num&gt;&lt;/record&gt;&lt;/Cite&gt;&lt;/EndNote&gt;</w:instrText>
      </w:r>
      <w:r w:rsidRPr="008754D1">
        <w:rPr>
          <w:bCs/>
        </w:rPr>
        <w:fldChar w:fldCharType="separate"/>
      </w:r>
      <w:r w:rsidR="00DB0D6C" w:rsidRPr="008754D1">
        <w:rPr>
          <w:bCs/>
          <w:noProof/>
        </w:rPr>
        <w:t>[46]</w:t>
      </w:r>
      <w:r w:rsidRPr="008754D1">
        <w:rPr>
          <w:bCs/>
        </w:rPr>
        <w:fldChar w:fldCharType="end"/>
      </w:r>
      <w:r w:rsidRPr="008754D1">
        <w:rPr>
          <w:rFonts w:hint="eastAsia"/>
          <w:bCs/>
        </w:rPr>
        <w:t xml:space="preserve">. </w:t>
      </w:r>
      <w:r w:rsidRPr="008754D1">
        <w:rPr>
          <w:bCs/>
        </w:rPr>
        <w:t>So,</w:t>
      </w:r>
      <w:r w:rsidRPr="008754D1">
        <w:rPr>
          <w:rFonts w:hint="eastAsia"/>
          <w:bCs/>
        </w:rPr>
        <w:t xml:space="preserve"> </w:t>
      </w:r>
      <w:r w:rsidRPr="008754D1">
        <w:rPr>
          <w:bCs/>
        </w:rPr>
        <w:t>in our analogy</w:t>
      </w:r>
      <w:r w:rsidRPr="008754D1">
        <w:rPr>
          <w:rFonts w:hint="eastAsia"/>
          <w:bCs/>
        </w:rPr>
        <w:t xml:space="preserve">, LMP2 may also contribute to malignance conducted by exosome though there still have little researches on the bioeffect of </w:t>
      </w:r>
      <w:proofErr w:type="spellStart"/>
      <w:r w:rsidRPr="008754D1">
        <w:rPr>
          <w:rFonts w:hint="eastAsia"/>
          <w:bCs/>
        </w:rPr>
        <w:t>exosomal</w:t>
      </w:r>
      <w:proofErr w:type="spellEnd"/>
      <w:r w:rsidRPr="008754D1">
        <w:rPr>
          <w:rFonts w:hint="eastAsia"/>
          <w:bCs/>
        </w:rPr>
        <w:t xml:space="preserve"> LMP2 </w:t>
      </w:r>
      <w:r w:rsidR="008B5E25" w:rsidRPr="008754D1">
        <w:rPr>
          <w:bCs/>
        </w:rPr>
        <w:t>in</w:t>
      </w:r>
      <w:r w:rsidRPr="008754D1">
        <w:rPr>
          <w:rFonts w:hint="eastAsia"/>
          <w:bCs/>
        </w:rPr>
        <w:t xml:space="preserve"> recipient cells.</w:t>
      </w:r>
    </w:p>
    <w:p w14:paraId="5652D780" w14:textId="77777777" w:rsidR="004D4291" w:rsidRPr="008754D1" w:rsidRDefault="004D4291" w:rsidP="00B144DC">
      <w:pPr>
        <w:rPr>
          <w:bCs/>
        </w:rPr>
      </w:pPr>
    </w:p>
    <w:p w14:paraId="227D00D5" w14:textId="7D2DFF2C" w:rsidR="00B144DC" w:rsidRPr="008754D1" w:rsidRDefault="009852D9" w:rsidP="00B144DC">
      <w:pPr>
        <w:rPr>
          <w:b/>
          <w:bCs/>
          <w:sz w:val="22"/>
          <w:szCs w:val="24"/>
        </w:rPr>
      </w:pPr>
      <w:r w:rsidRPr="008754D1">
        <w:rPr>
          <w:b/>
          <w:bCs/>
          <w:sz w:val="22"/>
          <w:szCs w:val="24"/>
        </w:rPr>
        <w:t xml:space="preserve">3.2 </w:t>
      </w:r>
      <w:r w:rsidR="00B144DC" w:rsidRPr="008754D1">
        <w:rPr>
          <w:b/>
          <w:bCs/>
          <w:sz w:val="22"/>
          <w:szCs w:val="24"/>
        </w:rPr>
        <w:t xml:space="preserve">Signaling proteins in EBV-associated tumor-derived exosomes </w:t>
      </w:r>
      <w:r w:rsidR="00B144DC" w:rsidRPr="008754D1">
        <w:rPr>
          <w:rFonts w:hint="eastAsia"/>
          <w:b/>
          <w:bCs/>
          <w:sz w:val="22"/>
          <w:szCs w:val="24"/>
        </w:rPr>
        <w:t xml:space="preserve">  </w:t>
      </w:r>
    </w:p>
    <w:p w14:paraId="3095BEDA" w14:textId="77777777" w:rsidR="00B144DC" w:rsidRPr="008754D1" w:rsidRDefault="00B144DC" w:rsidP="00B144DC">
      <w:pPr>
        <w:rPr>
          <w:b/>
          <w:bCs/>
        </w:rPr>
      </w:pPr>
    </w:p>
    <w:p w14:paraId="1A465E99" w14:textId="77777777" w:rsidR="00EC79A6" w:rsidRPr="008754D1" w:rsidRDefault="00B144DC" w:rsidP="00B144DC">
      <w:pPr>
        <w:rPr>
          <w:b/>
          <w:bCs/>
        </w:rPr>
      </w:pPr>
      <w:r w:rsidRPr="008754D1">
        <w:rPr>
          <w:rFonts w:hint="eastAsia"/>
          <w:b/>
          <w:bCs/>
        </w:rPr>
        <w:t xml:space="preserve">FGF-2 (Fibroblast growth factor-2) </w:t>
      </w:r>
    </w:p>
    <w:p w14:paraId="7BC77201" w14:textId="7C1B1AFE" w:rsidR="00B144DC" w:rsidRPr="008754D1" w:rsidRDefault="00B144DC" w:rsidP="00FF2CF7">
      <w:pPr>
        <w:ind w:firstLineChars="100" w:firstLine="210"/>
        <w:rPr>
          <w:bCs/>
        </w:rPr>
      </w:pPr>
      <w:r w:rsidRPr="008754D1">
        <w:rPr>
          <w:rFonts w:hint="eastAsia"/>
          <w:bCs/>
        </w:rPr>
        <w:t>Basal epithelial cells produce FGF-2 that interact</w:t>
      </w:r>
      <w:r w:rsidR="00C40BE4" w:rsidRPr="008754D1">
        <w:rPr>
          <w:bCs/>
        </w:rPr>
        <w:t>s</w:t>
      </w:r>
      <w:r w:rsidRPr="008754D1">
        <w:rPr>
          <w:rFonts w:hint="eastAsia"/>
          <w:bCs/>
        </w:rPr>
        <w:t xml:space="preserve"> with its receptor 2 and 3, which </w:t>
      </w:r>
      <w:r w:rsidR="008B5E25" w:rsidRPr="008754D1">
        <w:rPr>
          <w:bCs/>
        </w:rPr>
        <w:t xml:space="preserve">satisfy the need of </w:t>
      </w:r>
      <w:r w:rsidRPr="008754D1">
        <w:rPr>
          <w:rFonts w:hint="eastAsia"/>
          <w:bCs/>
        </w:rPr>
        <w:t>normal epithelia growth and maintenance of connective tissue structures. However, deregulation of FGF-2 plays an important role in</w:t>
      </w:r>
      <w:r w:rsidRPr="008754D1">
        <w:t xml:space="preserve"> </w:t>
      </w:r>
      <w:r w:rsidRPr="008754D1">
        <w:rPr>
          <w:rFonts w:hint="eastAsia"/>
          <w:bCs/>
        </w:rPr>
        <w:t>both pre-malignant and tumor angiogenesis</w:t>
      </w:r>
      <w:r w:rsidR="001A7D58" w:rsidRPr="008754D1">
        <w:rPr>
          <w:rFonts w:hint="eastAsia"/>
          <w:bCs/>
        </w:rPr>
        <w:t>.</w:t>
      </w:r>
      <w:r w:rsidR="00FD4D11" w:rsidRPr="008754D1">
        <w:rPr>
          <w:bCs/>
        </w:rPr>
        <w:t xml:space="preserve"> In the early stages of carcinogenesis, the expression of FGF-2 is increased, mainly of its 18 </w:t>
      </w:r>
      <w:proofErr w:type="spellStart"/>
      <w:r w:rsidR="00FD4D11" w:rsidRPr="008754D1">
        <w:rPr>
          <w:bCs/>
        </w:rPr>
        <w:t>kDa</w:t>
      </w:r>
      <w:proofErr w:type="spellEnd"/>
      <w:r w:rsidR="00FD4D11" w:rsidRPr="008754D1">
        <w:rPr>
          <w:bCs/>
        </w:rPr>
        <w:t xml:space="preserve"> isoform, which interact</w:t>
      </w:r>
      <w:r w:rsidR="00FF2CF7" w:rsidRPr="008754D1">
        <w:rPr>
          <w:bCs/>
        </w:rPr>
        <w:t>s</w:t>
      </w:r>
      <w:r w:rsidR="00FD4D11" w:rsidRPr="008754D1">
        <w:rPr>
          <w:bCs/>
        </w:rPr>
        <w:t xml:space="preserve"> with </w:t>
      </w:r>
      <w:r w:rsidR="00C13C57" w:rsidRPr="008754D1">
        <w:rPr>
          <w:bCs/>
        </w:rPr>
        <w:t>over-</w:t>
      </w:r>
      <w:r w:rsidR="00C13C57" w:rsidRPr="008754D1">
        <w:rPr>
          <w:rFonts w:hint="eastAsia"/>
          <w:bCs/>
        </w:rPr>
        <w:t>expressed</w:t>
      </w:r>
      <w:r w:rsidR="00C13C57" w:rsidRPr="008754D1">
        <w:rPr>
          <w:bCs/>
        </w:rPr>
        <w:t xml:space="preserve"> </w:t>
      </w:r>
      <w:r w:rsidR="00FD4D11" w:rsidRPr="008754D1">
        <w:rPr>
          <w:bCs/>
        </w:rPr>
        <w:t>FGFR-3</w:t>
      </w:r>
      <w:r w:rsidR="00965FC2" w:rsidRPr="008754D1">
        <w:rPr>
          <w:bCs/>
        </w:rPr>
        <w:t xml:space="preserve">. The continuous activity of FGER-3 </w:t>
      </w:r>
      <w:r w:rsidR="00894407" w:rsidRPr="008754D1">
        <w:rPr>
          <w:bCs/>
        </w:rPr>
        <w:t>would</w:t>
      </w:r>
      <w:r w:rsidR="00784247" w:rsidRPr="008754D1">
        <w:rPr>
          <w:bCs/>
        </w:rPr>
        <w:t xml:space="preserve"> enhance</w:t>
      </w:r>
      <w:r w:rsidR="00894407" w:rsidRPr="008754D1">
        <w:rPr>
          <w:bCs/>
        </w:rPr>
        <w:t xml:space="preserve"> epithelia growth and </w:t>
      </w:r>
      <w:r w:rsidR="00784247" w:rsidRPr="008754D1">
        <w:rPr>
          <w:bCs/>
        </w:rPr>
        <w:t xml:space="preserve">promote </w:t>
      </w:r>
      <w:r w:rsidR="00894407" w:rsidRPr="008754D1">
        <w:rPr>
          <w:bCs/>
        </w:rPr>
        <w:t xml:space="preserve">angiogenesis </w:t>
      </w:r>
      <w:r w:rsidRPr="008754D1">
        <w:rPr>
          <w:rFonts w:hint="eastAsia"/>
          <w:bCs/>
        </w:rPr>
        <w:fldChar w:fldCharType="begin">
          <w:fldData xml:space="preserve">PEVuZE5vdGU+PENpdGU+PEF1dGhvcj5SYWltb25kaTwvQXV0aG9yPjxZZWFyPjIwMDY8L1llYXI+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SYWltb25kaTwvQXV0aG9yPjxZZWFyPjIwMDY8L1llYXI+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rFonts w:hint="eastAsia"/>
          <w:bCs/>
        </w:rPr>
      </w:r>
      <w:r w:rsidRPr="008754D1">
        <w:rPr>
          <w:rFonts w:hint="eastAsia"/>
          <w:bCs/>
        </w:rPr>
        <w:fldChar w:fldCharType="separate"/>
      </w:r>
      <w:r w:rsidR="00DB0D6C" w:rsidRPr="008754D1">
        <w:rPr>
          <w:bCs/>
          <w:noProof/>
        </w:rPr>
        <w:t>[47]</w:t>
      </w:r>
      <w:r w:rsidRPr="008754D1">
        <w:rPr>
          <w:rFonts w:hint="eastAsia"/>
        </w:rPr>
        <w:fldChar w:fldCharType="end"/>
      </w:r>
      <w:r w:rsidR="00C13C57" w:rsidRPr="008754D1">
        <w:t>.</w:t>
      </w:r>
      <w:r w:rsidR="00251159" w:rsidRPr="008754D1">
        <w:t xml:space="preserve"> Moreover, </w:t>
      </w:r>
      <w:r w:rsidR="00251159" w:rsidRPr="008754D1">
        <w:rPr>
          <w:bCs/>
        </w:rPr>
        <w:t>i</w:t>
      </w:r>
      <w:r w:rsidRPr="008754D1">
        <w:rPr>
          <w:rFonts w:hint="eastAsia"/>
          <w:bCs/>
        </w:rPr>
        <w:t xml:space="preserve">n the study of EBV-associated exosomes, </w:t>
      </w:r>
      <w:proofErr w:type="spellStart"/>
      <w:r w:rsidRPr="008754D1">
        <w:rPr>
          <w:rFonts w:hint="eastAsia"/>
          <w:bCs/>
        </w:rPr>
        <w:t>Ceccarelli</w:t>
      </w:r>
      <w:proofErr w:type="spellEnd"/>
      <w:r w:rsidRPr="008754D1">
        <w:rPr>
          <w:rFonts w:hint="eastAsia"/>
          <w:bCs/>
        </w:rPr>
        <w:t xml:space="preserve"> S et al.</w:t>
      </w:r>
      <w:r w:rsidRPr="008754D1">
        <w:t xml:space="preserve"> </w:t>
      </w:r>
      <w:r w:rsidRPr="008754D1">
        <w:fldChar w:fldCharType="begin">
          <w:fldData xml:space="preserve">PEVuZE5vdGU+PENpdGU+PEF1dGhvcj5DZWNjYXJlbGxpPC9BdXRob3I+PFllYXI+MjAwNzwvWWVh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</w:fldData>
        </w:fldChar>
      </w:r>
      <w:r w:rsidR="00DB0D6C" w:rsidRPr="008754D1">
        <w:instrText xml:space="preserve"> ADDIN EN.CITE </w:instrText>
      </w:r>
      <w:r w:rsidR="00DB0D6C" w:rsidRPr="008754D1">
        <w:fldChar w:fldCharType="begin">
          <w:fldData xml:space="preserve">PEVuZE5vdGU+PENpdGU+PEF1dGhvcj5DZWNjYXJlbGxpPC9BdXRob3I+PFllYXI+MjAwNzwvWWVh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48]</w:t>
      </w:r>
      <w:r w:rsidRPr="008754D1">
        <w:fldChar w:fldCharType="end"/>
      </w:r>
      <w:r w:rsidRPr="008754D1">
        <w:rPr>
          <w:rFonts w:hint="eastAsia"/>
          <w:bCs/>
        </w:rPr>
        <w:t xml:space="preserve"> pointed out that LMP1 promotes FGF-2 </w:t>
      </w:r>
      <w:r w:rsidR="00C13C57" w:rsidRPr="008754D1">
        <w:rPr>
          <w:bCs/>
        </w:rPr>
        <w:t xml:space="preserve">and its 18 </w:t>
      </w:r>
      <w:proofErr w:type="spellStart"/>
      <w:r w:rsidR="00C13C57" w:rsidRPr="008754D1">
        <w:rPr>
          <w:bCs/>
        </w:rPr>
        <w:t>kDa</w:t>
      </w:r>
      <w:proofErr w:type="spellEnd"/>
      <w:r w:rsidR="00C13C57" w:rsidRPr="008754D1">
        <w:rPr>
          <w:bCs/>
        </w:rPr>
        <w:t xml:space="preserve"> isoform</w:t>
      </w:r>
      <w:r w:rsidR="00C13C57" w:rsidRPr="008754D1">
        <w:rPr>
          <w:rFonts w:hint="eastAsia"/>
          <w:bCs/>
        </w:rPr>
        <w:t xml:space="preserve"> </w:t>
      </w:r>
      <w:r w:rsidRPr="008754D1">
        <w:rPr>
          <w:rFonts w:hint="eastAsia"/>
          <w:bCs/>
        </w:rPr>
        <w:t>concentrating in multivesicular bodies and releas</w:t>
      </w:r>
      <w:r w:rsidR="00CF28CB" w:rsidRPr="008754D1">
        <w:rPr>
          <w:bCs/>
        </w:rPr>
        <w:t xml:space="preserve">e </w:t>
      </w:r>
      <w:r w:rsidRPr="008754D1">
        <w:rPr>
          <w:rFonts w:hint="eastAsia"/>
          <w:bCs/>
        </w:rPr>
        <w:t xml:space="preserve">through exosomes. </w:t>
      </w:r>
      <w:r w:rsidRPr="008754D1">
        <w:rPr>
          <w:bCs/>
        </w:rPr>
        <w:t>A</w:t>
      </w:r>
      <w:r w:rsidRPr="008754D1">
        <w:rPr>
          <w:rFonts w:hint="eastAsia"/>
          <w:bCs/>
        </w:rPr>
        <w:t xml:space="preserve">lso, they further implicated that FGF-2 containing exosomes </w:t>
      </w:r>
      <w:r w:rsidR="00784247" w:rsidRPr="008754D1">
        <w:rPr>
          <w:bCs/>
        </w:rPr>
        <w:t>are responsible for</w:t>
      </w:r>
      <w:r w:rsidRPr="008754D1">
        <w:rPr>
          <w:rFonts w:hint="eastAsia"/>
          <w:bCs/>
        </w:rPr>
        <w:t xml:space="preserve"> angiogenesis</w:t>
      </w:r>
      <w:r w:rsidRPr="008754D1">
        <w:rPr>
          <w:bCs/>
        </w:rPr>
        <w:t xml:space="preserve"> in tumor microenvironment</w:t>
      </w:r>
      <w:r w:rsidRPr="008754D1">
        <w:rPr>
          <w:rFonts w:hint="eastAsia"/>
          <w:bCs/>
        </w:rPr>
        <w:t>.</w:t>
      </w:r>
    </w:p>
    <w:p w14:paraId="2D6D9523" w14:textId="77777777" w:rsidR="00B144DC" w:rsidRPr="008754D1" w:rsidRDefault="00B144DC" w:rsidP="00B144DC">
      <w:pPr>
        <w:rPr>
          <w:bCs/>
        </w:rPr>
      </w:pPr>
    </w:p>
    <w:p w14:paraId="7738FFDE" w14:textId="77777777" w:rsidR="00EC79A6" w:rsidRPr="008754D1" w:rsidRDefault="00B144DC" w:rsidP="00B144DC">
      <w:pPr>
        <w:rPr>
          <w:b/>
          <w:bCs/>
        </w:rPr>
      </w:pPr>
      <w:r w:rsidRPr="008754D1">
        <w:rPr>
          <w:rFonts w:hint="eastAsia"/>
          <w:b/>
          <w:bCs/>
        </w:rPr>
        <w:t xml:space="preserve">HIF1 (hypoxia inducible factor-1) </w:t>
      </w:r>
    </w:p>
    <w:p w14:paraId="5FFF3475" w14:textId="4AEF718F" w:rsidR="00B144DC" w:rsidRPr="008754D1" w:rsidRDefault="00B144DC" w:rsidP="00EC79A6">
      <w:pPr>
        <w:ind w:firstLineChars="100" w:firstLine="210"/>
        <w:rPr>
          <w:bCs/>
        </w:rPr>
      </w:pPr>
      <w:r w:rsidRPr="008754D1">
        <w:rPr>
          <w:rFonts w:hint="eastAsia"/>
          <w:bCs/>
        </w:rPr>
        <w:t>Secretion of HIF1 into exosomes is independent of LMP1. However, LMP1 effectively increases the content of HIF1 in exosomes. They also demonstrated that HIF1 recovered from exosomes retain</w:t>
      </w:r>
      <w:r w:rsidRPr="008754D1">
        <w:rPr>
          <w:bCs/>
        </w:rPr>
        <w:t xml:space="preserve"> </w:t>
      </w:r>
      <w:r w:rsidRPr="008754D1">
        <w:rPr>
          <w:rFonts w:hint="eastAsia"/>
          <w:bCs/>
        </w:rPr>
        <w:t xml:space="preserve">DNA-binding activity and is transcriptionally active in recipient cells after </w:t>
      </w:r>
      <w:r w:rsidR="0097370E" w:rsidRPr="008754D1">
        <w:rPr>
          <w:bCs/>
        </w:rPr>
        <w:t xml:space="preserve">integrating with </w:t>
      </w:r>
      <w:r w:rsidRPr="008754D1">
        <w:rPr>
          <w:rFonts w:hint="eastAsia"/>
          <w:bCs/>
        </w:rPr>
        <w:t>exosome. The functions of HIF1 in exosomes mainly coordinate with LMP1 to downregulate E-cadherin levels and upregulate N-cadherin levels, which correlates with EMT. Thus, the HIF1 associated exosomes</w:t>
      </w:r>
      <w:r w:rsidR="000F2379" w:rsidRPr="008754D1">
        <w:rPr>
          <w:bCs/>
        </w:rPr>
        <w:t xml:space="preserve"> exert </w:t>
      </w:r>
      <w:r w:rsidRPr="008754D1">
        <w:rPr>
          <w:rFonts w:hint="eastAsia"/>
          <w:bCs/>
        </w:rPr>
        <w:t>pro-metastatic effects in recipient cells,</w:t>
      </w:r>
      <w:r w:rsidR="000F2379" w:rsidRPr="008754D1">
        <w:rPr>
          <w:bCs/>
        </w:rPr>
        <w:t xml:space="preserve"> resulting in </w:t>
      </w:r>
      <w:r w:rsidRPr="008754D1">
        <w:rPr>
          <w:rFonts w:hint="eastAsia"/>
          <w:bCs/>
        </w:rPr>
        <w:t xml:space="preserve">migration and invasiveness of </w:t>
      </w:r>
      <w:bookmarkStart w:id="80" w:name="_Hlk523847140"/>
      <w:r w:rsidRPr="008754D1">
        <w:rPr>
          <w:rFonts w:hint="eastAsia"/>
          <w:bCs/>
        </w:rPr>
        <w:t>NP cell lines</w:t>
      </w:r>
      <w:r w:rsidR="00ED0BE5" w:rsidRPr="008754D1">
        <w:rPr>
          <w:bCs/>
        </w:rPr>
        <w:t xml:space="preserve"> [24]</w:t>
      </w:r>
      <w:r w:rsidRPr="008754D1">
        <w:rPr>
          <w:rFonts w:hint="eastAsia"/>
          <w:bCs/>
        </w:rPr>
        <w:t>.</w:t>
      </w:r>
      <w:bookmarkEnd w:id="80"/>
    </w:p>
    <w:p w14:paraId="5C8C570D" w14:textId="77777777" w:rsidR="00B144DC" w:rsidRPr="008754D1" w:rsidRDefault="00B144DC" w:rsidP="00B144DC">
      <w:pPr>
        <w:rPr>
          <w:bCs/>
        </w:rPr>
      </w:pPr>
    </w:p>
    <w:p w14:paraId="4AAFC103" w14:textId="77777777" w:rsidR="00EC79A6" w:rsidRPr="008754D1" w:rsidRDefault="00B144DC" w:rsidP="00B144DC">
      <w:pPr>
        <w:rPr>
          <w:b/>
          <w:bCs/>
        </w:rPr>
      </w:pPr>
      <w:r w:rsidRPr="008754D1">
        <w:rPr>
          <w:rFonts w:hint="eastAsia"/>
          <w:b/>
          <w:bCs/>
        </w:rPr>
        <w:t xml:space="preserve">EGFR (Epidermal Growth Factor Receptor) </w:t>
      </w:r>
    </w:p>
    <w:p w14:paraId="0EF472CE" w14:textId="2ADF6C14" w:rsidR="00B144DC" w:rsidRPr="008754D1" w:rsidRDefault="00B144DC" w:rsidP="00EC79A6">
      <w:pPr>
        <w:ind w:firstLineChars="100" w:firstLine="210"/>
      </w:pPr>
      <w:r w:rsidRPr="008754D1">
        <w:rPr>
          <w:rFonts w:hint="eastAsia"/>
          <w:bCs/>
        </w:rPr>
        <w:t xml:space="preserve">David G. </w:t>
      </w:r>
      <w:proofErr w:type="spellStart"/>
      <w:r w:rsidRPr="008754D1">
        <w:rPr>
          <w:rFonts w:hint="eastAsia"/>
          <w:bCs/>
        </w:rPr>
        <w:t>Meckes</w:t>
      </w:r>
      <w:proofErr w:type="spellEnd"/>
      <w:r w:rsidRPr="008754D1">
        <w:rPr>
          <w:rFonts w:hint="eastAsia"/>
          <w:bCs/>
        </w:rPr>
        <w:t xml:space="preserve">, Jr. et al. </w:t>
      </w:r>
      <w:r w:rsidRPr="008754D1">
        <w:rPr>
          <w:rFonts w:hint="eastAsia"/>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NZWNrZXM8L0F1dGhvcj48WWVhcj4yMDEwPC9ZZWFyPjxS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rFonts w:hint="eastAsia"/>
          <w:bCs/>
        </w:rPr>
      </w:r>
      <w:r w:rsidRPr="008754D1">
        <w:rPr>
          <w:rFonts w:hint="eastAsia"/>
          <w:bCs/>
        </w:rPr>
        <w:fldChar w:fldCharType="separate"/>
      </w:r>
      <w:r w:rsidR="00DB0D6C" w:rsidRPr="008754D1">
        <w:rPr>
          <w:bCs/>
          <w:noProof/>
        </w:rPr>
        <w:t>[39]</w:t>
      </w:r>
      <w:r w:rsidRPr="008754D1">
        <w:rPr>
          <w:rFonts w:hint="eastAsia"/>
        </w:rPr>
        <w:fldChar w:fldCharType="end"/>
      </w:r>
      <w:r w:rsidR="000016A3" w:rsidRPr="008754D1">
        <w:t xml:space="preserve"> </w:t>
      </w:r>
      <w:r w:rsidRPr="008754D1">
        <w:rPr>
          <w:rFonts w:hint="eastAsia"/>
          <w:bCs/>
        </w:rPr>
        <w:t>indicated that LMP1 increases the release of EGFR into exosomes which are taken by epithelial, endothelial, and fibroblast cells. EGFR is a target for EBV that interacts with a lot of growth signal</w:t>
      </w:r>
      <w:r w:rsidR="00C32D1E" w:rsidRPr="008754D1">
        <w:rPr>
          <w:bCs/>
        </w:rPr>
        <w:t>s</w:t>
      </w:r>
      <w:r w:rsidRPr="008754D1">
        <w:rPr>
          <w:rFonts w:hint="eastAsia"/>
          <w:bCs/>
        </w:rPr>
        <w:t xml:space="preserve">, including </w:t>
      </w:r>
      <w:r w:rsidRPr="008754D1">
        <w:rPr>
          <w:rFonts w:hint="eastAsia"/>
        </w:rPr>
        <w:t xml:space="preserve">RAS/RAF/MAPK, PI3K and </w:t>
      </w:r>
      <w:proofErr w:type="spellStart"/>
      <w:r w:rsidRPr="008754D1">
        <w:rPr>
          <w:rFonts w:hint="eastAsia"/>
        </w:rPr>
        <w:t>Jak</w:t>
      </w:r>
      <w:proofErr w:type="spellEnd"/>
      <w:r w:rsidRPr="008754D1">
        <w:rPr>
          <w:rFonts w:hint="eastAsia"/>
        </w:rPr>
        <w:t>/STAT</w:t>
      </w:r>
      <w:r w:rsidR="007D1B18" w:rsidRPr="008754D1">
        <w:t xml:space="preserve"> </w:t>
      </w:r>
      <w:r w:rsidRPr="008754D1">
        <w:rPr>
          <w:rFonts w:hint="eastAsia"/>
        </w:rPr>
        <w:fldChar w:fldCharType="begin"/>
      </w:r>
      <w:r w:rsidR="00DB0D6C" w:rsidRPr="008754D1">
        <w:instrText xml:space="preserve"> ADDIN EN.CITE &lt;EndNote&gt;&lt;Cite&gt;&lt;Author&gt;Miller&lt;/Author&gt;&lt;Year&gt;1999&lt;/Year&gt;&lt;RecNum&gt;240&lt;/RecNum&gt;&lt;DisplayText&gt;[49]&lt;/DisplayText&gt;&lt;record&gt;&lt;rec-number&gt;240&lt;/rec-number&gt;&lt;foreign-keys&gt;&lt;key app="EN" db-id="detsear0azz0s4e22spvfvrdrddpw5ee99ap" timestamp="1533630347"&gt;240&lt;/key&gt;&lt;/foreign-keys&gt;&lt;ref-type name="Journal Article"&gt;17&lt;/ref-type&gt;&lt;contributors&gt;&lt;authors&gt;&lt;author&gt;Miller, W. E.&lt;/author&gt;&lt;author&gt;Raab-Traub, N.&lt;/author&gt;&lt;/authors&gt;&lt;/contributors&gt;&lt;auth-address&gt;Dept. of Medicine, Duke University Medical Center, Durham, NC 27710, USA.&lt;/auth-address&gt;&lt;titles&gt;&lt;title&gt;The EGFR as a target for viral oncoproteins&lt;/title&gt;&lt;secondary-title&gt;Trends Microbiol&lt;/secondary-title&gt;&lt;/titles&gt;&lt;periodical&gt;&lt;full-title&gt;Trends Microbiol&lt;/full-title&gt;&lt;/periodical&gt;&lt;pages&gt;453-8&lt;/pages&gt;&lt;volume&gt;7&lt;/volume&gt;&lt;number&gt;11&lt;/number&gt;&lt;edition&gt;1999/11/05&lt;/edition&gt;&lt;keywords&gt;&lt;keyword&gt;Animals&lt;/keyword&gt;&lt;keyword&gt;*Cell Transformation, Neoplastic&lt;/keyword&gt;&lt;keyword&gt;Gene Expression&lt;/keyword&gt;&lt;keyword&gt;Humans&lt;/keyword&gt;&lt;keyword&gt;*MAP Kinase Signaling System&lt;/keyword&gt;&lt;keyword&gt;Neoplasms/*metabolism&lt;/keyword&gt;&lt;keyword&gt;Oncogene Proteins, Viral/genetics/*metabolism&lt;/keyword&gt;&lt;keyword&gt;Oncogenic Viruses/genetics/*metabolism&lt;/keyword&gt;&lt;keyword&gt;Receptor, Epidermal Growth Factor/genetics/*metabolism&lt;/keyword&gt;&lt;/keywords&gt;&lt;dates&gt;&lt;year&gt;1999&lt;/year&gt;&lt;pub-dates&gt;&lt;date&gt;Nov&lt;/date&gt;&lt;/pub-dates&gt;&lt;/dates&gt;&lt;isbn&gt;0966-842X (Print)&amp;#xD;0966-842X (Linking)&lt;/isbn&gt;&lt;accession-num&gt;10542425&lt;/accession-num&gt;&lt;urls&gt;&lt;related-urls&gt;&lt;url&gt;https://www.ncbi.nlm.nih.gov/pubmed/10542425&lt;/url&gt;&lt;/related-urls&gt;&lt;/urls&gt;&lt;/record&gt;&lt;/Cite&gt;&lt;/EndNote&gt;</w:instrText>
      </w:r>
      <w:r w:rsidRPr="008754D1">
        <w:rPr>
          <w:rFonts w:hint="eastAsia"/>
        </w:rPr>
        <w:fldChar w:fldCharType="separate"/>
      </w:r>
      <w:r w:rsidR="00DB0D6C" w:rsidRPr="008754D1">
        <w:rPr>
          <w:noProof/>
        </w:rPr>
        <w:t>[49]</w:t>
      </w:r>
      <w:r w:rsidRPr="008754D1">
        <w:rPr>
          <w:rFonts w:hint="eastAsia"/>
        </w:rPr>
        <w:fldChar w:fldCharType="end"/>
      </w:r>
      <w:r w:rsidRPr="008754D1">
        <w:rPr>
          <w:rFonts w:hint="eastAsia"/>
        </w:rPr>
        <w:t>. Exosomes harboring activated EGFR</w:t>
      </w:r>
      <w:r w:rsidR="00C32D1E" w:rsidRPr="008754D1">
        <w:t xml:space="preserve"> and</w:t>
      </w:r>
      <w:r w:rsidRPr="008754D1">
        <w:rPr>
          <w:rFonts w:hint="eastAsia"/>
        </w:rPr>
        <w:t xml:space="preserve"> interact with recipient cells </w:t>
      </w:r>
      <w:r w:rsidR="00C32D1E" w:rsidRPr="008754D1">
        <w:t xml:space="preserve">that </w:t>
      </w:r>
      <w:r w:rsidRPr="008754D1">
        <w:rPr>
          <w:rFonts w:hint="eastAsia"/>
        </w:rPr>
        <w:t xml:space="preserve">notably active MAPK and </w:t>
      </w:r>
      <w:proofErr w:type="spellStart"/>
      <w:r w:rsidRPr="008754D1">
        <w:rPr>
          <w:rFonts w:hint="eastAsia"/>
        </w:rPr>
        <w:t>Akt</w:t>
      </w:r>
      <w:proofErr w:type="spellEnd"/>
      <w:r w:rsidR="007D1B18" w:rsidRPr="008754D1">
        <w:t xml:space="preserve"> </w:t>
      </w:r>
      <w:r w:rsidRPr="008754D1">
        <w:rPr>
          <w:rFonts w:hint="eastAsia"/>
        </w:rPr>
        <w:fldChar w:fldCharType="begin"/>
      </w:r>
      <w:r w:rsidR="00DB0D6C" w:rsidRPr="008754D1">
        <w:instrText xml:space="preserve"> ADDIN EN.CITE &lt;EndNote&gt;&lt;Cite&gt;&lt;Author&gt;Al-Nedawi&lt;/Author&gt;&lt;Year&gt;2009&lt;/Year&gt;&lt;RecNum&gt;13&lt;/RecNum&gt;&lt;DisplayText&gt;[50]&lt;/DisplayText&gt;&lt;record&gt;&lt;rec-number&gt;13&lt;/rec-number&gt;&lt;foreign-keys&gt;&lt;key app="EN" db-id="detsear0azz0s4e22spvfvrdrddpw5ee99ap" timestamp="1525096716"&gt;13&lt;/key&gt;&lt;/foreign-keys&gt;&lt;ref-type name="Journal Article"&gt;17&lt;/ref-type&gt;&lt;contributors&gt;&lt;authors&gt;&lt;author&gt;Al-Nedawi, K.&lt;/author&gt;&lt;author&gt;Meehan, B.&lt;/author&gt;&lt;author&gt;Kerbel, R. S.&lt;/author&gt;&lt;author&gt;Allison, A. C.&lt;/author&gt;&lt;author&gt;Rak, J.&lt;/author&gt;&lt;/authors&gt;&lt;/contributors&gt;&lt;auth-address&gt;Montreal Children&amp;apos;s Hospital Research Institute, McGill University, Montreal, QC, Canada H3Z 2Z3.&lt;/auth-address&gt;&lt;titles&gt;&lt;title&gt;Endothelial expression of autocrine VEGF upon the uptake of tumor-derived microvesicles containing oncogenic EGFR&lt;/title&gt;&lt;secondary-title&gt;Proc Natl Acad Sci U S A&lt;/secondary-title&gt;&lt;/titles&gt;&lt;periodical&gt;&lt;full-title&gt;Proc Natl Acad Sci U S A&lt;/full-title&gt;&lt;/periodical&gt;&lt;pages&gt;3794-9&lt;/pages&gt;&lt;volume&gt;106&lt;/volume&gt;&lt;number&gt;10&lt;/number&gt;&lt;edition&gt;2009/02/24&lt;/edition&gt;&lt;keywords&gt;&lt;keyword&gt;Animals&lt;/keyword&gt;&lt;keyword&gt;*Autocrine Communication&lt;/keyword&gt;&lt;keyword&gt;Cell Line&lt;/keyword&gt;&lt;keyword&gt;Cell Membrane/ultrastructure&lt;/keyword&gt;&lt;keyword&gt;Cell Proliferation&lt;/keyword&gt;&lt;keyword&gt;Endothelial Cells/*metabolism/ultrastructure&lt;/keyword&gt;&lt;keyword&gt;Humans&lt;/keyword&gt;&lt;keyword&gt;Mice&lt;/keyword&gt;&lt;keyword&gt;Neoplasms/*metabolism/ultrastructure&lt;/keyword&gt;&lt;keyword&gt;Neovascularization, Pathologic/metabolism&lt;/keyword&gt;&lt;keyword&gt;Phosphatidylserines/metabolism&lt;/keyword&gt;&lt;keyword&gt;Receptor, Epidermal Growth Factor/*metabolism&lt;/keyword&gt;&lt;keyword&gt;Signal Transduction&lt;/keyword&gt;&lt;keyword&gt;Vascular Endothelial Growth Factor A/*metabolism&lt;/keyword&gt;&lt;/keywords&gt;&lt;dates&gt;&lt;year&gt;2009&lt;/year&gt;&lt;pub-dates&gt;&lt;date&gt;Mar 10&lt;/date&gt;&lt;/pub-dates&gt;&lt;/dates&gt;&lt;isbn&gt;1091-6490 (Electronic)&amp;#xD;0027-8424 (Linking)&lt;/isbn&gt;&lt;accession-num&gt;19234131&lt;/accession-num&gt;&lt;urls&gt;&lt;related-urls&gt;&lt;url&gt;https://www.ncbi.nlm.nih.gov/pubmed/19234131&lt;/url&gt;&lt;/related-urls&gt;&lt;/urls&gt;&lt;custom2&gt;PMC2656159&lt;/custom2&gt;&lt;electronic-resource-num&gt;10.1073/pnas.0804543106&lt;/electronic-resource-num&gt;&lt;/record&gt;&lt;/Cite&gt;&lt;/EndNote&gt;</w:instrText>
      </w:r>
      <w:r w:rsidRPr="008754D1">
        <w:rPr>
          <w:rFonts w:hint="eastAsia"/>
        </w:rPr>
        <w:fldChar w:fldCharType="separate"/>
      </w:r>
      <w:r w:rsidR="00DB0D6C" w:rsidRPr="008754D1">
        <w:rPr>
          <w:noProof/>
        </w:rPr>
        <w:t>[50]</w:t>
      </w:r>
      <w:r w:rsidRPr="008754D1">
        <w:rPr>
          <w:rFonts w:hint="eastAsia"/>
        </w:rPr>
        <w:fldChar w:fldCharType="end"/>
      </w:r>
      <w:r w:rsidRPr="008754D1">
        <w:rPr>
          <w:rFonts w:hint="eastAsia"/>
        </w:rPr>
        <w:t xml:space="preserve">. The </w:t>
      </w:r>
      <w:proofErr w:type="spellStart"/>
      <w:r w:rsidRPr="008754D1">
        <w:rPr>
          <w:rFonts w:hint="eastAsia"/>
        </w:rPr>
        <w:t>exosomal</w:t>
      </w:r>
      <w:proofErr w:type="spellEnd"/>
      <w:r w:rsidRPr="008754D1">
        <w:rPr>
          <w:rFonts w:hint="eastAsia"/>
        </w:rPr>
        <w:t xml:space="preserve"> EGFR enhances angiogenesis by upregulat</w:t>
      </w:r>
      <w:r w:rsidR="00C32D1E" w:rsidRPr="008754D1">
        <w:t>ing</w:t>
      </w:r>
      <w:r w:rsidRPr="008754D1">
        <w:rPr>
          <w:rFonts w:hint="eastAsia"/>
        </w:rPr>
        <w:t xml:space="preserve"> the expression of Vascular Endothelial Growth Factor Receptor (VEGFR)</w:t>
      </w:r>
      <w:r w:rsidRPr="008754D1">
        <w:rPr>
          <w:rFonts w:ascii="等线" w:eastAsia="等线" w:hAnsi="等线" w:cs="Times New Roman"/>
        </w:rPr>
        <w:t xml:space="preserve"> </w:t>
      </w:r>
      <w:r w:rsidRPr="008754D1">
        <w:fldChar w:fldCharType="begin"/>
      </w:r>
      <w:r w:rsidR="00DB0D6C" w:rsidRPr="008754D1">
        <w:instrText xml:space="preserve"> ADDIN EN.CITE &lt;EndNote&gt;&lt;Cite&gt;&lt;Author&gt;Al-Nedawi&lt;/Author&gt;&lt;Year&gt;2009&lt;/Year&gt;&lt;RecNum&gt;13&lt;/RecNum&gt;&lt;DisplayText&gt;[50]&lt;/DisplayText&gt;&lt;record&gt;&lt;rec-number&gt;13&lt;/rec-number&gt;&lt;foreign-keys&gt;&lt;key app="EN" db-id="detsear0azz0s4e22spvfvrdrddpw5ee99ap" timestamp="1525096716"&gt;13&lt;/key&gt;&lt;/foreign-keys&gt;&lt;ref-type name="Journal Article"&gt;17&lt;/ref-type&gt;&lt;contributors&gt;&lt;authors&gt;&lt;author&gt;Al-Nedawi, K.&lt;/author&gt;&lt;author&gt;Meehan, B.&lt;/author&gt;&lt;author&gt;Kerbel, R. S.&lt;/author&gt;&lt;author&gt;Allison, A. C.&lt;/author&gt;&lt;author&gt;Rak, J.&lt;/author&gt;&lt;/authors&gt;&lt;/contributors&gt;&lt;auth-address&gt;Montreal Children&amp;apos;s Hospital Research Institute, McGill University, Montreal, QC, Canada H3Z 2Z3.&lt;/auth-address&gt;&lt;titles&gt;&lt;title&gt;Endothelial expression of autocrine VEGF upon the uptake of tumor-derived microvesicles containing oncogenic EGFR&lt;/title&gt;&lt;secondary-title&gt;Proc Natl Acad Sci U S A&lt;/secondary-title&gt;&lt;/titles&gt;&lt;periodical&gt;&lt;full-title&gt;Proc Natl Acad Sci U S A&lt;/full-title&gt;&lt;/periodical&gt;&lt;pages&gt;3794-9&lt;/pages&gt;&lt;volume&gt;106&lt;/volume&gt;&lt;number&gt;10&lt;/number&gt;&lt;edition&gt;2009/02/24&lt;/edition&gt;&lt;keywords&gt;&lt;keyword&gt;Animals&lt;/keyword&gt;&lt;keyword&gt;*Autocrine Communication&lt;/keyword&gt;&lt;keyword&gt;Cell Line&lt;/keyword&gt;&lt;keyword&gt;Cell Membrane/ultrastructure&lt;/keyword&gt;&lt;keyword&gt;Cell Proliferation&lt;/keyword&gt;&lt;keyword&gt;Endothelial Cells/*metabolism/ultrastructure&lt;/keyword&gt;&lt;keyword&gt;Humans&lt;/keyword&gt;&lt;keyword&gt;Mice&lt;/keyword&gt;&lt;keyword&gt;Neoplasms/*metabolism/ultrastructure&lt;/keyword&gt;&lt;keyword&gt;Neovascularization, Pathologic/metabolism&lt;/keyword&gt;&lt;keyword&gt;Phosphatidylserines/metabolism&lt;/keyword&gt;&lt;keyword&gt;Receptor, Epidermal Growth Factor/*metabolism&lt;/keyword&gt;&lt;keyword&gt;Signal Transduction&lt;/keyword&gt;&lt;keyword&gt;Vascular Endothelial Growth Factor A/*metabolism&lt;/keyword&gt;&lt;/keywords&gt;&lt;dates&gt;&lt;year&gt;2009&lt;/year&gt;&lt;pub-dates&gt;&lt;date&gt;Mar 10&lt;/date&gt;&lt;/pub-dates&gt;&lt;/dates&gt;&lt;isbn&gt;1091-6490 (Electronic)&amp;#xD;0027-8424 (Linking)&lt;/isbn&gt;&lt;accession-num&gt;19234131&lt;/accession-num&gt;&lt;urls&gt;&lt;related-urls&gt;&lt;url&gt;https://www.ncbi.nlm.nih.gov/pubmed/19234131&lt;/url&gt;&lt;/related-urls&gt;&lt;/urls&gt;&lt;custom2&gt;PMC2656159&lt;/custom2&gt;&lt;electronic-resource-num&gt;10.1073/pnas.0804543106&lt;/electronic-resource-num&gt;&lt;/record&gt;&lt;/Cite&gt;&lt;/EndNote&gt;</w:instrText>
      </w:r>
      <w:r w:rsidRPr="008754D1">
        <w:fldChar w:fldCharType="separate"/>
      </w:r>
      <w:r w:rsidR="00DB0D6C" w:rsidRPr="008754D1">
        <w:rPr>
          <w:noProof/>
        </w:rPr>
        <w:t>[50]</w:t>
      </w:r>
      <w:r w:rsidRPr="008754D1">
        <w:fldChar w:fldCharType="end"/>
      </w:r>
      <w:r w:rsidRPr="008754D1">
        <w:rPr>
          <w:rFonts w:hint="eastAsia"/>
        </w:rPr>
        <w:t xml:space="preserve">. On the other hand, </w:t>
      </w:r>
      <w:proofErr w:type="spellStart"/>
      <w:r w:rsidRPr="008754D1">
        <w:rPr>
          <w:rFonts w:hint="eastAsia"/>
        </w:rPr>
        <w:t>exosomal</w:t>
      </w:r>
      <w:proofErr w:type="spellEnd"/>
      <w:r w:rsidRPr="008754D1">
        <w:rPr>
          <w:rFonts w:hint="eastAsia"/>
        </w:rPr>
        <w:t xml:space="preserve"> EGFR elicits antagonism to innate antiviral immunity. Tumor derived exosomes are able to </w:t>
      </w:r>
      <w:r w:rsidR="007D1B18" w:rsidRPr="008754D1">
        <w:t xml:space="preserve">transfer </w:t>
      </w:r>
      <w:r w:rsidRPr="008754D1">
        <w:rPr>
          <w:rFonts w:hint="eastAsia"/>
        </w:rPr>
        <w:t xml:space="preserve">EGFR into host macrophages and stimulate mitogen-activated protein kinase </w:t>
      </w:r>
      <w:proofErr w:type="spellStart"/>
      <w:r w:rsidRPr="008754D1">
        <w:rPr>
          <w:rFonts w:hint="eastAsia"/>
        </w:rPr>
        <w:t>kinase</w:t>
      </w:r>
      <w:proofErr w:type="spellEnd"/>
      <w:r w:rsidRPr="008754D1">
        <w:rPr>
          <w:rFonts w:hint="eastAsia"/>
        </w:rPr>
        <w:t xml:space="preserve"> 2</w:t>
      </w:r>
      <w:r w:rsidR="00F14AF3" w:rsidRPr="008754D1">
        <w:t xml:space="preserve"> </w:t>
      </w:r>
      <w:r w:rsidRPr="008754D1">
        <w:rPr>
          <w:rFonts w:hint="eastAsia"/>
        </w:rPr>
        <w:t>(MEKK2) which blocks dimerization of Interferon regulatory Factor 3</w:t>
      </w:r>
      <w:r w:rsidR="00F14AF3" w:rsidRPr="008754D1">
        <w:t xml:space="preserve"> </w:t>
      </w:r>
      <w:r w:rsidRPr="008754D1">
        <w:rPr>
          <w:rFonts w:hint="eastAsia"/>
        </w:rPr>
        <w:t>(IRF3)</w:t>
      </w:r>
      <w:r w:rsidR="000029B9" w:rsidRPr="008754D1">
        <w:t>.</w:t>
      </w:r>
      <w:r w:rsidRPr="008754D1">
        <w:rPr>
          <w:rFonts w:hint="eastAsia"/>
        </w:rPr>
        <w:t xml:space="preserve"> </w:t>
      </w:r>
      <w:r w:rsidR="00147095" w:rsidRPr="008754D1">
        <w:t>Finally</w:t>
      </w:r>
      <w:r w:rsidR="004A0051" w:rsidRPr="008754D1">
        <w:t>, interfere</w:t>
      </w:r>
      <w:r w:rsidRPr="008754D1">
        <w:rPr>
          <w:rFonts w:hint="eastAsia"/>
        </w:rPr>
        <w:t xml:space="preserve"> the translocation of IRF3</w:t>
      </w:r>
      <w:r w:rsidR="00C32D1E" w:rsidRPr="008754D1">
        <w:t>,</w:t>
      </w:r>
      <w:r w:rsidR="004829FF" w:rsidRPr="008754D1">
        <w:t xml:space="preserve"> leading to </w:t>
      </w:r>
      <w:r w:rsidRPr="008754D1">
        <w:rPr>
          <w:rFonts w:hint="eastAsia"/>
        </w:rPr>
        <w:t>downregulate the expression of type I interferon</w:t>
      </w:r>
      <w:r w:rsidR="007D1B18" w:rsidRPr="008754D1">
        <w:t xml:space="preserve"> </w:t>
      </w:r>
      <w:r w:rsidRPr="008754D1">
        <w:fldChar w:fldCharType="begin">
          <w:fldData xml:space="preserve">PEVuZE5vdGU+PENpdGU+PEF1dGhvcj5HYW88L0F1dGhvcj48WWVhcj4yMDE4PC9ZZWFyPjxSZWNO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</w:fldData>
        </w:fldChar>
      </w:r>
      <w:r w:rsidR="00DB0D6C" w:rsidRPr="008754D1">
        <w:instrText xml:space="preserve"> ADDIN EN.CITE </w:instrText>
      </w:r>
      <w:r w:rsidR="00DB0D6C" w:rsidRPr="008754D1">
        <w:fldChar w:fldCharType="begin">
          <w:fldData xml:space="preserve">PEVuZE5vdGU+PENpdGU+PEF1dGhvcj5HYW88L0F1dGhvcj48WWVhcj4yMDE4PC9ZZWFyPjxSZWNO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51]</w:t>
      </w:r>
      <w:r w:rsidRPr="008754D1">
        <w:fldChar w:fldCharType="end"/>
      </w:r>
      <w:r w:rsidRPr="008754D1">
        <w:rPr>
          <w:rFonts w:hint="eastAsia"/>
        </w:rPr>
        <w:t>.</w:t>
      </w:r>
    </w:p>
    <w:p w14:paraId="52E4FD96" w14:textId="77777777" w:rsidR="00B144DC" w:rsidRPr="008754D1" w:rsidRDefault="00B144DC" w:rsidP="00B144DC">
      <w:pPr>
        <w:rPr>
          <w:b/>
          <w:bCs/>
        </w:rPr>
      </w:pPr>
    </w:p>
    <w:p w14:paraId="4E7AAD9B" w14:textId="77777777" w:rsidR="00EC79A6" w:rsidRPr="008754D1" w:rsidRDefault="00B144DC" w:rsidP="00B144DC">
      <w:pPr>
        <w:rPr>
          <w:b/>
          <w:bCs/>
        </w:rPr>
      </w:pPr>
      <w:proofErr w:type="spellStart"/>
      <w:r w:rsidRPr="008754D1">
        <w:rPr>
          <w:rFonts w:hint="eastAsia"/>
          <w:b/>
          <w:bCs/>
        </w:rPr>
        <w:lastRenderedPageBreak/>
        <w:t>FasL</w:t>
      </w:r>
      <w:proofErr w:type="spellEnd"/>
      <w:r w:rsidRPr="008754D1">
        <w:rPr>
          <w:rFonts w:hint="eastAsia"/>
          <w:b/>
          <w:bCs/>
        </w:rPr>
        <w:t xml:space="preserve"> (first apoptosis signal receptor ligand) </w:t>
      </w:r>
    </w:p>
    <w:p w14:paraId="35E13889" w14:textId="0F12F04D" w:rsidR="00B144DC" w:rsidRPr="008754D1" w:rsidRDefault="00B144DC" w:rsidP="00523238">
      <w:pPr>
        <w:ind w:firstLineChars="200" w:firstLine="420"/>
        <w:rPr>
          <w:bCs/>
        </w:rPr>
      </w:pPr>
      <w:r w:rsidRPr="008754D1">
        <w:rPr>
          <w:rFonts w:hint="eastAsia"/>
          <w:bCs/>
        </w:rPr>
        <w:t>The</w:t>
      </w:r>
      <w:r w:rsidRPr="008754D1">
        <w:rPr>
          <w:bCs/>
        </w:rPr>
        <w:t xml:space="preserve"> effect on</w:t>
      </w:r>
      <w:r w:rsidRPr="008754D1">
        <w:rPr>
          <w:rFonts w:hint="eastAsia"/>
          <w:bCs/>
        </w:rPr>
        <w:t xml:space="preserve"> promoting proliferation have been well study in EBV-infected cells and its exosomes. However, exosomes derived from </w:t>
      </w:r>
      <w:r w:rsidRPr="008754D1">
        <w:rPr>
          <w:bCs/>
        </w:rPr>
        <w:t>both type I and type III EBV latent infected cells</w:t>
      </w:r>
      <w:r w:rsidRPr="008754D1">
        <w:rPr>
          <w:rFonts w:hint="eastAsia"/>
          <w:bCs/>
        </w:rPr>
        <w:t xml:space="preserve"> was shown to</w:t>
      </w:r>
      <w:r w:rsidRPr="008754D1">
        <w:rPr>
          <w:bCs/>
        </w:rPr>
        <w:t xml:space="preserve"> induce apoptosis in B-cells (BL30), T-cells (</w:t>
      </w:r>
      <w:proofErr w:type="spellStart"/>
      <w:r w:rsidRPr="008754D1">
        <w:rPr>
          <w:bCs/>
        </w:rPr>
        <w:t>Jurkat</w:t>
      </w:r>
      <w:proofErr w:type="spellEnd"/>
      <w:r w:rsidRPr="008754D1">
        <w:rPr>
          <w:bCs/>
        </w:rPr>
        <w:t xml:space="preserve">) and epithelial cells (293T cells) in a dose- and time- dependent manner. The exosomes induce death via </w:t>
      </w:r>
      <w:proofErr w:type="spellStart"/>
      <w:r w:rsidRPr="008754D1">
        <w:rPr>
          <w:bCs/>
        </w:rPr>
        <w:t>FasL</w:t>
      </w:r>
      <w:proofErr w:type="spellEnd"/>
      <w:r w:rsidRPr="008754D1">
        <w:rPr>
          <w:bCs/>
        </w:rPr>
        <w:t>-mediated extrinsic pathway which binds to CD95(</w:t>
      </w:r>
      <w:proofErr w:type="spellStart"/>
      <w:r w:rsidRPr="008754D1">
        <w:rPr>
          <w:bCs/>
        </w:rPr>
        <w:t>FasL</w:t>
      </w:r>
      <w:proofErr w:type="spellEnd"/>
      <w:r w:rsidRPr="008754D1">
        <w:rPr>
          <w:bCs/>
        </w:rPr>
        <w:t xml:space="preserve"> receptor) and trigger the recruitment of the adaptor protein </w:t>
      </w:r>
      <w:proofErr w:type="spellStart"/>
      <w:r w:rsidR="00042069" w:rsidRPr="008754D1">
        <w:rPr>
          <w:bCs/>
        </w:rPr>
        <w:t>Fas</w:t>
      </w:r>
      <w:proofErr w:type="spellEnd"/>
      <w:r w:rsidR="00042069" w:rsidRPr="008754D1">
        <w:rPr>
          <w:bCs/>
        </w:rPr>
        <w:t xml:space="preserve">-associated death domain </w:t>
      </w:r>
      <w:r w:rsidRPr="008754D1">
        <w:rPr>
          <w:bCs/>
        </w:rPr>
        <w:t>(</w:t>
      </w:r>
      <w:r w:rsidR="00042069" w:rsidRPr="008754D1">
        <w:rPr>
          <w:bCs/>
        </w:rPr>
        <w:t>FADD</w:t>
      </w:r>
      <w:r w:rsidRPr="008754D1">
        <w:rPr>
          <w:bCs/>
        </w:rPr>
        <w:t>) in</w:t>
      </w:r>
      <w:r w:rsidRPr="008754D1">
        <w:rPr>
          <w:rFonts w:hint="eastAsia"/>
          <w:bCs/>
        </w:rPr>
        <w:t xml:space="preserve"> </w:t>
      </w:r>
      <w:r w:rsidRPr="008754D1">
        <w:rPr>
          <w:bCs/>
        </w:rPr>
        <w:t>recipient cells followed by activation of caspase-3/7/8</w:t>
      </w:r>
      <w:r w:rsidR="00AB6EF4" w:rsidRPr="008754D1">
        <w:rPr>
          <w:bCs/>
        </w:rPr>
        <w:t xml:space="preserve"> </w:t>
      </w:r>
      <w:r w:rsidRPr="008754D1">
        <w:rPr>
          <w:bCs/>
        </w:rPr>
        <w:fldChar w:fldCharType="begin"/>
      </w:r>
      <w:r w:rsidR="00DB0D6C" w:rsidRPr="008754D1">
        <w:rPr>
          <w:bCs/>
        </w:rPr>
        <w:instrText xml:space="preserve"> ADDIN EN.CITE &lt;EndNote&gt;&lt;Cite&gt;&lt;Author&gt;Ahmed&lt;/Author&gt;&lt;Year&gt;2015&lt;/Year&gt;&lt;RecNum&gt;6&lt;/RecNum&gt;&lt;DisplayText&gt;[52]&lt;/DisplayText&gt;&lt;record&gt;&lt;rec-number&gt;6&lt;/rec-number&gt;&lt;foreign-keys&gt;&lt;key app="EN" db-id="detsear0azz0s4e22spvfvrdrddpw5ee99ap" timestamp="1525061857"&gt;6&lt;/key&gt;&lt;/foreign-keys&gt;&lt;ref-type name="Journal Article"&gt;17&lt;/ref-type&gt;&lt;contributors&gt;&lt;authors&gt;&lt;author&gt;Ahmed, W.&lt;/author&gt;&lt;author&gt;Philip, P. S.&lt;/author&gt;&lt;author&gt;Attoub, S.&lt;/author&gt;&lt;author&gt;Khan, G.&lt;/author&gt;&lt;/authors&gt;&lt;/contributors&gt;&lt;auth-address&gt;1 Department of Microbiology and Immunology, College of Medicine and Health Sciences, United Arab Emirates University, Al Ain, United Arab Emirates.&amp;#xD;2 Department of Pharmacology, College of Medicine and Health Sciences, United Arab Emirates University, Al Ain, United Arab Emirates.&lt;/auth-address&gt;&lt;titles&gt;&lt;title&gt;Epstein-Barr virus-infected cells release Fas ligand in exosomal fractions and induce apoptosis in recipient cells via the extrinsic pathway&lt;/title&gt;&lt;secondary-title&gt;J Gen Virol&lt;/secondary-title&gt;&lt;/titles&gt;&lt;periodical&gt;&lt;full-title&gt;J Gen Virol&lt;/full-title&gt;&lt;/periodical&gt;&lt;pages&gt;3646-59&lt;/pages&gt;&lt;volume&gt;96&lt;/volume&gt;&lt;number&gt;12&lt;/number&gt;&lt;edition&gt;2015/10/16&lt;/edition&gt;&lt;keywords&gt;&lt;keyword&gt;Apoptosis/*physiology&lt;/keyword&gt;&lt;keyword&gt;Burkitt Lymphoma/virology&lt;/keyword&gt;&lt;keyword&gt;Caspases/genetics/metabolism&lt;/keyword&gt;&lt;keyword&gt;Cell Line, Tumor&lt;/keyword&gt;&lt;keyword&gt;Cell Survival&lt;/keyword&gt;&lt;keyword&gt;Exosomes/*chemistry&lt;/keyword&gt;&lt;keyword&gt;Fas Ligand Protein/genetics/*metabolism&lt;/keyword&gt;&lt;keyword&gt;Gene Expression Regulation/physiology&lt;/keyword&gt;&lt;keyword&gt;HEK293 Cells&lt;/keyword&gt;&lt;keyword&gt;Herpesvirus 4, Human/*physiology&lt;/keyword&gt;&lt;keyword&gt;Humans&lt;/keyword&gt;&lt;/keywords&gt;&lt;dates&gt;&lt;year&gt;2015&lt;/year&gt;&lt;pub-dates&gt;&lt;date&gt;Dec&lt;/date&gt;&lt;/pub-dates&gt;&lt;/dates&gt;&lt;isbn&gt;1465-2099 (Electronic)&amp;#xD;0022-1317 (Linking)&lt;/isbn&gt;&lt;accession-num&gt;26467838&lt;/accession-num&gt;&lt;urls&gt;&lt;related-urls&gt;&lt;url&gt;https://www.ncbi.nlm.nih.gov/pubmed/26467838&lt;/url&gt;&lt;/related-urls&gt;&lt;/urls&gt;&lt;electronic-resource-num&gt;10.1099/jgv.0.000313&lt;/electronic-resource-num&gt;&lt;/record&gt;&lt;/Cite&gt;&lt;/EndNote&gt;</w:instrText>
      </w:r>
      <w:r w:rsidRPr="008754D1">
        <w:rPr>
          <w:bCs/>
        </w:rPr>
        <w:fldChar w:fldCharType="separate"/>
      </w:r>
      <w:r w:rsidR="00DB0D6C" w:rsidRPr="008754D1">
        <w:rPr>
          <w:bCs/>
          <w:noProof/>
        </w:rPr>
        <w:t>[52]</w:t>
      </w:r>
      <w:r w:rsidRPr="008754D1">
        <w:rPr>
          <w:bCs/>
        </w:rPr>
        <w:fldChar w:fldCharType="end"/>
      </w:r>
      <w:r w:rsidRPr="008754D1">
        <w:rPr>
          <w:bCs/>
        </w:rPr>
        <w:t>. The results also meet with the</w:t>
      </w:r>
      <w:r w:rsidR="00AD71A7" w:rsidRPr="008754D1">
        <w:rPr>
          <w:bCs/>
        </w:rPr>
        <w:t xml:space="preserve"> report</w:t>
      </w:r>
      <w:r w:rsidRPr="008754D1">
        <w:rPr>
          <w:bCs/>
        </w:rPr>
        <w:t xml:space="preserve"> conducted by </w:t>
      </w:r>
      <w:proofErr w:type="spellStart"/>
      <w:r w:rsidRPr="008754D1">
        <w:rPr>
          <w:bCs/>
        </w:rPr>
        <w:t>Klinker</w:t>
      </w:r>
      <w:proofErr w:type="spellEnd"/>
      <w:r w:rsidRPr="008754D1">
        <w:rPr>
          <w:bCs/>
        </w:rPr>
        <w:t xml:space="preserve"> et al. </w:t>
      </w:r>
      <w:r w:rsidRPr="008754D1">
        <w:rPr>
          <w:bCs/>
        </w:rPr>
        <w:fldChar w:fldCharType="begin"/>
      </w:r>
      <w:r w:rsidR="00DB0D6C" w:rsidRPr="008754D1">
        <w:rPr>
          <w:bCs/>
        </w:rPr>
        <w:instrText xml:space="preserve"> ADDIN EN.CITE &lt;EndNote&gt;&lt;Cite&gt;&lt;Author&gt;Klinker&lt;/Author&gt;&lt;Year&gt;2014&lt;/Year&gt;&lt;RecNum&gt;245&lt;/RecNum&gt;&lt;DisplayText&gt;[53]&lt;/DisplayText&gt;&lt;record&gt;&lt;rec-number&gt;245&lt;/rec-number&gt;&lt;foreign-keys&gt;&lt;key app="EN" db-id="detsear0azz0s4e22spvfvrdrddpw5ee99ap" timestamp="1535083511"&gt;245&lt;/key&gt;&lt;/foreign-keys&gt;&lt;ref-type name="Journal Article"&gt;17&lt;/ref-type&gt;&lt;contributors&gt;&lt;authors&gt;&lt;author&gt;Klinker, M. W.&lt;/author&gt;&lt;author&gt;Lizzio, V.&lt;/author&gt;&lt;author&gt;Reed, T. J.&lt;/author&gt;&lt;author&gt;Fox, D. A.&lt;/author&gt;&lt;author&gt;Lundy, S. K.&lt;/author&gt;&lt;/authors&gt;&lt;/contributors&gt;&lt;auth-address&gt;Graduate Program in Immunology, University of Michigan , Ann Arbor, MI , USA ; Division of Rheumatology, Department of Internal Medicine, University of Michigan , Ann Arbor, MI , USA.&amp;#xD;Division of Rheumatology, Department of Internal Medicine, University of Michigan , Ann Arbor, MI , USA.&lt;/auth-address&gt;&lt;titles&gt;&lt;title&gt;Human B Cell-Derived Lymphoblastoid Cell Lines Constitutively Produce Fas Ligand and Secrete MHCII(+)FasL(+) Killer Exosomes&lt;/title&gt;&lt;secondary-title&gt;Front Immunol&lt;/secondary-title&gt;&lt;/titles&gt;&lt;periodical&gt;&lt;full-title&gt;Front Immunol&lt;/full-title&gt;&lt;/periodical&gt;&lt;pages&gt;144&lt;/pages&gt;&lt;volume&gt;5&lt;/volume&gt;&lt;edition&gt;2014/04/26&lt;/edition&gt;&lt;keywords&gt;&lt;keyword&gt;Epstein-Barr virus&lt;/keyword&gt;&lt;keyword&gt;T cell apoptosis&lt;/keyword&gt;&lt;keyword&gt;killer B cells&lt;/keyword&gt;&lt;keyword&gt;lethal exosomes&lt;/keyword&gt;&lt;keyword&gt;microvesicles&lt;/keyword&gt;&lt;keyword&gt;regulatory B cells&lt;/keyword&gt;&lt;keyword&gt;transplant tolerance&lt;/keyword&gt;&lt;/keywords&gt;&lt;dates&gt;&lt;year&gt;2014&lt;/year&gt;&lt;/dates&gt;&lt;isbn&gt;1664-3224 (Print)&amp;#xD;1664-3224 (Linking)&lt;/isbn&gt;&lt;accession-num&gt;24765093&lt;/accession-num&gt;&lt;urls&gt;&lt;related-urls&gt;&lt;url&gt;https://www.ncbi.nlm.nih.gov/pubmed/24765093&lt;/url&gt;&lt;/related-urls&gt;&lt;/urls&gt;&lt;custom2&gt;PMC3980107&lt;/custom2&gt;&lt;electronic-resource-num&gt;10.3389/fimmu.2014.00144&lt;/electronic-resource-num&gt;&lt;/record&gt;&lt;/Cite&gt;&lt;/EndNote&gt;</w:instrText>
      </w:r>
      <w:r w:rsidRPr="008754D1">
        <w:rPr>
          <w:bCs/>
        </w:rPr>
        <w:fldChar w:fldCharType="separate"/>
      </w:r>
      <w:r w:rsidR="00DB0D6C" w:rsidRPr="008754D1">
        <w:rPr>
          <w:bCs/>
          <w:noProof/>
        </w:rPr>
        <w:t>[53]</w:t>
      </w:r>
      <w:r w:rsidRPr="008754D1">
        <w:rPr>
          <w:bCs/>
        </w:rPr>
        <w:fldChar w:fldCharType="end"/>
      </w:r>
      <w:r w:rsidRPr="008754D1">
        <w:rPr>
          <w:bCs/>
        </w:rPr>
        <w:t xml:space="preserve"> </w:t>
      </w:r>
      <w:r w:rsidR="00AD71A7" w:rsidRPr="008754D1">
        <w:rPr>
          <w:bCs/>
        </w:rPr>
        <w:t>who</w:t>
      </w:r>
      <w:r w:rsidRPr="008754D1">
        <w:rPr>
          <w:bCs/>
        </w:rPr>
        <w:t xml:space="preserve"> had shown </w:t>
      </w:r>
      <w:r w:rsidR="00AD71A7" w:rsidRPr="008754D1">
        <w:rPr>
          <w:bCs/>
        </w:rPr>
        <w:t>that</w:t>
      </w:r>
      <w:r w:rsidRPr="008754D1">
        <w:rPr>
          <w:bCs/>
        </w:rPr>
        <w:t xml:space="preserve"> </w:t>
      </w:r>
      <w:proofErr w:type="spellStart"/>
      <w:r w:rsidRPr="008754D1">
        <w:rPr>
          <w:bCs/>
        </w:rPr>
        <w:t>FasL</w:t>
      </w:r>
      <w:proofErr w:type="spellEnd"/>
      <w:r w:rsidRPr="008754D1">
        <w:rPr>
          <w:bCs/>
        </w:rPr>
        <w:t xml:space="preserve"> and MHC-II contained exosomes induce apoptosis of CD4</w:t>
      </w:r>
      <w:r w:rsidRPr="008754D1">
        <w:rPr>
          <w:bCs/>
          <w:vertAlign w:val="superscript"/>
        </w:rPr>
        <w:t>+</w:t>
      </w:r>
      <w:r w:rsidRPr="008754D1">
        <w:rPr>
          <w:bCs/>
        </w:rPr>
        <w:t xml:space="preserve"> T-cells. But this phenomenon of apoptosis are not universal for all types of recipient cell</w:t>
      </w:r>
      <w:r w:rsidR="00C32D1E" w:rsidRPr="008754D1">
        <w:rPr>
          <w:bCs/>
        </w:rPr>
        <w:t>s</w:t>
      </w:r>
      <w:r w:rsidRPr="008754D1">
        <w:rPr>
          <w:bCs/>
        </w:rPr>
        <w:t>, for example,</w:t>
      </w:r>
      <w:r w:rsidRPr="008754D1">
        <w:t xml:space="preserve"> </w:t>
      </w:r>
      <w:r w:rsidRPr="008754D1">
        <w:rPr>
          <w:bCs/>
        </w:rPr>
        <w:t xml:space="preserve">Burkitt’s lymphoma-derived B-cell line BJAB was found to resistant to apoptosis when exposed to </w:t>
      </w:r>
      <w:proofErr w:type="spellStart"/>
      <w:r w:rsidRPr="008754D1">
        <w:rPr>
          <w:bCs/>
        </w:rPr>
        <w:t>FasL</w:t>
      </w:r>
      <w:proofErr w:type="spellEnd"/>
      <w:r w:rsidRPr="008754D1">
        <w:rPr>
          <w:bCs/>
        </w:rPr>
        <w:t xml:space="preserve"> contained exosomes</w:t>
      </w:r>
      <w:r w:rsidR="00AD71A7" w:rsidRPr="008754D1">
        <w:rPr>
          <w:bCs/>
        </w:rPr>
        <w:t xml:space="preserve"> </w:t>
      </w:r>
      <w:r w:rsidRPr="008754D1">
        <w:rPr>
          <w:bCs/>
        </w:rPr>
        <w:fldChar w:fldCharType="begin"/>
      </w:r>
      <w:r w:rsidR="00DB0D6C" w:rsidRPr="008754D1">
        <w:rPr>
          <w:bCs/>
        </w:rPr>
        <w:instrText xml:space="preserve"> ADDIN EN.CITE &lt;EndNote&gt;&lt;Cite&gt;&lt;Author&gt;Ahmed&lt;/Author&gt;&lt;Year&gt;2015&lt;/Year&gt;&lt;RecNum&gt;6&lt;/RecNum&gt;&lt;DisplayText&gt;[52]&lt;/DisplayText&gt;&lt;record&gt;&lt;rec-number&gt;6&lt;/rec-number&gt;&lt;foreign-keys&gt;&lt;key app="EN" db-id="detsear0azz0s4e22spvfvrdrddpw5ee99ap" timestamp="1525061857"&gt;6&lt;/key&gt;&lt;/foreign-keys&gt;&lt;ref-type name="Journal Article"&gt;17&lt;/ref-type&gt;&lt;contributors&gt;&lt;authors&gt;&lt;author&gt;Ahmed, W.&lt;/author&gt;&lt;author&gt;Philip, P. S.&lt;/author&gt;&lt;author&gt;Attoub, S.&lt;/author&gt;&lt;author&gt;Khan, G.&lt;/author&gt;&lt;/authors&gt;&lt;/contributors&gt;&lt;auth-address&gt;1 Department of Microbiology and Immunology, College of Medicine and Health Sciences, United Arab Emirates University, Al Ain, United Arab Emirates.&amp;#xD;2 Department of Pharmacology, College of Medicine and Health Sciences, United Arab Emirates University, Al Ain, United Arab Emirates.&lt;/auth-address&gt;&lt;titles&gt;&lt;title&gt;Epstein-Barr virus-infected cells release Fas ligand in exosomal fractions and induce apoptosis in recipient cells via the extrinsic pathway&lt;/title&gt;&lt;secondary-title&gt;J Gen Virol&lt;/secondary-title&gt;&lt;/titles&gt;&lt;periodical&gt;&lt;full-title&gt;J Gen Virol&lt;/full-title&gt;&lt;/periodical&gt;&lt;pages&gt;3646-59&lt;/pages&gt;&lt;volume&gt;96&lt;/volume&gt;&lt;number&gt;12&lt;/number&gt;&lt;edition&gt;2015/10/16&lt;/edition&gt;&lt;keywords&gt;&lt;keyword&gt;Apoptosis/*physiology&lt;/keyword&gt;&lt;keyword&gt;Burkitt Lymphoma/virology&lt;/keyword&gt;&lt;keyword&gt;Caspases/genetics/metabolism&lt;/keyword&gt;&lt;keyword&gt;Cell Line, Tumor&lt;/keyword&gt;&lt;keyword&gt;Cell Survival&lt;/keyword&gt;&lt;keyword&gt;Exosomes/*chemistry&lt;/keyword&gt;&lt;keyword&gt;Fas Ligand Protein/genetics/*metabolism&lt;/keyword&gt;&lt;keyword&gt;Gene Expression Regulation/physiology&lt;/keyword&gt;&lt;keyword&gt;HEK293 Cells&lt;/keyword&gt;&lt;keyword&gt;Herpesvirus 4, Human/*physiology&lt;/keyword&gt;&lt;keyword&gt;Humans&lt;/keyword&gt;&lt;/keywords&gt;&lt;dates&gt;&lt;year&gt;2015&lt;/year&gt;&lt;pub-dates&gt;&lt;date&gt;Dec&lt;/date&gt;&lt;/pub-dates&gt;&lt;/dates&gt;&lt;isbn&gt;1465-2099 (Electronic)&amp;#xD;0022-1317 (Linking)&lt;/isbn&gt;&lt;accession-num&gt;26467838&lt;/accession-num&gt;&lt;urls&gt;&lt;related-urls&gt;&lt;url&gt;https://www.ncbi.nlm.nih.gov/pubmed/26467838&lt;/url&gt;&lt;/related-urls&gt;&lt;/urls&gt;&lt;electronic-resource-num&gt;10.1099/jgv.0.000313&lt;/electronic-resource-num&gt;&lt;/record&gt;&lt;/Cite&gt;&lt;/EndNote&gt;</w:instrText>
      </w:r>
      <w:r w:rsidRPr="008754D1">
        <w:rPr>
          <w:bCs/>
        </w:rPr>
        <w:fldChar w:fldCharType="separate"/>
      </w:r>
      <w:r w:rsidR="00DB0D6C" w:rsidRPr="008754D1">
        <w:rPr>
          <w:bCs/>
          <w:noProof/>
        </w:rPr>
        <w:t>[52]</w:t>
      </w:r>
      <w:r w:rsidRPr="008754D1">
        <w:rPr>
          <w:bCs/>
        </w:rPr>
        <w:fldChar w:fldCharType="end"/>
      </w:r>
      <w:r w:rsidRPr="008754D1">
        <w:rPr>
          <w:bCs/>
        </w:rPr>
        <w:t xml:space="preserve">. Thus, </w:t>
      </w:r>
      <w:proofErr w:type="spellStart"/>
      <w:r w:rsidR="00AB6EF4" w:rsidRPr="008754D1">
        <w:rPr>
          <w:bCs/>
        </w:rPr>
        <w:t>exosomal</w:t>
      </w:r>
      <w:proofErr w:type="spellEnd"/>
      <w:r w:rsidR="00AB6EF4" w:rsidRPr="008754D1">
        <w:rPr>
          <w:bCs/>
        </w:rPr>
        <w:t xml:space="preserve"> </w:t>
      </w:r>
      <w:proofErr w:type="spellStart"/>
      <w:r w:rsidR="00AB6EF4" w:rsidRPr="008754D1">
        <w:rPr>
          <w:rFonts w:hint="eastAsia"/>
          <w:bCs/>
        </w:rPr>
        <w:t>FasL</w:t>
      </w:r>
      <w:proofErr w:type="spellEnd"/>
      <w:r w:rsidR="00AB6EF4" w:rsidRPr="008754D1">
        <w:rPr>
          <w:rFonts w:hint="eastAsia"/>
          <w:bCs/>
        </w:rPr>
        <w:t xml:space="preserve"> </w:t>
      </w:r>
      <w:r w:rsidR="00AB6EF4" w:rsidRPr="008754D1">
        <w:rPr>
          <w:bCs/>
        </w:rPr>
        <w:t xml:space="preserve">is one of the key factors in </w:t>
      </w:r>
      <w:r w:rsidR="00AB6EF4" w:rsidRPr="008754D1">
        <w:rPr>
          <w:rFonts w:hint="eastAsia"/>
          <w:bCs/>
        </w:rPr>
        <w:t>inhibit</w:t>
      </w:r>
      <w:r w:rsidR="005508B1" w:rsidRPr="008754D1">
        <w:rPr>
          <w:bCs/>
        </w:rPr>
        <w:t>ion of</w:t>
      </w:r>
      <w:r w:rsidR="00AB6EF4" w:rsidRPr="008754D1">
        <w:rPr>
          <w:rFonts w:hint="eastAsia"/>
          <w:bCs/>
        </w:rPr>
        <w:t xml:space="preserve"> </w:t>
      </w:r>
      <w:r w:rsidR="00AB6EF4" w:rsidRPr="008754D1">
        <w:rPr>
          <w:bCs/>
        </w:rPr>
        <w:t xml:space="preserve">antigen-specific immune respond in the progress of </w:t>
      </w:r>
      <w:r w:rsidR="00AB6EF4" w:rsidRPr="008754D1">
        <w:rPr>
          <w:rFonts w:hint="eastAsia"/>
          <w:bCs/>
        </w:rPr>
        <w:t>EBV</w:t>
      </w:r>
      <w:r w:rsidR="00AB6EF4" w:rsidRPr="008754D1">
        <w:rPr>
          <w:bCs/>
          <w:vertAlign w:val="superscript"/>
        </w:rPr>
        <w:t>+</w:t>
      </w:r>
      <w:r w:rsidR="00AB6EF4" w:rsidRPr="008754D1">
        <w:rPr>
          <w:bCs/>
        </w:rPr>
        <w:t xml:space="preserve"> </w:t>
      </w:r>
      <w:r w:rsidR="00AB6EF4" w:rsidRPr="008754D1">
        <w:rPr>
          <w:rFonts w:hint="eastAsia"/>
          <w:bCs/>
        </w:rPr>
        <w:t>tumor</w:t>
      </w:r>
      <w:r w:rsidR="00AB6EF4" w:rsidRPr="008754D1">
        <w:rPr>
          <w:bCs/>
        </w:rPr>
        <w:t xml:space="preserve"> </w:t>
      </w:r>
      <w:r w:rsidRPr="008754D1">
        <w:rPr>
          <w:bCs/>
        </w:rPr>
        <w:fldChar w:fldCharType="begin"/>
      </w:r>
      <w:r w:rsidR="00DB0D6C" w:rsidRPr="008754D1">
        <w:rPr>
          <w:bCs/>
        </w:rPr>
        <w:instrText xml:space="preserve"> ADDIN EN.CITE &lt;EndNote&gt;&lt;Cite&gt;&lt;Author&gt;Klinker&lt;/Author&gt;&lt;Year&gt;2014&lt;/Year&gt;&lt;RecNum&gt;245&lt;/RecNum&gt;&lt;DisplayText&gt;[53]&lt;/DisplayText&gt;&lt;record&gt;&lt;rec-number&gt;245&lt;/rec-number&gt;&lt;foreign-keys&gt;&lt;key app="EN" db-id="detsear0azz0s4e22spvfvrdrddpw5ee99ap" timestamp="1535083511"&gt;245&lt;/key&gt;&lt;/foreign-keys&gt;&lt;ref-type name="Journal Article"&gt;17&lt;/ref-type&gt;&lt;contributors&gt;&lt;authors&gt;&lt;author&gt;Klinker, M. W.&lt;/author&gt;&lt;author&gt;Lizzio, V.&lt;/author&gt;&lt;author&gt;Reed, T. J.&lt;/author&gt;&lt;author&gt;Fox, D. A.&lt;/author&gt;&lt;author&gt;Lundy, S. K.&lt;/author&gt;&lt;/authors&gt;&lt;/contributors&gt;&lt;auth-address&gt;Graduate Program in Immunology, University of Michigan , Ann Arbor, MI , USA ; Division of Rheumatology, Department of Internal Medicine, University of Michigan , Ann Arbor, MI , USA.&amp;#xD;Division of Rheumatology, Department of Internal Medicine, University of Michigan , Ann Arbor, MI , USA.&lt;/auth-address&gt;&lt;titles&gt;&lt;title&gt;Human B Cell-Derived Lymphoblastoid Cell Lines Constitutively Produce Fas Ligand and Secrete MHCII(+)FasL(+) Killer Exosomes&lt;/title&gt;&lt;secondary-title&gt;Front Immunol&lt;/secondary-title&gt;&lt;/titles&gt;&lt;periodical&gt;&lt;full-title&gt;Front Immunol&lt;/full-title&gt;&lt;/periodical&gt;&lt;pages&gt;144&lt;/pages&gt;&lt;volume&gt;5&lt;/volume&gt;&lt;edition&gt;2014/04/26&lt;/edition&gt;&lt;keywords&gt;&lt;keyword&gt;Epstein-Barr virus&lt;/keyword&gt;&lt;keyword&gt;T cell apoptosis&lt;/keyword&gt;&lt;keyword&gt;killer B cells&lt;/keyword&gt;&lt;keyword&gt;lethal exosomes&lt;/keyword&gt;&lt;keyword&gt;microvesicles&lt;/keyword&gt;&lt;keyword&gt;regulatory B cells&lt;/keyword&gt;&lt;keyword&gt;transplant tolerance&lt;/keyword&gt;&lt;/keywords&gt;&lt;dates&gt;&lt;year&gt;2014&lt;/year&gt;&lt;/dates&gt;&lt;isbn&gt;1664-3224 (Print)&amp;#xD;1664-3224 (Linking)&lt;/isbn&gt;&lt;accession-num&gt;24765093&lt;/accession-num&gt;&lt;urls&gt;&lt;related-urls&gt;&lt;url&gt;https://www.ncbi.nlm.nih.gov/pubmed/24765093&lt;/url&gt;&lt;/related-urls&gt;&lt;/urls&gt;&lt;custom2&gt;PMC3980107&lt;/custom2&gt;&lt;electronic-resource-num&gt;10.3389/fimmu.2014.00144&lt;/electronic-resource-num&gt;&lt;/record&gt;&lt;/Cite&gt;&lt;/EndNote&gt;</w:instrText>
      </w:r>
      <w:r w:rsidRPr="008754D1">
        <w:rPr>
          <w:bCs/>
        </w:rPr>
        <w:fldChar w:fldCharType="separate"/>
      </w:r>
      <w:r w:rsidR="00DB0D6C" w:rsidRPr="008754D1">
        <w:rPr>
          <w:bCs/>
          <w:noProof/>
        </w:rPr>
        <w:t>[53]</w:t>
      </w:r>
      <w:r w:rsidRPr="008754D1">
        <w:rPr>
          <w:bCs/>
        </w:rPr>
        <w:fldChar w:fldCharType="end"/>
      </w:r>
      <w:r w:rsidRPr="008754D1">
        <w:rPr>
          <w:bCs/>
        </w:rPr>
        <w:t xml:space="preserve">, which create a favorable microenvironment for </w:t>
      </w:r>
      <w:r w:rsidR="007636B0" w:rsidRPr="008754D1">
        <w:rPr>
          <w:bCs/>
        </w:rPr>
        <w:t xml:space="preserve">both EBV infection and </w:t>
      </w:r>
      <w:r w:rsidRPr="008754D1">
        <w:rPr>
          <w:bCs/>
        </w:rPr>
        <w:t>EBV-associate tumor.</w:t>
      </w:r>
    </w:p>
    <w:p w14:paraId="101DEEDD" w14:textId="77777777" w:rsidR="00B81E08" w:rsidRPr="008754D1" w:rsidRDefault="00B81E08" w:rsidP="00AB6EF4">
      <w:pPr>
        <w:rPr>
          <w:bCs/>
        </w:rPr>
      </w:pPr>
    </w:p>
    <w:p w14:paraId="265DB4F5" w14:textId="77777777" w:rsidR="007636B0" w:rsidRPr="008754D1" w:rsidRDefault="00B144DC" w:rsidP="00B144DC">
      <w:pPr>
        <w:rPr>
          <w:b/>
        </w:rPr>
      </w:pPr>
      <w:bookmarkStart w:id="81" w:name="OLE_LINK27"/>
      <w:r w:rsidRPr="008754D1">
        <w:rPr>
          <w:b/>
        </w:rPr>
        <w:t>Galectin</w:t>
      </w:r>
      <w:bookmarkEnd w:id="81"/>
      <w:r w:rsidRPr="008754D1">
        <w:rPr>
          <w:b/>
        </w:rPr>
        <w:t xml:space="preserve">-9 </w:t>
      </w:r>
    </w:p>
    <w:p w14:paraId="47C5FC9C" w14:textId="72D0FB83" w:rsidR="00B144DC" w:rsidRPr="008754D1" w:rsidRDefault="00B144DC" w:rsidP="00523238">
      <w:pPr>
        <w:ind w:firstLineChars="200" w:firstLine="420"/>
        <w:rPr>
          <w:bCs/>
        </w:rPr>
      </w:pPr>
      <w:r w:rsidRPr="008754D1">
        <w:t>The expression level</w:t>
      </w:r>
      <w:r w:rsidR="00C32D1E" w:rsidRPr="008754D1">
        <w:t>s</w:t>
      </w:r>
      <w:r w:rsidRPr="008754D1">
        <w:t xml:space="preserve"> of </w:t>
      </w:r>
      <w:r w:rsidRPr="008754D1">
        <w:rPr>
          <w:bCs/>
        </w:rPr>
        <w:t xml:space="preserve">Galectin-9 </w:t>
      </w:r>
      <w:r w:rsidRPr="008754D1">
        <w:rPr>
          <w:rFonts w:hint="eastAsia"/>
          <w:bCs/>
        </w:rPr>
        <w:t>in</w:t>
      </w:r>
      <w:r w:rsidRPr="008754D1">
        <w:rPr>
          <w:bCs/>
        </w:rPr>
        <w:t xml:space="preserve"> </w:t>
      </w:r>
      <w:r w:rsidR="00042069" w:rsidRPr="008754D1">
        <w:rPr>
          <w:bCs/>
        </w:rPr>
        <w:t xml:space="preserve">nasopharyngeal carcinoma </w:t>
      </w:r>
      <w:r w:rsidRPr="008754D1">
        <w:rPr>
          <w:bCs/>
        </w:rPr>
        <w:t>(</w:t>
      </w:r>
      <w:r w:rsidR="00042069" w:rsidRPr="008754D1">
        <w:rPr>
          <w:bCs/>
        </w:rPr>
        <w:t>NPC</w:t>
      </w:r>
      <w:r w:rsidRPr="008754D1">
        <w:rPr>
          <w:bCs/>
        </w:rPr>
        <w:t>) is enhanced after EBV infection. What’s more, EBV infected NPC release exosomes contain</w:t>
      </w:r>
      <w:r w:rsidR="00B81E08" w:rsidRPr="008754D1">
        <w:rPr>
          <w:bCs/>
        </w:rPr>
        <w:t>ing</w:t>
      </w:r>
      <w:r w:rsidRPr="008754D1">
        <w:rPr>
          <w:bCs/>
        </w:rPr>
        <w:t xml:space="preserve"> high amounts of Galectin-9. Further investigation </w:t>
      </w:r>
      <w:r w:rsidRPr="008754D1">
        <w:rPr>
          <w:rFonts w:hint="eastAsia"/>
          <w:bCs/>
        </w:rPr>
        <w:t xml:space="preserve">demonstrated </w:t>
      </w:r>
      <w:r w:rsidRPr="008754D1">
        <w:rPr>
          <w:bCs/>
        </w:rPr>
        <w:t>that Galectin-9 containing exosomes induce CD4</w:t>
      </w:r>
      <w:r w:rsidRPr="008754D1">
        <w:rPr>
          <w:bCs/>
          <w:vertAlign w:val="superscript"/>
        </w:rPr>
        <w:t>+</w:t>
      </w:r>
      <w:r w:rsidRPr="008754D1">
        <w:rPr>
          <w:bCs/>
        </w:rPr>
        <w:t xml:space="preserve"> cells to apoptosis via Galectin-9/Tim-3 pathway. Tim-3 is a membrane receptor that induce apoptosis in mature Th1 lymphocyte</w:t>
      </w:r>
      <w:r w:rsidR="00B81E08" w:rsidRPr="008754D1">
        <w:rPr>
          <w:bCs/>
        </w:rPr>
        <w:t>s</w:t>
      </w:r>
      <w:r w:rsidRPr="008754D1">
        <w:rPr>
          <w:bCs/>
        </w:rPr>
        <w:t xml:space="preserve">. Thus, EBV associated NPC derived </w:t>
      </w:r>
      <w:proofErr w:type="spellStart"/>
      <w:r w:rsidR="00B81E08" w:rsidRPr="008754D1">
        <w:rPr>
          <w:bCs/>
        </w:rPr>
        <w:t>exosomal</w:t>
      </w:r>
      <w:proofErr w:type="spellEnd"/>
      <w:r w:rsidR="00B81E08" w:rsidRPr="008754D1">
        <w:rPr>
          <w:bCs/>
        </w:rPr>
        <w:t xml:space="preserve"> Galectin-9 also account for </w:t>
      </w:r>
      <w:r w:rsidRPr="008754D1">
        <w:rPr>
          <w:bCs/>
        </w:rPr>
        <w:t xml:space="preserve">the immune evasion </w:t>
      </w:r>
      <w:r w:rsidR="00B81E08" w:rsidRPr="008754D1">
        <w:rPr>
          <w:bCs/>
        </w:rPr>
        <w:t>in</w:t>
      </w:r>
      <w:r w:rsidRPr="008754D1">
        <w:rPr>
          <w:bCs/>
        </w:rPr>
        <w:t xml:space="preserve"> NPC cells</w:t>
      </w:r>
      <w:r w:rsidR="00B81E08" w:rsidRPr="008754D1">
        <w:rPr>
          <w:bCs/>
        </w:rPr>
        <w:t xml:space="preserve"> </w:t>
      </w:r>
      <w:r w:rsidRPr="008754D1">
        <w:rPr>
          <w:bCs/>
        </w:rPr>
        <w:fldChar w:fldCharType="begin">
          <w:fldData xml:space="preserve">PEVuZE5vdGU+PENpdGU+PEF1dGhvcj5LbGliaTwvQXV0aG9yPjxZZWFyPjIwMDk8L1llYXI+PFJl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</w:fldData>
        </w:fldChar>
      </w:r>
      <w:r w:rsidR="00DB0D6C" w:rsidRPr="008754D1">
        <w:rPr>
          <w:bCs/>
        </w:rPr>
        <w:instrText xml:space="preserve"> ADDIN EN.CITE </w:instrText>
      </w:r>
      <w:r w:rsidR="00DB0D6C" w:rsidRPr="008754D1">
        <w:rPr>
          <w:bCs/>
        </w:rPr>
        <w:fldChar w:fldCharType="begin">
          <w:fldData xml:space="preserve">PEVuZE5vdGU+PENpdGU+PEF1dGhvcj5LbGliaTwvQXV0aG9yPjxZZWFyPjIwMDk8L1llYXI+PFJl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54, 55]</w:t>
      </w:r>
      <w:r w:rsidRPr="008754D1">
        <w:rPr>
          <w:bCs/>
        </w:rPr>
        <w:fldChar w:fldCharType="end"/>
      </w:r>
      <w:r w:rsidRPr="008754D1">
        <w:rPr>
          <w:bCs/>
        </w:rPr>
        <w:t xml:space="preserve">. </w:t>
      </w:r>
      <w:r w:rsidR="00295CE1" w:rsidRPr="008754D1">
        <w:rPr>
          <w:bCs/>
        </w:rPr>
        <w:t>Interestingly, compared</w:t>
      </w:r>
      <w:r w:rsidRPr="008754D1">
        <w:rPr>
          <w:bCs/>
        </w:rPr>
        <w:t xml:space="preserve"> with immune suppress effect of </w:t>
      </w:r>
      <w:proofErr w:type="spellStart"/>
      <w:r w:rsidRPr="008754D1">
        <w:rPr>
          <w:rFonts w:hint="eastAsia"/>
          <w:bCs/>
        </w:rPr>
        <w:t>exosomal</w:t>
      </w:r>
      <w:proofErr w:type="spellEnd"/>
      <w:r w:rsidRPr="008754D1">
        <w:rPr>
          <w:rFonts w:hint="eastAsia"/>
          <w:bCs/>
        </w:rPr>
        <w:t xml:space="preserve"> </w:t>
      </w:r>
      <w:r w:rsidRPr="008754D1">
        <w:rPr>
          <w:bCs/>
        </w:rPr>
        <w:t xml:space="preserve">LMP1, </w:t>
      </w:r>
      <w:proofErr w:type="spellStart"/>
      <w:r w:rsidRPr="008754D1">
        <w:rPr>
          <w:bCs/>
        </w:rPr>
        <w:t>exosomal</w:t>
      </w:r>
      <w:proofErr w:type="spellEnd"/>
      <w:r w:rsidRPr="008754D1">
        <w:rPr>
          <w:bCs/>
        </w:rPr>
        <w:t xml:space="preserve"> Galectin-9 </w:t>
      </w:r>
      <w:r w:rsidR="00C32D1E" w:rsidRPr="008754D1">
        <w:rPr>
          <w:bCs/>
        </w:rPr>
        <w:t>has</w:t>
      </w:r>
      <w:r w:rsidRPr="008754D1">
        <w:rPr>
          <w:bCs/>
        </w:rPr>
        <w:t xml:space="preserve"> </w:t>
      </w:r>
      <w:r w:rsidRPr="008754D1">
        <w:t>more restricted populations of immune cells</w:t>
      </w:r>
      <w:r w:rsidR="00295CE1" w:rsidRPr="008754D1">
        <w:t xml:space="preserve"> </w:t>
      </w:r>
      <w:r w:rsidRPr="008754D1">
        <w:fldChar w:fldCharType="begin">
          <w:fldData xml:space="preserve">PEVuZE5vdGU+PENpdGU+PEF1dGhvcj5LZXJ5ZXItQmliZW5zPC9BdXRob3I+PFllYXI+MjAwNjwv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</w:fldData>
        </w:fldChar>
      </w:r>
      <w:r w:rsidR="00DB0D6C" w:rsidRPr="008754D1">
        <w:instrText xml:space="preserve"> ADDIN EN.CITE </w:instrText>
      </w:r>
      <w:r w:rsidR="00DB0D6C" w:rsidRPr="008754D1">
        <w:fldChar w:fldCharType="begin">
          <w:fldData xml:space="preserve">PEVuZE5vdGU+PENpdGU+PEF1dGhvcj5LZXJ5ZXItQmliZW5zPC9BdXRob3I+PFllYXI+MjAwNjwv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55]</w:t>
      </w:r>
      <w:r w:rsidRPr="008754D1">
        <w:fldChar w:fldCharType="end"/>
      </w:r>
      <w:r w:rsidRPr="008754D1">
        <w:t>.</w:t>
      </w:r>
    </w:p>
    <w:p w14:paraId="1178C949" w14:textId="77777777" w:rsidR="00B144DC" w:rsidRPr="008754D1" w:rsidRDefault="00B144DC" w:rsidP="00B144DC">
      <w:pPr>
        <w:rPr>
          <w:bCs/>
        </w:rPr>
      </w:pPr>
    </w:p>
    <w:p w14:paraId="61CEBC7A" w14:textId="7A43E23F" w:rsidR="00B144DC" w:rsidRPr="008754D1" w:rsidRDefault="009852D9" w:rsidP="00B144DC">
      <w:pPr>
        <w:rPr>
          <w:b/>
          <w:bCs/>
          <w:sz w:val="24"/>
          <w:szCs w:val="24"/>
        </w:rPr>
      </w:pPr>
      <w:r w:rsidRPr="008754D1">
        <w:rPr>
          <w:b/>
          <w:bCs/>
          <w:sz w:val="22"/>
          <w:szCs w:val="24"/>
        </w:rPr>
        <w:t xml:space="preserve">3.3 </w:t>
      </w:r>
      <w:r w:rsidR="00B144DC" w:rsidRPr="008754D1">
        <w:rPr>
          <w:b/>
          <w:bCs/>
          <w:sz w:val="22"/>
          <w:szCs w:val="24"/>
        </w:rPr>
        <w:t xml:space="preserve">Nucleic acids in EBV-associated tumor-derived exosomes </w:t>
      </w:r>
      <w:r w:rsidR="00B144DC" w:rsidRPr="008754D1">
        <w:rPr>
          <w:rFonts w:hint="eastAsia"/>
          <w:b/>
          <w:bCs/>
          <w:sz w:val="24"/>
          <w:szCs w:val="24"/>
        </w:rPr>
        <w:t xml:space="preserve">  </w:t>
      </w:r>
    </w:p>
    <w:p w14:paraId="53216EAF" w14:textId="77777777" w:rsidR="00B144DC" w:rsidRPr="008754D1" w:rsidRDefault="00B144DC" w:rsidP="00B144DC">
      <w:pPr>
        <w:rPr>
          <w:b/>
          <w:bCs/>
        </w:rPr>
      </w:pPr>
    </w:p>
    <w:p w14:paraId="44A00BA9" w14:textId="2C173708" w:rsidR="00B144DC" w:rsidRPr="008754D1" w:rsidRDefault="00B144DC" w:rsidP="005F521D">
      <w:pPr>
        <w:ind w:firstLineChars="100" w:firstLine="210"/>
        <w:rPr>
          <w:bCs/>
        </w:rPr>
      </w:pPr>
      <w:r w:rsidRPr="008754D1">
        <w:rPr>
          <w:bCs/>
        </w:rPr>
        <w:t xml:space="preserve">Exosomes released from EBV infected cells contain at least three kinds of nucleic acids, including </w:t>
      </w:r>
      <w:r w:rsidR="00042069" w:rsidRPr="008754D1">
        <w:rPr>
          <w:rFonts w:hint="eastAsia"/>
          <w:bCs/>
        </w:rPr>
        <w:t xml:space="preserve">Epstein-Barr virus-encoded small RNAs </w:t>
      </w:r>
      <w:r w:rsidRPr="008754D1">
        <w:rPr>
          <w:rFonts w:hint="eastAsia"/>
          <w:bCs/>
        </w:rPr>
        <w:t>(</w:t>
      </w:r>
      <w:r w:rsidR="00042069" w:rsidRPr="008754D1">
        <w:rPr>
          <w:rFonts w:hint="eastAsia"/>
          <w:bCs/>
        </w:rPr>
        <w:t>EBERs</w:t>
      </w:r>
      <w:r w:rsidRPr="008754D1">
        <w:rPr>
          <w:rFonts w:hint="eastAsia"/>
          <w:bCs/>
        </w:rPr>
        <w:t xml:space="preserve">), </w:t>
      </w:r>
      <w:r w:rsidR="005F521D" w:rsidRPr="008754D1">
        <w:rPr>
          <w:bCs/>
        </w:rPr>
        <w:t>microRNAs (</w:t>
      </w:r>
      <w:r w:rsidRPr="008754D1">
        <w:rPr>
          <w:rFonts w:hint="eastAsia"/>
          <w:bCs/>
        </w:rPr>
        <w:t>miRNA</w:t>
      </w:r>
      <w:r w:rsidR="005F521D" w:rsidRPr="008754D1">
        <w:rPr>
          <w:bCs/>
        </w:rPr>
        <w:t>s)</w:t>
      </w:r>
      <w:r w:rsidRPr="008754D1">
        <w:rPr>
          <w:bCs/>
        </w:rPr>
        <w:t xml:space="preserve"> and </w:t>
      </w:r>
      <w:r w:rsidR="009C4C89" w:rsidRPr="008754D1">
        <w:rPr>
          <w:rFonts w:hint="eastAsia"/>
          <w:bCs/>
        </w:rPr>
        <w:t>message RNA</w:t>
      </w:r>
      <w:r w:rsidR="005F521D" w:rsidRPr="008754D1">
        <w:rPr>
          <w:bCs/>
        </w:rPr>
        <w:t>s</w:t>
      </w:r>
      <w:r w:rsidR="009C4C89" w:rsidRPr="008754D1">
        <w:rPr>
          <w:rFonts w:hint="eastAsia"/>
          <w:bCs/>
        </w:rPr>
        <w:t xml:space="preserve"> </w:t>
      </w:r>
      <w:r w:rsidRPr="008754D1">
        <w:rPr>
          <w:rFonts w:hint="eastAsia"/>
          <w:bCs/>
        </w:rPr>
        <w:t>(</w:t>
      </w:r>
      <w:r w:rsidR="009C4C89" w:rsidRPr="008754D1">
        <w:rPr>
          <w:rFonts w:hint="eastAsia"/>
          <w:bCs/>
        </w:rPr>
        <w:t>mRNA</w:t>
      </w:r>
      <w:r w:rsidR="005F521D" w:rsidRPr="008754D1">
        <w:rPr>
          <w:bCs/>
        </w:rPr>
        <w:t>s</w:t>
      </w:r>
      <w:r w:rsidRPr="008754D1">
        <w:rPr>
          <w:rFonts w:hint="eastAsia"/>
          <w:bCs/>
        </w:rPr>
        <w:t>)</w:t>
      </w:r>
      <w:r w:rsidRPr="008754D1">
        <w:rPr>
          <w:bCs/>
        </w:rPr>
        <w:t>. Exosomes protect nucleic acids from being degraded by RNases</w:t>
      </w:r>
      <w:r w:rsidR="007F3C9C" w:rsidRPr="008754D1">
        <w:rPr>
          <w:bCs/>
        </w:rPr>
        <w:t xml:space="preserve"> </w:t>
      </w:r>
      <w:r w:rsidRPr="008754D1">
        <w:rPr>
          <w:bCs/>
        </w:rPr>
        <w:fldChar w:fldCharType="begin">
          <w:fldData xml:space="preserve">PEVuZE5vdGU+PENpdGU+PEF1dGhvcj5QZWd0ZWw8L0F1dGhvcj48WWVhcj4yMDEwPC9ZZWFyPjxS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</w:fldData>
        </w:fldChar>
      </w:r>
      <w:r w:rsidR="00DB0D6C" w:rsidRPr="008754D1">
        <w:rPr>
          <w:bCs/>
        </w:rPr>
        <w:instrText xml:space="preserve"> ADDIN EN.CITE </w:instrText>
      </w:r>
      <w:r w:rsidR="00DB0D6C" w:rsidRPr="008754D1">
        <w:rPr>
          <w:bCs/>
        </w:rPr>
        <w:fldChar w:fldCharType="begin">
          <w:fldData xml:space="preserve">PEVuZE5vdGU+PENpdGU+PEF1dGhvcj5QZWd0ZWw8L0F1dGhvcj48WWVhcj4yMDEwPC9ZZWFyPjxS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56, 57]</w:t>
      </w:r>
      <w:r w:rsidRPr="008754D1">
        <w:rPr>
          <w:bCs/>
        </w:rPr>
        <w:fldChar w:fldCharType="end"/>
      </w:r>
      <w:r w:rsidRPr="008754D1">
        <w:rPr>
          <w:bCs/>
        </w:rPr>
        <w:t>, which ensure</w:t>
      </w:r>
      <w:r w:rsidR="004349AE" w:rsidRPr="008754D1">
        <w:rPr>
          <w:rFonts w:hint="eastAsia"/>
          <w:bCs/>
        </w:rPr>
        <w:t>s</w:t>
      </w:r>
      <w:r w:rsidRPr="008754D1">
        <w:rPr>
          <w:bCs/>
        </w:rPr>
        <w:t xml:space="preserve"> RNAs travel</w:t>
      </w:r>
      <w:r w:rsidR="004349AE" w:rsidRPr="008754D1">
        <w:rPr>
          <w:rFonts w:hint="eastAsia"/>
          <w:bCs/>
        </w:rPr>
        <w:t>ing</w:t>
      </w:r>
      <w:r w:rsidRPr="008754D1">
        <w:rPr>
          <w:bCs/>
        </w:rPr>
        <w:t xml:space="preserve"> in extracellular space and elicit</w:t>
      </w:r>
      <w:r w:rsidR="004349AE" w:rsidRPr="008754D1">
        <w:rPr>
          <w:rFonts w:hint="eastAsia"/>
          <w:bCs/>
        </w:rPr>
        <w:t>s</w:t>
      </w:r>
      <w:r w:rsidRPr="008754D1">
        <w:rPr>
          <w:bCs/>
        </w:rPr>
        <w:t xml:space="preserve"> its biofunctions in recipient cells.</w:t>
      </w:r>
    </w:p>
    <w:p w14:paraId="4AEC354D" w14:textId="77777777" w:rsidR="00B144DC" w:rsidRPr="008754D1" w:rsidRDefault="00B144DC" w:rsidP="00B144DC">
      <w:pPr>
        <w:rPr>
          <w:bCs/>
        </w:rPr>
      </w:pPr>
    </w:p>
    <w:p w14:paraId="5959EB1F" w14:textId="77777777" w:rsidR="00636E6C" w:rsidRPr="008754D1" w:rsidRDefault="00B144DC" w:rsidP="00B144DC">
      <w:pPr>
        <w:rPr>
          <w:b/>
          <w:bCs/>
        </w:rPr>
      </w:pPr>
      <w:r w:rsidRPr="008754D1">
        <w:rPr>
          <w:rFonts w:hint="eastAsia"/>
          <w:b/>
          <w:bCs/>
        </w:rPr>
        <w:t>EBERs</w:t>
      </w:r>
      <w:r w:rsidRPr="008754D1">
        <w:rPr>
          <w:b/>
          <w:bCs/>
        </w:rPr>
        <w:t xml:space="preserve"> </w:t>
      </w:r>
    </w:p>
    <w:p w14:paraId="62C59BD2" w14:textId="24404F18" w:rsidR="00B144DC" w:rsidRPr="008754D1" w:rsidRDefault="00B144DC" w:rsidP="00636E6C">
      <w:pPr>
        <w:ind w:firstLineChars="100" w:firstLine="210"/>
        <w:rPr>
          <w:bCs/>
        </w:rPr>
      </w:pPr>
      <w:r w:rsidRPr="008754D1">
        <w:rPr>
          <w:bCs/>
        </w:rPr>
        <w:t xml:space="preserve">EBERs include EBER1 and EBER2, which </w:t>
      </w:r>
      <w:r w:rsidR="00F602C4" w:rsidRPr="008754D1">
        <w:rPr>
          <w:bCs/>
        </w:rPr>
        <w:t xml:space="preserve">are </w:t>
      </w:r>
      <w:r w:rsidRPr="008754D1">
        <w:rPr>
          <w:bCs/>
        </w:rPr>
        <w:t>abundantly expressed in EBV latent infected cells</w:t>
      </w:r>
      <w:r w:rsidR="003354BB" w:rsidRPr="008754D1">
        <w:rPr>
          <w:bCs/>
        </w:rPr>
        <w:t xml:space="preserve"> </w:t>
      </w:r>
      <w:r w:rsidRPr="008754D1">
        <w:rPr>
          <w:kern w:val="0"/>
        </w:rPr>
        <w:fldChar w:fldCharType="begin"/>
      </w:r>
      <w:r w:rsidR="00DB0D6C" w:rsidRPr="008754D1">
        <w:rPr>
          <w:kern w:val="0"/>
        </w:rPr>
        <w:instrText xml:space="preserve"> ADDIN EN.CITE &lt;EndNote&gt;&lt;Cite&gt;&lt;Author&gt;Ahmed&lt;/Author&gt;&lt;Year&gt;2014&lt;/Year&gt;&lt;RecNum&gt;230&lt;/RecNum&gt;&lt;DisplayText&gt;[58]&lt;/DisplayText&gt;&lt;record&gt;&lt;rec-number&gt;230&lt;/rec-number&gt;&lt;foreign-keys&gt;&lt;key app="EN" db-id="detsear0azz0s4e22spvfvrdrddpw5ee99ap" timestamp="1532349013"&gt;230&lt;/key&gt;&lt;/foreign-keys&gt;&lt;ref-type name="Journal Article"&gt;17&lt;/ref-type&gt;&lt;contributors&gt;&lt;authors&gt;&lt;author&gt;Ahmed, W.&lt;/author&gt;&lt;author&gt;Khan, G.&lt;/author&gt;&lt;/authors&gt;&lt;/contributors&gt;&lt;auth-address&gt;Department of Microbiology and Immunology, College of Medicine and Health Sciences, United Arab Emirates University, Al Ain, United Arab Emirates.&lt;/auth-address&gt;&lt;titles&gt;&lt;title&gt;The labyrinth of interactions of Epstein-Barr virus-encoded small RNAs&lt;/title&gt;&lt;secondary-title&gt;Rev Med Virol&lt;/secondary-title&gt;&lt;/titles&gt;&lt;periodical&gt;&lt;full-title&gt;Rev Med Virol&lt;/full-title&gt;&lt;/periodical&gt;&lt;pages&gt;3-14&lt;/pages&gt;&lt;volume&gt;24&lt;/volume&gt;&lt;number&gt;1&lt;/number&gt;&lt;edition&gt;2013/10/10&lt;/edition&gt;&lt;keywords&gt;&lt;keyword&gt;Carcinogenesis&lt;/keyword&gt;&lt;keyword&gt;Cell Proliferation&lt;/keyword&gt;&lt;keyword&gt;Epstein-Barr Virus Infections/*virology&lt;/keyword&gt;&lt;keyword&gt;Herpesvirus 4, Human/genetics/*physiology&lt;/keyword&gt;&lt;keyword&gt;Host-Pathogen Interactions&lt;/keyword&gt;&lt;keyword&gt;Humans&lt;/keyword&gt;&lt;keyword&gt;RNA, Viral/*genetics&lt;/keyword&gt;&lt;/keywords&gt;&lt;dates&gt;&lt;year&gt;2014&lt;/year&gt;&lt;pub-dates&gt;&lt;date&gt;Jan&lt;/date&gt;&lt;/pub-dates&gt;&lt;/dates&gt;&lt;isbn&gt;1099-1654 (Electronic)&amp;#xD;1052-9276 (Linking)&lt;/isbn&gt;&lt;accession-num&gt;24105992&lt;/accession-num&gt;&lt;urls&gt;&lt;related-urls&gt;&lt;url&gt;https://www.ncbi.nlm.nih.gov/pubmed/24105992&lt;/url&gt;&lt;/related-urls&gt;&lt;/urls&gt;&lt;electronic-resource-num&gt;10.1002/rmv.1763&lt;/electronic-resource-num&gt;&lt;/record&gt;&lt;/Cite&gt;&lt;/EndNote&gt;</w:instrText>
      </w:r>
      <w:r w:rsidRPr="008754D1">
        <w:rPr>
          <w:kern w:val="0"/>
        </w:rPr>
        <w:fldChar w:fldCharType="separate"/>
      </w:r>
      <w:r w:rsidR="00DB0D6C" w:rsidRPr="008754D1">
        <w:rPr>
          <w:noProof/>
          <w:kern w:val="0"/>
        </w:rPr>
        <w:t>[58]</w:t>
      </w:r>
      <w:r w:rsidRPr="008754D1">
        <w:rPr>
          <w:kern w:val="0"/>
        </w:rPr>
        <w:fldChar w:fldCharType="end"/>
      </w:r>
      <w:r w:rsidRPr="008754D1">
        <w:rPr>
          <w:bCs/>
        </w:rPr>
        <w:t>. EBERs are associated with malignancy</w:t>
      </w:r>
      <w:r w:rsidR="00CF6383" w:rsidRPr="008754D1">
        <w:rPr>
          <w:bCs/>
        </w:rPr>
        <w:t xml:space="preserve"> </w:t>
      </w:r>
      <w:r w:rsidRPr="008754D1">
        <w:rPr>
          <w:bCs/>
        </w:rPr>
        <w:fldChar w:fldCharType="begin"/>
      </w:r>
      <w:r w:rsidR="00DB0D6C" w:rsidRPr="008754D1">
        <w:rPr>
          <w:bCs/>
        </w:rPr>
        <w:instrText xml:space="preserve"> ADDIN EN.CITE &lt;EndNote&gt;&lt;Cite&gt;&lt;Author&gt;Ahmed&lt;/Author&gt;&lt;Year&gt;2014&lt;/Year&gt;&lt;RecNum&gt;242&lt;/RecNum&gt;&lt;DisplayText&gt;[57]&lt;/DisplayText&gt;&lt;record&gt;&lt;rec-number&gt;242&lt;/rec-number&gt;&lt;foreign-keys&gt;&lt;key app="EN" db-id="detsear0azz0s4e22spvfvrdrddpw5ee99ap" timestamp="1533868949"&gt;242&lt;/key&gt;&lt;/foreign-keys&gt;&lt;ref-type name="Journal Article"&gt;17&lt;/ref-type&gt;&lt;contributors&gt;&lt;authors&gt;&lt;author&gt;Ahmed, W.&lt;/author&gt;&lt;author&gt;Philip, P. S.&lt;/author&gt;&lt;author&gt;Tariq, S.&lt;/author&gt;&lt;author&gt;Khan, G.&lt;/author&gt;&lt;/authors&gt;&lt;/contributors&gt;&lt;auth-address&gt;Department of Microbiology and Immunology, College of Medicine and Health Sciences, United Arab Emirates University, Al Alin, United Arab Emirates.&amp;#xD;Department of Anatomy, College of Medicine and Health Sciences, United Arab Emirates University, Al Alin, United Arab Emirates.&lt;/auth-address&gt;&lt;titles&gt;&lt;title&gt;Epstein-Barr virus-encoded small RNAs (EBERs) are present in fractions related to exosomes released by EBV-transformed cells&lt;/title&gt;&lt;secondary-title&gt;PLoS One&lt;/secondary-title&gt;&lt;/titles&gt;&lt;periodical&gt;&lt;full-title&gt;PLoS One&lt;/full-title&gt;&lt;/periodical&gt;&lt;pages&gt;e99163&lt;/pages&gt;&lt;volume&gt;9&lt;/volume&gt;&lt;number&gt;6&lt;/number&gt;&lt;edition&gt;2014/06/05&lt;/edition&gt;&lt;keywords&gt;&lt;keyword&gt;Cell Proliferation&lt;/keyword&gt;&lt;keyword&gt;*Cell Transformation, Viral&lt;/keyword&gt;&lt;keyword&gt;Cells, Cultured&lt;/keyword&gt;&lt;keyword&gt;Epstein-Barr Virus Infections/genetics/*virology&lt;/keyword&gt;&lt;keyword&gt;Exosomes/*genetics&lt;/keyword&gt;&lt;keyword&gt;Herpesvirus 4, Human/*physiology&lt;/keyword&gt;&lt;keyword&gt;Humans&lt;/keyword&gt;&lt;keyword&gt;Lymphocytes/metabolism/virology&lt;/keyword&gt;&lt;keyword&gt;RNA, Viral/*physiology&lt;/keyword&gt;&lt;/keywords&gt;&lt;dates&gt;&lt;year&gt;2014&lt;/year&gt;&lt;/dates&gt;&lt;isbn&gt;1932-6203 (Electronic)&amp;#xD;1932-6203 (Linking)&lt;/isbn&gt;&lt;accession-num&gt;24896633&lt;/accession-num&gt;&lt;urls&gt;&lt;related-urls&gt;&lt;url&gt;https://www.ncbi.nlm.nih.gov/pubmed/24896633&lt;/url&gt;&lt;/related-urls&gt;&lt;/urls&gt;&lt;custom2&gt;PMC4045842&lt;/custom2&gt;&lt;electronic-resource-num&gt;10.1371/journal.pone.0099163&lt;/electronic-resource-num&gt;&lt;/record&gt;&lt;/Cite&gt;&lt;/EndNote&gt;</w:instrText>
      </w:r>
      <w:r w:rsidRPr="008754D1">
        <w:rPr>
          <w:bCs/>
        </w:rPr>
        <w:fldChar w:fldCharType="separate"/>
      </w:r>
      <w:r w:rsidR="00DB0D6C" w:rsidRPr="008754D1">
        <w:rPr>
          <w:bCs/>
          <w:noProof/>
        </w:rPr>
        <w:t>[57]</w:t>
      </w:r>
      <w:r w:rsidRPr="008754D1">
        <w:rPr>
          <w:bCs/>
        </w:rPr>
        <w:fldChar w:fldCharType="end"/>
      </w:r>
      <w:r w:rsidRPr="008754D1">
        <w:rPr>
          <w:rFonts w:hint="eastAsia"/>
          <w:bCs/>
        </w:rPr>
        <w:t>.</w:t>
      </w:r>
      <w:r w:rsidRPr="008754D1">
        <w:rPr>
          <w:bCs/>
        </w:rPr>
        <w:t xml:space="preserve"> EBERs are released into exosomes and probably exist in exosomes in the form of EBER-La complex. </w:t>
      </w:r>
      <w:r w:rsidR="007F3C9C" w:rsidRPr="008754D1">
        <w:rPr>
          <w:bCs/>
        </w:rPr>
        <w:t>E</w:t>
      </w:r>
      <w:r w:rsidRPr="008754D1">
        <w:rPr>
          <w:bCs/>
        </w:rPr>
        <w:t>xosomes isolated from the same EBV-infected cells contain higher amounts of EBER1 than EBER2</w:t>
      </w:r>
      <w:r w:rsidR="007F3C9C" w:rsidRPr="008754D1">
        <w:rPr>
          <w:bCs/>
        </w:rPr>
        <w:t xml:space="preserve">, which could be explained by </w:t>
      </w:r>
      <w:r w:rsidR="00FD7111" w:rsidRPr="008754D1">
        <w:rPr>
          <w:bCs/>
        </w:rPr>
        <w:t>t</w:t>
      </w:r>
      <w:r w:rsidRPr="008754D1">
        <w:rPr>
          <w:bCs/>
        </w:rPr>
        <w:t>he expression levels of EBER1 in host cells is 10-fold higher than EBER2 might account for this phenomenon</w:t>
      </w:r>
      <w:r w:rsidR="00B1552D" w:rsidRPr="008754D1">
        <w:rPr>
          <w:bCs/>
        </w:rPr>
        <w:t xml:space="preserve"> </w:t>
      </w:r>
      <w:r w:rsidRPr="008754D1">
        <w:rPr>
          <w:bCs/>
        </w:rPr>
        <w:fldChar w:fldCharType="begin">
          <w:fldData xml:space="preserve">PEVuZE5vdGU+PENpdGU+PEF1dGhvcj5Bcm9tc2VyZWU8L0F1dGhvcj48WWVhcj4yMDE3PC9ZZWFy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</w:fldData>
        </w:fldChar>
      </w:r>
      <w:r w:rsidR="00DB0D6C" w:rsidRPr="008754D1">
        <w:rPr>
          <w:bCs/>
        </w:rPr>
        <w:instrText xml:space="preserve"> ADDIN EN.CITE </w:instrText>
      </w:r>
      <w:r w:rsidR="00DB0D6C" w:rsidRPr="008754D1">
        <w:rPr>
          <w:bCs/>
        </w:rPr>
        <w:fldChar w:fldCharType="begin">
          <w:fldData xml:space="preserve">PEVuZE5vdGU+PENpdGU+PEF1dGhvcj5Bcm9tc2VyZWU8L0F1dGhvcj48WWVhcj4yMDE3PC9ZZWFy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59]</w:t>
      </w:r>
      <w:r w:rsidRPr="008754D1">
        <w:rPr>
          <w:bCs/>
        </w:rPr>
        <w:fldChar w:fldCharType="end"/>
      </w:r>
      <w:r w:rsidRPr="008754D1">
        <w:rPr>
          <w:rFonts w:hint="eastAsia"/>
          <w:bCs/>
        </w:rPr>
        <w:t>.</w:t>
      </w:r>
      <w:r w:rsidR="00B1552D" w:rsidRPr="008754D1">
        <w:rPr>
          <w:bCs/>
        </w:rPr>
        <w:t xml:space="preserve"> In the progression of EBV-associated neoplasms, </w:t>
      </w:r>
      <w:r w:rsidRPr="008754D1">
        <w:rPr>
          <w:bCs/>
        </w:rPr>
        <w:t xml:space="preserve">EBERs </w:t>
      </w:r>
      <w:r w:rsidR="008328AD" w:rsidRPr="008754D1">
        <w:rPr>
          <w:bCs/>
        </w:rPr>
        <w:t>exert an effect on promoting</w:t>
      </w:r>
      <w:r w:rsidRPr="008754D1">
        <w:rPr>
          <w:bCs/>
        </w:rPr>
        <w:t xml:space="preserve"> growth in several cell types, for example</w:t>
      </w:r>
      <w:r w:rsidRPr="008754D1">
        <w:rPr>
          <w:rFonts w:hint="eastAsia"/>
          <w:bCs/>
        </w:rPr>
        <w:t>,</w:t>
      </w:r>
      <w:r w:rsidRPr="008754D1">
        <w:rPr>
          <w:bCs/>
        </w:rPr>
        <w:t xml:space="preserve"> </w:t>
      </w:r>
      <w:r w:rsidR="008328AD" w:rsidRPr="008754D1">
        <w:rPr>
          <w:bCs/>
        </w:rPr>
        <w:t>promoting</w:t>
      </w:r>
      <w:r w:rsidRPr="008754D1">
        <w:rPr>
          <w:bCs/>
        </w:rPr>
        <w:t xml:space="preserve"> NP</w:t>
      </w:r>
      <w:r w:rsidR="008328AD" w:rsidRPr="008754D1">
        <w:rPr>
          <w:bCs/>
        </w:rPr>
        <w:t xml:space="preserve"> cells proliferation via </w:t>
      </w:r>
      <w:r w:rsidR="00551CA7" w:rsidRPr="008754D1">
        <w:rPr>
          <w:bCs/>
        </w:rPr>
        <w:t>upregulating the</w:t>
      </w:r>
      <w:r w:rsidR="008328AD" w:rsidRPr="008754D1">
        <w:rPr>
          <w:bCs/>
        </w:rPr>
        <w:t xml:space="preserve"> expression levels of</w:t>
      </w:r>
      <w:r w:rsidRPr="008754D1">
        <w:rPr>
          <w:bCs/>
        </w:rPr>
        <w:t xml:space="preserve"> </w:t>
      </w:r>
      <w:r w:rsidR="00291F8E" w:rsidRPr="008754D1">
        <w:rPr>
          <w:bCs/>
        </w:rPr>
        <w:t>insulin-like growth factor 1 (</w:t>
      </w:r>
      <w:r w:rsidRPr="008754D1">
        <w:rPr>
          <w:bCs/>
        </w:rPr>
        <w:t>IGF-1</w:t>
      </w:r>
      <w:r w:rsidR="00291F8E" w:rsidRPr="008754D1">
        <w:rPr>
          <w:bCs/>
        </w:rPr>
        <w:t>)</w:t>
      </w:r>
      <w:r w:rsidR="008328AD" w:rsidRPr="008754D1">
        <w:rPr>
          <w:bCs/>
        </w:rPr>
        <w:t xml:space="preserve"> </w:t>
      </w:r>
      <w:r w:rsidRPr="008754D1">
        <w:rPr>
          <w:kern w:val="0"/>
        </w:rPr>
        <w:fldChar w:fldCharType="begin"/>
      </w:r>
      <w:r w:rsidR="00DB0D6C" w:rsidRPr="008754D1">
        <w:rPr>
          <w:kern w:val="0"/>
        </w:rPr>
        <w:instrText xml:space="preserve"> ADDIN EN.CITE &lt;EndNote&gt;&lt;Cite&gt;&lt;Author&gt;Iwakiri&lt;/Author&gt;&lt;Year&gt;2005&lt;/Year&gt;&lt;RecNum&gt;229&lt;/RecNum&gt;&lt;DisplayText&gt;[60]&lt;/DisplayText&gt;&lt;record&gt;&lt;rec-number&gt;229&lt;/rec-number&gt;&lt;foreign-keys&gt;&lt;key app="EN" db-id="detsear0azz0s4e22spvfvrdrddpw5ee99ap" timestamp="1532338202"&gt;229&lt;/key&gt;&lt;/foreign-keys&gt;&lt;ref-type name="Journal Article"&gt;17&lt;/ref-type&gt;&lt;contributors&gt;&lt;authors&gt;&lt;author&gt;Iwakiri, D.&lt;/author&gt;&lt;author&gt;Sheen, T. S.&lt;/author&gt;&lt;author&gt;Chen, J. Y.&lt;/author&gt;&lt;author&gt;Huang, D. P.&lt;/author&gt;&lt;author&gt;Takada, K.&lt;/author&gt;&lt;/authors&gt;&lt;/contributors&gt;&lt;auth-address&gt;Department of Tumor Virology, Institute for Genetic Medicine, Hokkaido University, N15 W7, Kita-ku, Sapporo 060-0815, Japan.&lt;/auth-address&gt;&lt;titles&gt;&lt;title&gt;Epstein-Barr virus-encoded small RNA induces insulin-like growth factor 1 and supports growth of nasopharyngeal carcinoma-derived cell lines&lt;/title&gt;&lt;secondary-title&gt;Oncogene&lt;/secondary-title&gt;&lt;/titles&gt;&lt;periodical&gt;&lt;full-title&gt;Oncogene&lt;/full-title&gt;&lt;/periodical&gt;&lt;pages&gt;1767-73&lt;/pages&gt;&lt;volume&gt;24&lt;/volume&gt;&lt;number&gt;10&lt;/number&gt;&lt;edition&gt;2004/12/21&lt;/edition&gt;&lt;keywords&gt;&lt;keyword&gt;Cell Line, Tumor&lt;/keyword&gt;&lt;keyword&gt;Herpesvirus 4, Human/*genetics&lt;/keyword&gt;&lt;keyword&gt;Humans&lt;/keyword&gt;&lt;keyword&gt;Insulin-Like Growth Factor I/genetics/*physiology&lt;/keyword&gt;&lt;keyword&gt;Nasopharyngeal Neoplasms/*etiology/pathology&lt;/keyword&gt;&lt;keyword&gt;RNA, Viral/*physiology&lt;/keyword&gt;&lt;keyword&gt;Transcriptional Activation&lt;/keyword&gt;&lt;keyword&gt;Viral Matrix Proteins/physiology&lt;/keyword&gt;&lt;/keywords&gt;&lt;dates&gt;&lt;year&gt;2005&lt;/year&gt;&lt;pub-dates&gt;&lt;date&gt;Mar 3&lt;/date&gt;&lt;/pub-dates&gt;&lt;/dates&gt;&lt;isbn&gt;0950-9232 (Print)&amp;#xD;0950-9232 (Linking)&lt;/isbn&gt;&lt;accession-num&gt;15608666&lt;/accession-num&gt;&lt;urls&gt;&lt;related-urls&gt;&lt;url&gt;https://www.ncbi.nlm.nih.gov/pubmed/15608666&lt;/url&gt;&lt;/related-urls&gt;&lt;/urls&gt;&lt;electronic-resource-num&gt;10.1038/sj.onc.1208357&lt;/electronic-resource-num&gt;&lt;/record&gt;&lt;/Cite&gt;&lt;/EndNote&gt;</w:instrText>
      </w:r>
      <w:r w:rsidRPr="008754D1">
        <w:rPr>
          <w:kern w:val="0"/>
        </w:rPr>
        <w:fldChar w:fldCharType="separate"/>
      </w:r>
      <w:r w:rsidR="00DB0D6C" w:rsidRPr="008754D1">
        <w:rPr>
          <w:noProof/>
          <w:kern w:val="0"/>
        </w:rPr>
        <w:t>[60]</w:t>
      </w:r>
      <w:r w:rsidRPr="008754D1">
        <w:rPr>
          <w:kern w:val="0"/>
        </w:rPr>
        <w:fldChar w:fldCharType="end"/>
      </w:r>
      <w:r w:rsidRPr="008754D1">
        <w:rPr>
          <w:bCs/>
        </w:rPr>
        <w:t>, promoting Burkitt’s lymphoma growth through IL-10 induction</w:t>
      </w:r>
      <w:r w:rsidR="00FA3507" w:rsidRPr="008754D1">
        <w:rPr>
          <w:bCs/>
        </w:rPr>
        <w:t xml:space="preserve"> </w:t>
      </w:r>
      <w:r w:rsidRPr="008754D1">
        <w:rPr>
          <w:bCs/>
        </w:rPr>
        <w:fldChar w:fldCharType="begin">
          <w:fldData xml:space="preserve">PEVuZE5vdGU+PENpdGU+PEF1dGhvcj5LaXRhZ2F3YTwvQXV0aG9yPjxZZWFyPjIwMDA8L1llYXI+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</w:fldData>
        </w:fldChar>
      </w:r>
      <w:r w:rsidR="00DB0D6C" w:rsidRPr="008754D1">
        <w:rPr>
          <w:bCs/>
        </w:rPr>
        <w:instrText xml:space="preserve"> ADDIN EN.CITE </w:instrText>
      </w:r>
      <w:r w:rsidR="00DB0D6C" w:rsidRPr="008754D1">
        <w:rPr>
          <w:bCs/>
        </w:rPr>
        <w:fldChar w:fldCharType="begin">
          <w:fldData xml:space="preserve">PEVuZE5vdGU+PENpdGU+PEF1dGhvcj5LaXRhZ2F3YTwvQXV0aG9yPjxZZWFyPjIwMDA8L1llYXI+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61]</w:t>
      </w:r>
      <w:r w:rsidRPr="008754D1">
        <w:rPr>
          <w:bCs/>
        </w:rPr>
        <w:fldChar w:fldCharType="end"/>
      </w:r>
      <w:r w:rsidRPr="008754D1">
        <w:rPr>
          <w:bCs/>
        </w:rPr>
        <w:t xml:space="preserve"> and promoting EBV-infected T cells</w:t>
      </w:r>
      <w:r w:rsidR="00B0509B" w:rsidRPr="008754D1">
        <w:rPr>
          <w:bCs/>
        </w:rPr>
        <w:t xml:space="preserve"> growth</w:t>
      </w:r>
      <w:r w:rsidRPr="008754D1">
        <w:rPr>
          <w:bCs/>
        </w:rPr>
        <w:t xml:space="preserve"> via IL-9 induction</w:t>
      </w:r>
      <w:r w:rsidR="00FA3507" w:rsidRPr="008754D1">
        <w:rPr>
          <w:bCs/>
        </w:rPr>
        <w:t xml:space="preserve"> </w:t>
      </w:r>
      <w:r w:rsidRPr="008754D1">
        <w:rPr>
          <w:bCs/>
        </w:rPr>
        <w:fldChar w:fldCharType="begin">
          <w:fldData xml:space="preserve">PEVuZE5vdGU+PENpdGU+PEF1dGhvcj5ZYW5nPC9BdXRob3I+PFllYXI+MjAwNDwvWWVhcj48UmVj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</w:fldData>
        </w:fldChar>
      </w:r>
      <w:r w:rsidR="00DB0D6C" w:rsidRPr="008754D1">
        <w:rPr>
          <w:bCs/>
        </w:rPr>
        <w:instrText xml:space="preserve"> ADDIN EN.CITE </w:instrText>
      </w:r>
      <w:r w:rsidR="00DB0D6C" w:rsidRPr="008754D1">
        <w:rPr>
          <w:bCs/>
        </w:rPr>
        <w:fldChar w:fldCharType="begin">
          <w:fldData xml:space="preserve">PEVuZE5vdGU+PENpdGU+PEF1dGhvcj5ZYW5nPC9BdXRob3I+PFllYXI+MjAwNDwvWWVhcj48UmVj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62]</w:t>
      </w:r>
      <w:r w:rsidRPr="008754D1">
        <w:rPr>
          <w:bCs/>
        </w:rPr>
        <w:fldChar w:fldCharType="end"/>
      </w:r>
      <w:r w:rsidRPr="008754D1">
        <w:rPr>
          <w:bCs/>
        </w:rPr>
        <w:t xml:space="preserve">. Likewise, </w:t>
      </w:r>
      <w:proofErr w:type="spellStart"/>
      <w:r w:rsidRPr="008754D1">
        <w:rPr>
          <w:bCs/>
        </w:rPr>
        <w:t>exosomal</w:t>
      </w:r>
      <w:proofErr w:type="spellEnd"/>
      <w:r w:rsidRPr="008754D1">
        <w:rPr>
          <w:bCs/>
        </w:rPr>
        <w:t xml:space="preserve"> EBERs </w:t>
      </w:r>
      <w:r w:rsidRPr="008754D1">
        <w:rPr>
          <w:rFonts w:hint="eastAsia"/>
          <w:bCs/>
        </w:rPr>
        <w:t>mainly</w:t>
      </w:r>
      <w:r w:rsidRPr="008754D1">
        <w:rPr>
          <w:bCs/>
        </w:rPr>
        <w:t xml:space="preserve"> </w:t>
      </w:r>
      <w:r w:rsidRPr="008754D1">
        <w:rPr>
          <w:rFonts w:hint="eastAsia"/>
          <w:bCs/>
        </w:rPr>
        <w:t xml:space="preserve">play </w:t>
      </w:r>
      <w:r w:rsidRPr="008754D1">
        <w:rPr>
          <w:bCs/>
        </w:rPr>
        <w:t>two roles in EBV-associated malignanc</w:t>
      </w:r>
      <w:r w:rsidR="00466E2C" w:rsidRPr="008754D1">
        <w:rPr>
          <w:bCs/>
        </w:rPr>
        <w:t>ies</w:t>
      </w:r>
      <w:r w:rsidRPr="008754D1">
        <w:rPr>
          <w:bCs/>
        </w:rPr>
        <w:t xml:space="preserve">, including </w:t>
      </w:r>
      <w:r w:rsidR="00466E2C" w:rsidRPr="008754D1">
        <w:rPr>
          <w:bCs/>
        </w:rPr>
        <w:t>activation of</w:t>
      </w:r>
      <w:r w:rsidRPr="008754D1">
        <w:rPr>
          <w:bCs/>
        </w:rPr>
        <w:t xml:space="preserve"> growth signaling and </w:t>
      </w:r>
      <w:r w:rsidR="00466E2C" w:rsidRPr="008754D1">
        <w:rPr>
          <w:bCs/>
        </w:rPr>
        <w:t xml:space="preserve">deregulation of  </w:t>
      </w:r>
      <w:r w:rsidRPr="008754D1">
        <w:rPr>
          <w:bCs/>
        </w:rPr>
        <w:t xml:space="preserve"> </w:t>
      </w:r>
      <w:r w:rsidRPr="008754D1">
        <w:rPr>
          <w:bCs/>
        </w:rPr>
        <w:lastRenderedPageBreak/>
        <w:t>inflammation. I</w:t>
      </w:r>
      <w:r w:rsidRPr="008754D1">
        <w:rPr>
          <w:rFonts w:hint="eastAsia"/>
          <w:bCs/>
        </w:rPr>
        <w:t xml:space="preserve">nternalization </w:t>
      </w:r>
      <w:r w:rsidRPr="008754D1">
        <w:rPr>
          <w:bCs/>
        </w:rPr>
        <w:t xml:space="preserve">of EBERs-modified exosomes into </w:t>
      </w:r>
      <w:r w:rsidR="009C4C89" w:rsidRPr="008754D1">
        <w:rPr>
          <w:bCs/>
        </w:rPr>
        <w:t>monocyte-derived dendritic cells</w:t>
      </w:r>
      <w:r w:rsidR="009C4C89" w:rsidRPr="008754D1">
        <w:rPr>
          <w:rFonts w:hint="eastAsia"/>
          <w:bCs/>
        </w:rPr>
        <w:t xml:space="preserve"> </w:t>
      </w:r>
      <w:r w:rsidRPr="008754D1">
        <w:rPr>
          <w:bCs/>
        </w:rPr>
        <w:t>(</w:t>
      </w:r>
      <w:proofErr w:type="spellStart"/>
      <w:r w:rsidR="009C4C89" w:rsidRPr="008754D1">
        <w:rPr>
          <w:rFonts w:hint="eastAsia"/>
          <w:bCs/>
        </w:rPr>
        <w:t>moDCs</w:t>
      </w:r>
      <w:proofErr w:type="spellEnd"/>
      <w:r w:rsidRPr="008754D1">
        <w:rPr>
          <w:bCs/>
        </w:rPr>
        <w:t xml:space="preserve">) </w:t>
      </w:r>
      <w:r w:rsidR="00CC73F6" w:rsidRPr="008754D1">
        <w:rPr>
          <w:bCs/>
        </w:rPr>
        <w:t>leads to</w:t>
      </w:r>
      <w:r w:rsidR="004B3EBA" w:rsidRPr="008754D1">
        <w:rPr>
          <w:bCs/>
        </w:rPr>
        <w:t xml:space="preserve"> upregulation in</w:t>
      </w:r>
      <w:r w:rsidRPr="008754D1">
        <w:rPr>
          <w:bCs/>
        </w:rPr>
        <w:t xml:space="preserve"> both IFN-related genes and IL-6. The exosomes derived from latent-EBV infected cells contain high levels of EBER1 to induce IFN expression in recipient cells, which link</w:t>
      </w:r>
      <w:r w:rsidR="00F62A07" w:rsidRPr="008754D1">
        <w:rPr>
          <w:bCs/>
        </w:rPr>
        <w:t>s</w:t>
      </w:r>
      <w:r w:rsidRPr="008754D1">
        <w:rPr>
          <w:bCs/>
        </w:rPr>
        <w:t xml:space="preserve"> to inflammation-mediated tumorigenesis. What’s more, the unbalanced proinflammatory cytokines further</w:t>
      </w:r>
      <w:r w:rsidR="00F62A07" w:rsidRPr="008754D1">
        <w:rPr>
          <w:bCs/>
        </w:rPr>
        <w:t xml:space="preserve"> to </w:t>
      </w:r>
      <w:r w:rsidRPr="008754D1">
        <w:rPr>
          <w:bCs/>
        </w:rPr>
        <w:t>activate transcriptional factors such as NF-</w:t>
      </w:r>
      <w:proofErr w:type="spellStart"/>
      <w:r w:rsidRPr="008754D1">
        <w:rPr>
          <w:bCs/>
        </w:rPr>
        <w:t>κB</w:t>
      </w:r>
      <w:proofErr w:type="spellEnd"/>
      <w:r w:rsidRPr="008754D1">
        <w:rPr>
          <w:bCs/>
        </w:rPr>
        <w:t>, STAT3 and AP-1 in premalignant cells resulting in stimulation of cell proliferation and survival</w:t>
      </w:r>
      <w:r w:rsidR="005957F1" w:rsidRPr="008754D1">
        <w:rPr>
          <w:bCs/>
        </w:rPr>
        <w:t xml:space="preserve"> </w:t>
      </w:r>
      <w:r w:rsidRPr="008754D1">
        <w:rPr>
          <w:bCs/>
        </w:rPr>
        <w:fldChar w:fldCharType="begin">
          <w:fldData xml:space="preserve">PEVuZE5vdGU+PENpdGU+PEF1dGhvcj5Bcm9tc2VyZWU8L0F1dGhvcj48WWVhcj4yMDE3PC9ZZWFy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</w:fldData>
        </w:fldChar>
      </w:r>
      <w:r w:rsidR="00DB0D6C" w:rsidRPr="008754D1">
        <w:rPr>
          <w:bCs/>
        </w:rPr>
        <w:instrText xml:space="preserve"> ADDIN EN.CITE </w:instrText>
      </w:r>
      <w:r w:rsidR="00DB0D6C" w:rsidRPr="008754D1">
        <w:rPr>
          <w:bCs/>
        </w:rPr>
        <w:fldChar w:fldCharType="begin">
          <w:fldData xml:space="preserve">PEVuZE5vdGU+PENpdGU+PEF1dGhvcj5Bcm9tc2VyZWU8L0F1dGhvcj48WWVhcj4yMDE3PC9ZZWFy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Pr="008754D1">
        <w:rPr>
          <w:bCs/>
        </w:rPr>
      </w:r>
      <w:r w:rsidRPr="008754D1">
        <w:rPr>
          <w:bCs/>
        </w:rPr>
        <w:fldChar w:fldCharType="separate"/>
      </w:r>
      <w:r w:rsidR="00DB0D6C" w:rsidRPr="008754D1">
        <w:rPr>
          <w:bCs/>
          <w:noProof/>
        </w:rPr>
        <w:t>[59]</w:t>
      </w:r>
      <w:r w:rsidRPr="008754D1">
        <w:rPr>
          <w:bCs/>
        </w:rPr>
        <w:fldChar w:fldCharType="end"/>
      </w:r>
      <w:r w:rsidRPr="008754D1">
        <w:rPr>
          <w:bCs/>
        </w:rPr>
        <w:t xml:space="preserve">.  </w:t>
      </w:r>
    </w:p>
    <w:p w14:paraId="51F7A0C1" w14:textId="77777777" w:rsidR="00B144DC" w:rsidRPr="008754D1" w:rsidRDefault="00B144DC" w:rsidP="00B144DC">
      <w:pPr>
        <w:rPr>
          <w:bCs/>
        </w:rPr>
      </w:pPr>
    </w:p>
    <w:p w14:paraId="261C32A5" w14:textId="76B8A4AE" w:rsidR="00AC32BF" w:rsidRPr="008754D1" w:rsidRDefault="00B144DC" w:rsidP="00B144DC">
      <w:pPr>
        <w:rPr>
          <w:b/>
          <w:bCs/>
        </w:rPr>
      </w:pPr>
      <w:r w:rsidRPr="008754D1">
        <w:rPr>
          <w:rFonts w:hint="eastAsia"/>
          <w:b/>
          <w:bCs/>
        </w:rPr>
        <w:t>miRNA</w:t>
      </w:r>
      <w:r w:rsidR="0025310F" w:rsidRPr="008754D1">
        <w:rPr>
          <w:b/>
          <w:bCs/>
        </w:rPr>
        <w:t>s</w:t>
      </w:r>
      <w:r w:rsidRPr="008754D1">
        <w:rPr>
          <w:b/>
          <w:bCs/>
        </w:rPr>
        <w:t xml:space="preserve"> </w:t>
      </w:r>
    </w:p>
    <w:p w14:paraId="23DEE14F" w14:textId="05624E7C" w:rsidR="00B144DC" w:rsidRPr="008754D1" w:rsidRDefault="001F764E" w:rsidP="00B144DC">
      <w:r w:rsidRPr="008754D1">
        <w:rPr>
          <w:rFonts w:hint="eastAsia"/>
        </w:rPr>
        <w:t xml:space="preserve">miRNA </w:t>
      </w:r>
      <w:r w:rsidR="00B144DC" w:rsidRPr="008754D1">
        <w:t>is a kind of small non-coding RNA containing about 22-25 nucleotides</w:t>
      </w:r>
      <w:r w:rsidRPr="008754D1">
        <w:t xml:space="preserve"> and EBV is the first human virus found to express miRNAs </w:t>
      </w:r>
      <w:r w:rsidR="00B144DC" w:rsidRPr="008754D1">
        <w:fldChar w:fldCharType="begin">
          <w:fldData xml:space="preserve">PEVuZE5vdGU+PENpdGU+PEF1dGhvcj5QZmVmZmVyPC9BdXRob3I+PFllYXI+MjAwNDwvWWVhcj48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</w:fldData>
        </w:fldChar>
      </w:r>
      <w:r w:rsidR="00DB0D6C" w:rsidRPr="008754D1">
        <w:instrText xml:space="preserve"> ADDIN EN.CITE </w:instrText>
      </w:r>
      <w:r w:rsidR="00DB0D6C" w:rsidRPr="008754D1">
        <w:fldChar w:fldCharType="begin">
          <w:fldData xml:space="preserve">PEVuZE5vdGU+PENpdGU+PEF1dGhvcj5QZmVmZmVyPC9BdXRob3I+PFllYXI+MjAwNDwvWWVhcj48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</w:fldData>
        </w:fldChar>
      </w:r>
      <w:r w:rsidR="00DB0D6C" w:rsidRPr="008754D1">
        <w:instrText xml:space="preserve"> ADDIN EN.CITE.DATA </w:instrText>
      </w:r>
      <w:r w:rsidR="00DB0D6C" w:rsidRPr="008754D1">
        <w:fldChar w:fldCharType="end"/>
      </w:r>
      <w:r w:rsidR="00B144DC" w:rsidRPr="008754D1">
        <w:fldChar w:fldCharType="separate"/>
      </w:r>
      <w:r w:rsidR="00DB0D6C" w:rsidRPr="008754D1">
        <w:rPr>
          <w:noProof/>
        </w:rPr>
        <w:t>[63]</w:t>
      </w:r>
      <w:r w:rsidR="00B144DC" w:rsidRPr="008754D1">
        <w:fldChar w:fldCharType="end"/>
      </w:r>
      <w:r w:rsidR="00B144DC" w:rsidRPr="008754D1">
        <w:t>. Interestingly, mature EBV-encoded miRNAs are secreted into exosomes</w:t>
      </w:r>
      <w:r w:rsidR="0071176D" w:rsidRPr="008754D1">
        <w:t xml:space="preserve"> and </w:t>
      </w:r>
      <w:r w:rsidR="000B0A24" w:rsidRPr="008754D1">
        <w:t>then</w:t>
      </w:r>
      <w:r w:rsidR="00B144DC" w:rsidRPr="008754D1">
        <w:t xml:space="preserve"> elicit a miRNA</w:t>
      </w:r>
      <w:r w:rsidR="005957F1" w:rsidRPr="008754D1">
        <w:t>s</w:t>
      </w:r>
      <w:r w:rsidR="00B144DC" w:rsidRPr="008754D1">
        <w:t>-mediated post-transcriptional regulation of gene expression for intercellular communication</w:t>
      </w:r>
      <w:r w:rsidR="005957F1" w:rsidRPr="008754D1">
        <w:t>s</w:t>
      </w:r>
      <w:r w:rsidR="000B0A24" w:rsidRPr="008754D1">
        <w:t xml:space="preserve"> </w:t>
      </w:r>
      <w:r w:rsidR="00B144DC" w:rsidRPr="008754D1">
        <w:fldChar w:fldCharType="begin">
          <w:fldData xml:space="preserve">PEVuZE5vdGU+PENpdGU+PEF1dGhvcj5QZWd0ZWw8L0F1dGhvcj48WWVhcj4yMDEwPC9ZZWFyPjxS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</w:fldData>
        </w:fldChar>
      </w:r>
      <w:r w:rsidR="00DB0D6C" w:rsidRPr="008754D1">
        <w:instrText xml:space="preserve"> ADDIN EN.CITE </w:instrText>
      </w:r>
      <w:r w:rsidR="00DB0D6C" w:rsidRPr="008754D1">
        <w:fldChar w:fldCharType="begin">
          <w:fldData xml:space="preserve">PEVuZE5vdGU+PENpdGU+PEF1dGhvcj5QZWd0ZWw8L0F1dGhvcj48WWVhcj4yMDEwPC9ZZWFyPjxS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</w:fldData>
        </w:fldChar>
      </w:r>
      <w:r w:rsidR="00DB0D6C" w:rsidRPr="008754D1">
        <w:instrText xml:space="preserve"> ADDIN EN.CITE.DATA </w:instrText>
      </w:r>
      <w:r w:rsidR="00DB0D6C" w:rsidRPr="008754D1">
        <w:fldChar w:fldCharType="end"/>
      </w:r>
      <w:r w:rsidR="00B144DC" w:rsidRPr="008754D1">
        <w:fldChar w:fldCharType="separate"/>
      </w:r>
      <w:r w:rsidR="00DB0D6C" w:rsidRPr="008754D1">
        <w:rPr>
          <w:noProof/>
        </w:rPr>
        <w:t>[56]</w:t>
      </w:r>
      <w:r w:rsidR="00B144DC" w:rsidRPr="008754D1">
        <w:fldChar w:fldCharType="end"/>
      </w:r>
      <w:r w:rsidR="00B144DC" w:rsidRPr="008754D1">
        <w:t xml:space="preserve">. EBV-encode miRNAs consist of </w:t>
      </w:r>
      <w:proofErr w:type="spellStart"/>
      <w:r w:rsidR="009C4C89" w:rsidRPr="008754D1">
        <w:t>BamHI</w:t>
      </w:r>
      <w:proofErr w:type="spellEnd"/>
      <w:r w:rsidR="009C4C89" w:rsidRPr="008754D1">
        <w:t xml:space="preserve"> fragment H rightward open reading frame 1-miRNAs </w:t>
      </w:r>
      <w:r w:rsidR="00B144DC" w:rsidRPr="008754D1">
        <w:t>(</w:t>
      </w:r>
      <w:r w:rsidR="009C4C89" w:rsidRPr="008754D1">
        <w:t>BHRF1-miRNAs</w:t>
      </w:r>
      <w:r w:rsidR="00B144DC" w:rsidRPr="008754D1">
        <w:t xml:space="preserve">) and </w:t>
      </w:r>
      <w:proofErr w:type="spellStart"/>
      <w:r w:rsidR="009C4C89" w:rsidRPr="008754D1">
        <w:rPr>
          <w:kern w:val="0"/>
        </w:rPr>
        <w:t>BamHI</w:t>
      </w:r>
      <w:proofErr w:type="spellEnd"/>
      <w:r w:rsidR="009C4C89" w:rsidRPr="008754D1">
        <w:rPr>
          <w:kern w:val="0"/>
        </w:rPr>
        <w:t xml:space="preserve"> A rightward transcript</w:t>
      </w:r>
      <w:r w:rsidR="009C4C89" w:rsidRPr="008754D1">
        <w:rPr>
          <w:rFonts w:hint="eastAsia"/>
          <w:kern w:val="0"/>
        </w:rPr>
        <w:t>-miRNAs</w:t>
      </w:r>
      <w:r w:rsidR="009C4C89" w:rsidRPr="008754D1">
        <w:rPr>
          <w:kern w:val="0"/>
        </w:rPr>
        <w:t xml:space="preserve"> </w:t>
      </w:r>
      <w:r w:rsidR="00B144DC" w:rsidRPr="008754D1">
        <w:rPr>
          <w:kern w:val="0"/>
        </w:rPr>
        <w:t>(</w:t>
      </w:r>
      <w:r w:rsidR="009C4C89" w:rsidRPr="008754D1">
        <w:rPr>
          <w:kern w:val="0"/>
        </w:rPr>
        <w:t>BART</w:t>
      </w:r>
      <w:r w:rsidR="009C4C89" w:rsidRPr="008754D1">
        <w:rPr>
          <w:rFonts w:hint="eastAsia"/>
          <w:kern w:val="0"/>
        </w:rPr>
        <w:t>-miRNAs</w:t>
      </w:r>
      <w:r w:rsidR="00B144DC" w:rsidRPr="008754D1">
        <w:rPr>
          <w:rFonts w:hint="eastAsia"/>
          <w:kern w:val="0"/>
        </w:rPr>
        <w:t>)</w:t>
      </w:r>
      <w:r w:rsidR="00C60BD4" w:rsidRPr="008754D1">
        <w:rPr>
          <w:kern w:val="0"/>
        </w:rPr>
        <w:t xml:space="preserve"> </w:t>
      </w:r>
      <w:r w:rsidR="00B144DC" w:rsidRPr="008754D1">
        <w:rPr>
          <w:kern w:val="0"/>
        </w:rPr>
        <w:fldChar w:fldCharType="begin"/>
      </w:r>
      <w:r w:rsidR="00DB0D6C" w:rsidRPr="008754D1">
        <w:rPr>
          <w:kern w:val="0"/>
        </w:rPr>
        <w:instrText xml:space="preserve"> ADDIN EN.CITE &lt;EndNote&gt;&lt;Cite&gt;&lt;Author&gt;Ahmed&lt;/Author&gt;&lt;Year&gt;2014&lt;/Year&gt;&lt;RecNum&gt;230&lt;/RecNum&gt;&lt;DisplayText&gt;[58]&lt;/DisplayText&gt;&lt;record&gt;&lt;rec-number&gt;230&lt;/rec-number&gt;&lt;foreign-keys&gt;&lt;key app="EN" db-id="detsear0azz0s4e22spvfvrdrddpw5ee99ap" timestamp="1532349013"&gt;230&lt;/key&gt;&lt;/foreign-keys&gt;&lt;ref-type name="Journal Article"&gt;17&lt;/ref-type&gt;&lt;contributors&gt;&lt;authors&gt;&lt;author&gt;Ahmed, W.&lt;/author&gt;&lt;author&gt;Khan, G.&lt;/author&gt;&lt;/authors&gt;&lt;/contributors&gt;&lt;auth-address&gt;Department of Microbiology and Immunology, College of Medicine and Health Sciences, United Arab Emirates University, Al Ain, United Arab Emirates.&lt;/auth-address&gt;&lt;titles&gt;&lt;title&gt;The labyrinth of interactions of Epstein-Barr virus-encoded small RNAs&lt;/title&gt;&lt;secondary-title&gt;Rev Med Virol&lt;/secondary-title&gt;&lt;/titles&gt;&lt;periodical&gt;&lt;full-title&gt;Rev Med Virol&lt;/full-title&gt;&lt;/periodical&gt;&lt;pages&gt;3-14&lt;/pages&gt;&lt;volume&gt;24&lt;/volume&gt;&lt;number&gt;1&lt;/number&gt;&lt;edition&gt;2013/10/10&lt;/edition&gt;&lt;keywords&gt;&lt;keyword&gt;Carcinogenesis&lt;/keyword&gt;&lt;keyword&gt;Cell Proliferation&lt;/keyword&gt;&lt;keyword&gt;Epstein-Barr Virus Infections/*virology&lt;/keyword&gt;&lt;keyword&gt;Herpesvirus 4, Human/genetics/*physiology&lt;/keyword&gt;&lt;keyword&gt;Host-Pathogen Interactions&lt;/keyword&gt;&lt;keyword&gt;Humans&lt;/keyword&gt;&lt;keyword&gt;RNA, Viral/*genetics&lt;/keyword&gt;&lt;/keywords&gt;&lt;dates&gt;&lt;year&gt;2014&lt;/year&gt;&lt;pub-dates&gt;&lt;date&gt;Jan&lt;/date&gt;&lt;/pub-dates&gt;&lt;/dates&gt;&lt;isbn&gt;1099-1654 (Electronic)&amp;#xD;1052-9276 (Linking)&lt;/isbn&gt;&lt;accession-num&gt;24105992&lt;/accession-num&gt;&lt;urls&gt;&lt;related-urls&gt;&lt;url&gt;https://www.ncbi.nlm.nih.gov/pubmed/24105992&lt;/url&gt;&lt;/related-urls&gt;&lt;/urls&gt;&lt;electronic-resource-num&gt;10.1002/rmv.1763&lt;/electronic-resource-num&gt;&lt;/record&gt;&lt;/Cite&gt;&lt;/EndNote&gt;</w:instrText>
      </w:r>
      <w:r w:rsidR="00B144DC" w:rsidRPr="008754D1">
        <w:rPr>
          <w:kern w:val="0"/>
        </w:rPr>
        <w:fldChar w:fldCharType="separate"/>
      </w:r>
      <w:r w:rsidR="00DB0D6C" w:rsidRPr="008754D1">
        <w:rPr>
          <w:noProof/>
          <w:kern w:val="0"/>
        </w:rPr>
        <w:t>[58]</w:t>
      </w:r>
      <w:r w:rsidR="00B144DC" w:rsidRPr="008754D1">
        <w:rPr>
          <w:kern w:val="0"/>
        </w:rPr>
        <w:fldChar w:fldCharType="end"/>
      </w:r>
      <w:r w:rsidR="00B144DC" w:rsidRPr="008754D1">
        <w:rPr>
          <w:kern w:val="0"/>
        </w:rPr>
        <w:t xml:space="preserve">. </w:t>
      </w:r>
      <w:r w:rsidR="0071176D" w:rsidRPr="008754D1">
        <w:rPr>
          <w:kern w:val="0"/>
        </w:rPr>
        <w:t xml:space="preserve">The release of </w:t>
      </w:r>
      <w:r w:rsidR="00B144DC" w:rsidRPr="008754D1">
        <w:rPr>
          <w:kern w:val="0"/>
        </w:rPr>
        <w:t xml:space="preserve">miRNAs into exosomes </w:t>
      </w:r>
      <w:r w:rsidR="0071176D" w:rsidRPr="008754D1">
        <w:rPr>
          <w:kern w:val="0"/>
        </w:rPr>
        <w:t>is</w:t>
      </w:r>
      <w:r w:rsidR="00B144DC" w:rsidRPr="008754D1">
        <w:rPr>
          <w:kern w:val="0"/>
        </w:rPr>
        <w:t xml:space="preserve"> under the regulation of </w:t>
      </w:r>
      <w:r w:rsidR="009C4C89" w:rsidRPr="008754D1">
        <w:rPr>
          <w:kern w:val="0"/>
        </w:rPr>
        <w:t xml:space="preserve">miRNA-loaded RISC </w:t>
      </w:r>
      <w:r w:rsidR="00B144DC" w:rsidRPr="008754D1">
        <w:rPr>
          <w:kern w:val="0"/>
        </w:rPr>
        <w:t>(</w:t>
      </w:r>
      <w:proofErr w:type="spellStart"/>
      <w:r w:rsidR="009C4C89" w:rsidRPr="008754D1">
        <w:rPr>
          <w:kern w:val="0"/>
        </w:rPr>
        <w:t>miRISC</w:t>
      </w:r>
      <w:proofErr w:type="spellEnd"/>
      <w:r w:rsidR="00B144DC" w:rsidRPr="008754D1">
        <w:rPr>
          <w:kern w:val="0"/>
        </w:rPr>
        <w:t>)</w:t>
      </w:r>
      <w:r w:rsidR="008C216A" w:rsidRPr="008754D1">
        <w:rPr>
          <w:rFonts w:ascii="等线" w:eastAsia="等线" w:hAnsi="等线" w:cs="Times New Roman"/>
        </w:rPr>
        <w:t xml:space="preserve"> </w:t>
      </w:r>
      <w:r w:rsidR="008C216A" w:rsidRPr="008754D1">
        <w:rPr>
          <w:kern w:val="0"/>
        </w:rPr>
        <w:fldChar w:fldCharType="begin"/>
      </w:r>
      <w:r w:rsidR="00DB0D6C" w:rsidRPr="008754D1">
        <w:rPr>
          <w:kern w:val="0"/>
        </w:rPr>
        <w:instrText xml:space="preserve"> ADDIN EN.CITE &lt;EndNote&gt;&lt;Cite&gt;&lt;Author&gt;Gibbings&lt;/Author&gt;&lt;Year&gt;2009&lt;/Year&gt;&lt;RecNum&gt;26&lt;/RecNum&gt;&lt;DisplayText&gt;[64]&lt;/DisplayText&gt;&lt;record&gt;&lt;rec-number&gt;26&lt;/rec-number&gt;&lt;foreign-keys&gt;&lt;key app="EN" db-id="detsear0azz0s4e22spvfvrdrddpw5ee99ap" timestamp="1526116801"&gt;26&lt;/key&gt;&lt;/foreign-keys&gt;&lt;ref-type name="Journal Article"&gt;17&lt;/ref-type&gt;&lt;contributors&gt;&lt;authors&gt;&lt;author&gt;Gibbings, D. J.&lt;/author&gt;&lt;author&gt;Ciaudo, C.&lt;/author&gt;&lt;author&gt;Erhardt, M.&lt;/author&gt;&lt;author&gt;Voinnet, O.&lt;/author&gt;&lt;/authors&gt;&lt;/contributors&gt;&lt;auth-address&gt;IBMP-CNRS, UPR Universite de Strasbourg, France.&lt;/auth-address&gt;&lt;titles&gt;&lt;title&gt;Multivesicular bodies associate with components of miRNA effector complexes and modulate miRNA activity&lt;/title&gt;&lt;secondary-title&gt;Nat Cell Biol&lt;/secondary-title&gt;&lt;/titles&gt;&lt;periodical&gt;&lt;full-title&gt;Nat Cell Biol&lt;/full-title&gt;&lt;/periodical&gt;&lt;pages&gt;1143-9&lt;/pages&gt;&lt;volume&gt;11&lt;/volume&gt;&lt;number&gt;9&lt;/number&gt;&lt;edition&gt;2009/08/18&lt;/edition&gt;&lt;keywords&gt;&lt;keyword&gt;Argonaute Proteins&lt;/keyword&gt;&lt;keyword&gt;Autoantigens/metabolism&lt;/keyword&gt;&lt;keyword&gt;Cell Line&lt;/keyword&gt;&lt;keyword&gt;Endoribonucleases/metabolism&lt;/keyword&gt;&lt;keyword&gt;Endosomes/*metabolism/ultrastructure&lt;/keyword&gt;&lt;keyword&gt;Eukaryotic Initiation Factor-2/metabolism&lt;/keyword&gt;&lt;keyword&gt;Exosomes/metabolism/ultrastructure&lt;/keyword&gt;&lt;keyword&gt;Gene Knockdown Techniques&lt;/keyword&gt;&lt;keyword&gt;Humans&lt;/keyword&gt;&lt;keyword&gt;MicroRNAs/*metabolism&lt;/keyword&gt;&lt;keyword&gt;Protein Transport&lt;/keyword&gt;&lt;keyword&gt;RNA-Binding Proteins&lt;/keyword&gt;&lt;keyword&gt;Trans-Activators/metabolism&lt;/keyword&gt;&lt;/keywords&gt;&lt;dates&gt;&lt;year&gt;2009&lt;/year&gt;&lt;pub-dates&gt;&lt;date&gt;Sep&lt;/date&gt;&lt;/pub-dates&gt;&lt;/dates&gt;&lt;isbn&gt;1476-4679 (Electronic)&amp;#xD;1465-7392 (Linking)&lt;/isbn&gt;&lt;accession-num&gt;19684575&lt;/accession-num&gt;&lt;urls&gt;&lt;related-urls&gt;&lt;url&gt;https://www.ncbi.nlm.nih.gov/pubmed/19684575&lt;/url&gt;&lt;/related-urls&gt;&lt;/urls&gt;&lt;electronic-resource-num&gt;10.1038/ncb1929&lt;/electronic-resource-num&gt;&lt;/record&gt;&lt;/Cite&gt;&lt;/EndNote&gt;</w:instrText>
      </w:r>
      <w:r w:rsidR="008C216A" w:rsidRPr="008754D1">
        <w:rPr>
          <w:kern w:val="0"/>
        </w:rPr>
        <w:fldChar w:fldCharType="separate"/>
      </w:r>
      <w:r w:rsidR="00DB0D6C" w:rsidRPr="008754D1">
        <w:rPr>
          <w:noProof/>
          <w:kern w:val="0"/>
        </w:rPr>
        <w:t>[64]</w:t>
      </w:r>
      <w:r w:rsidR="008C216A" w:rsidRPr="008754D1">
        <w:rPr>
          <w:kern w:val="0"/>
        </w:rPr>
        <w:fldChar w:fldCharType="end"/>
      </w:r>
      <w:r w:rsidR="00B144DC" w:rsidRPr="008754D1">
        <w:rPr>
          <w:kern w:val="0"/>
        </w:rPr>
        <w:t xml:space="preserve">. </w:t>
      </w:r>
      <w:proofErr w:type="spellStart"/>
      <w:r w:rsidR="0071176D" w:rsidRPr="008754D1">
        <w:t>E</w:t>
      </w:r>
      <w:r w:rsidR="001B60C0" w:rsidRPr="008754D1">
        <w:t>xosomal</w:t>
      </w:r>
      <w:proofErr w:type="spellEnd"/>
      <w:r w:rsidR="001B60C0" w:rsidRPr="008754D1">
        <w:rPr>
          <w:kern w:val="0"/>
        </w:rPr>
        <w:t xml:space="preserve"> </w:t>
      </w:r>
      <w:r w:rsidR="00B144DC" w:rsidRPr="008754D1">
        <w:rPr>
          <w:kern w:val="0"/>
        </w:rPr>
        <w:t xml:space="preserve">miRNAs derived from EBV infected cells </w:t>
      </w:r>
      <w:r w:rsidR="00B144DC" w:rsidRPr="008754D1">
        <w:rPr>
          <w:rFonts w:hint="eastAsia"/>
          <w:kern w:val="0"/>
        </w:rPr>
        <w:t>participate</w:t>
      </w:r>
      <w:r w:rsidR="00B144DC" w:rsidRPr="008754D1">
        <w:rPr>
          <w:rFonts w:hint="eastAsia"/>
        </w:rPr>
        <w:t xml:space="preserve"> </w:t>
      </w:r>
      <w:r w:rsidR="00B144DC" w:rsidRPr="008754D1">
        <w:t xml:space="preserve">in immunoregulation and </w:t>
      </w:r>
      <w:r w:rsidR="005957F1" w:rsidRPr="008754D1">
        <w:t>metabolic</w:t>
      </w:r>
      <w:r w:rsidR="00B144DC" w:rsidRPr="008754D1">
        <w:t xml:space="preserve"> </w:t>
      </w:r>
      <w:r w:rsidR="005957F1" w:rsidRPr="008754D1">
        <w:t>alteration</w:t>
      </w:r>
      <w:r w:rsidR="00B144DC" w:rsidRPr="008754D1">
        <w:t xml:space="preserve"> after ta</w:t>
      </w:r>
      <w:r w:rsidR="00B144DC" w:rsidRPr="008754D1">
        <w:rPr>
          <w:kern w:val="0"/>
        </w:rPr>
        <w:t>k</w:t>
      </w:r>
      <w:r w:rsidR="00A10656" w:rsidRPr="008754D1">
        <w:rPr>
          <w:kern w:val="0"/>
        </w:rPr>
        <w:t>ing</w:t>
      </w:r>
      <w:r w:rsidR="00B144DC" w:rsidRPr="008754D1">
        <w:rPr>
          <w:kern w:val="0"/>
        </w:rPr>
        <w:t xml:space="preserve"> up by recipient cells.</w:t>
      </w:r>
      <w:r w:rsidR="00B144DC" w:rsidRPr="008754D1">
        <w:t xml:space="preserve"> </w:t>
      </w:r>
      <w:proofErr w:type="spellStart"/>
      <w:r w:rsidR="00B144DC" w:rsidRPr="008754D1">
        <w:t>Haneklaus</w:t>
      </w:r>
      <w:proofErr w:type="spellEnd"/>
      <w:r w:rsidR="00B144DC" w:rsidRPr="008754D1">
        <w:t xml:space="preserve">, M. </w:t>
      </w:r>
      <w:r w:rsidR="00B144DC" w:rsidRPr="008754D1">
        <w:rPr>
          <w:rFonts w:hint="eastAsia"/>
          <w:bCs/>
        </w:rPr>
        <w:t>et al.</w:t>
      </w:r>
      <w:r w:rsidR="00643B63" w:rsidRPr="008754D1">
        <w:rPr>
          <w:bCs/>
        </w:rPr>
        <w:t xml:space="preserve"> </w:t>
      </w:r>
      <w:r w:rsidR="00B144DC" w:rsidRPr="008754D1">
        <w:rPr>
          <w:bCs/>
        </w:rPr>
        <w:fldChar w:fldCharType="begin">
          <w:fldData xml:space="preserve">PEVuZE5vdGU+PENpdGU+PEF1dGhvcj5IYW5la2xhdXM8L0F1dGhvcj48WWVhcj4yMDEyPC9ZZWFy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</w:fldData>
        </w:fldChar>
      </w:r>
      <w:r w:rsidR="00DB0D6C" w:rsidRPr="008754D1">
        <w:rPr>
          <w:bCs/>
        </w:rPr>
        <w:instrText xml:space="preserve"> ADDIN EN.CITE </w:instrText>
      </w:r>
      <w:r w:rsidR="00DB0D6C" w:rsidRPr="008754D1">
        <w:rPr>
          <w:bCs/>
        </w:rPr>
        <w:fldChar w:fldCharType="begin">
          <w:fldData xml:space="preserve">PEVuZE5vdGU+PENpdGU+PEF1dGhvcj5IYW5la2xhdXM8L0F1dGhvcj48WWVhcj4yMDEyPC9ZZWFy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</w:fldData>
        </w:fldChar>
      </w:r>
      <w:r w:rsidR="00DB0D6C" w:rsidRPr="008754D1">
        <w:rPr>
          <w:bCs/>
        </w:rPr>
        <w:instrText xml:space="preserve"> ADDIN EN.CITE.DATA </w:instrText>
      </w:r>
      <w:r w:rsidR="00DB0D6C" w:rsidRPr="008754D1">
        <w:rPr>
          <w:bCs/>
        </w:rPr>
      </w:r>
      <w:r w:rsidR="00DB0D6C" w:rsidRPr="008754D1">
        <w:rPr>
          <w:bCs/>
        </w:rPr>
        <w:fldChar w:fldCharType="end"/>
      </w:r>
      <w:r w:rsidR="00B144DC" w:rsidRPr="008754D1">
        <w:rPr>
          <w:bCs/>
        </w:rPr>
      </w:r>
      <w:r w:rsidR="00B144DC" w:rsidRPr="008754D1">
        <w:rPr>
          <w:bCs/>
        </w:rPr>
        <w:fldChar w:fldCharType="separate"/>
      </w:r>
      <w:r w:rsidR="00DB0D6C" w:rsidRPr="008754D1">
        <w:rPr>
          <w:bCs/>
          <w:noProof/>
        </w:rPr>
        <w:t>[65]</w:t>
      </w:r>
      <w:r w:rsidR="00B144DC" w:rsidRPr="008754D1">
        <w:rPr>
          <w:bCs/>
        </w:rPr>
        <w:fldChar w:fldCharType="end"/>
      </w:r>
      <w:r w:rsidR="00B144DC" w:rsidRPr="008754D1">
        <w:t xml:space="preserve"> showed that EBV miR-BART15 secrete</w:t>
      </w:r>
      <w:r w:rsidR="00376AAE" w:rsidRPr="008754D1">
        <w:t>d</w:t>
      </w:r>
      <w:r w:rsidR="00B144DC" w:rsidRPr="008754D1">
        <w:t xml:space="preserve"> from EBV transformed B cell line via exosomes take</w:t>
      </w:r>
      <w:r w:rsidR="00A10656" w:rsidRPr="008754D1">
        <w:t>s</w:t>
      </w:r>
      <w:r w:rsidR="00B144DC" w:rsidRPr="008754D1">
        <w:t xml:space="preserve"> up </w:t>
      </w:r>
      <w:r w:rsidR="00B144DC" w:rsidRPr="008754D1">
        <w:rPr>
          <w:rFonts w:hint="eastAsia"/>
        </w:rPr>
        <w:t>by</w:t>
      </w:r>
      <w:r w:rsidR="00B144DC" w:rsidRPr="008754D1">
        <w:t xml:space="preserve"> noninfected T cells. </w:t>
      </w:r>
      <w:r w:rsidR="0097394F" w:rsidRPr="008754D1">
        <w:t xml:space="preserve">Consequently, </w:t>
      </w:r>
      <w:proofErr w:type="spellStart"/>
      <w:r w:rsidR="0097394F" w:rsidRPr="008754D1">
        <w:t>exosomal</w:t>
      </w:r>
      <w:proofErr w:type="spellEnd"/>
      <w:r w:rsidR="0097394F" w:rsidRPr="008754D1">
        <w:t xml:space="preserve"> miR-BART15 </w:t>
      </w:r>
      <w:r w:rsidR="00B144DC" w:rsidRPr="008754D1">
        <w:t>lead</w:t>
      </w:r>
      <w:r w:rsidR="0097394F" w:rsidRPr="008754D1">
        <w:t>s</w:t>
      </w:r>
      <w:r w:rsidR="00B144DC" w:rsidRPr="008754D1">
        <w:t xml:space="preserve"> to inhibition of NLRP3 inflammasome and also inhibit</w:t>
      </w:r>
      <w:r w:rsidR="0097394F" w:rsidRPr="008754D1">
        <w:t>s</w:t>
      </w:r>
      <w:r w:rsidR="00B144DC" w:rsidRPr="008754D1">
        <w:t xml:space="preserve"> inflammasome </w:t>
      </w:r>
      <w:r w:rsidR="00376AAE" w:rsidRPr="008754D1">
        <w:t>producing</w:t>
      </w:r>
      <w:r w:rsidR="00B144DC" w:rsidRPr="008754D1">
        <w:t xml:space="preserve"> of IL-1b. In addition, </w:t>
      </w:r>
      <w:proofErr w:type="spellStart"/>
      <w:r w:rsidR="00B144DC" w:rsidRPr="008754D1">
        <w:t>Pegtel</w:t>
      </w:r>
      <w:proofErr w:type="spellEnd"/>
      <w:r w:rsidR="00B144DC" w:rsidRPr="008754D1">
        <w:t xml:space="preserve">, DM et al. </w:t>
      </w:r>
      <w:r w:rsidR="00B144DC" w:rsidRPr="008754D1">
        <w:fldChar w:fldCharType="begin">
          <w:fldData xml:space="preserve">PEVuZE5vdGU+PENpdGU+PEF1dGhvcj5QZWd0ZWw8L0F1dGhvcj48WWVhcj4yMDEwPC9ZZWFyPjxS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</w:fldData>
        </w:fldChar>
      </w:r>
      <w:r w:rsidR="00DB0D6C" w:rsidRPr="008754D1">
        <w:instrText xml:space="preserve"> ADDIN EN.CITE </w:instrText>
      </w:r>
      <w:r w:rsidR="00DB0D6C" w:rsidRPr="008754D1">
        <w:fldChar w:fldCharType="begin">
          <w:fldData xml:space="preserve">PEVuZE5vdGU+PENpdGU+PEF1dGhvcj5QZWd0ZWw8L0F1dGhvcj48WWVhcj4yMDEwPC9ZZWFyPjxS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</w:fldData>
        </w:fldChar>
      </w:r>
      <w:r w:rsidR="00DB0D6C" w:rsidRPr="008754D1">
        <w:instrText xml:space="preserve"> ADDIN EN.CITE.DATA </w:instrText>
      </w:r>
      <w:r w:rsidR="00DB0D6C" w:rsidRPr="008754D1">
        <w:fldChar w:fldCharType="end"/>
      </w:r>
      <w:r w:rsidR="00B144DC" w:rsidRPr="008754D1">
        <w:fldChar w:fldCharType="separate"/>
      </w:r>
      <w:r w:rsidR="00DB0D6C" w:rsidRPr="008754D1">
        <w:rPr>
          <w:noProof/>
        </w:rPr>
        <w:t>[56]</w:t>
      </w:r>
      <w:r w:rsidR="00B144DC" w:rsidRPr="008754D1">
        <w:fldChar w:fldCharType="end"/>
      </w:r>
      <w:r w:rsidR="00B144DC" w:rsidRPr="008754D1">
        <w:t xml:space="preserve"> implicated that EBV-encoded </w:t>
      </w:r>
      <w:proofErr w:type="spellStart"/>
      <w:r w:rsidR="00B144DC" w:rsidRPr="008754D1">
        <w:t>exosomal</w:t>
      </w:r>
      <w:proofErr w:type="spellEnd"/>
      <w:r w:rsidR="00B144DC" w:rsidRPr="008754D1">
        <w:t xml:space="preserve"> miRNAs secrete from EBV infecte</w:t>
      </w:r>
      <w:r w:rsidR="00B144DC" w:rsidRPr="008754D1">
        <w:rPr>
          <w:rFonts w:hint="eastAsia"/>
        </w:rPr>
        <w:t>d</w:t>
      </w:r>
      <w:r w:rsidR="00B144DC" w:rsidRPr="008754D1">
        <w:t xml:space="preserve"> B cell </w:t>
      </w:r>
      <w:r w:rsidR="006F7D64" w:rsidRPr="008754D1">
        <w:t xml:space="preserve">and </w:t>
      </w:r>
      <w:r w:rsidR="00B144DC" w:rsidRPr="008754D1">
        <w:t xml:space="preserve">inhibit translation after integrating into recipient cells. Especially, BHRF-1 target CXCL11/ITAC which responsible for immunoregulation and result in increasing of EBV load. Another function of EBV </w:t>
      </w:r>
      <w:proofErr w:type="spellStart"/>
      <w:r w:rsidR="00B144DC" w:rsidRPr="008754D1">
        <w:t>exosomal</w:t>
      </w:r>
      <w:proofErr w:type="spellEnd"/>
      <w:r w:rsidR="00B144DC" w:rsidRPr="008754D1">
        <w:t xml:space="preserve"> miRNAs is regulation of metabolism in recipient cells, which is similar with KSHV </w:t>
      </w:r>
      <w:proofErr w:type="spellStart"/>
      <w:r w:rsidR="00B144DC" w:rsidRPr="008754D1">
        <w:t>exosomal</w:t>
      </w:r>
      <w:proofErr w:type="spellEnd"/>
      <w:r w:rsidR="00B144DC" w:rsidRPr="008754D1">
        <w:t xml:space="preserve"> miRNAs. EBV transfer</w:t>
      </w:r>
      <w:r w:rsidR="00376AAE" w:rsidRPr="008754D1">
        <w:t>s</w:t>
      </w:r>
      <w:r w:rsidR="00B144DC" w:rsidRPr="008754D1">
        <w:t xml:space="preserve"> miRNAs in</w:t>
      </w:r>
      <w:r w:rsidR="00A45B5A" w:rsidRPr="008754D1">
        <w:t>to</w:t>
      </w:r>
      <w:r w:rsidR="00B144DC" w:rsidRPr="008754D1">
        <w:t xml:space="preserve"> exosomes which affect mitochondrial respiration in recipient cells, resulting in metabolism changes in tumor stroma</w:t>
      </w:r>
      <w:r w:rsidR="00B144DC" w:rsidRPr="008754D1">
        <w:rPr>
          <w:rFonts w:hint="eastAsia"/>
          <w:bCs/>
        </w:rPr>
        <w:t xml:space="preserve"> </w:t>
      </w:r>
      <w:r w:rsidR="00B144DC" w:rsidRPr="008754D1">
        <w:rPr>
          <w:rFonts w:hint="eastAsia"/>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 </w:instrText>
      </w:r>
      <w:r w:rsidR="006621E5" w:rsidRPr="008754D1">
        <w:rPr>
          <w:bCs/>
        </w:rPr>
        <w:fldChar w:fldCharType="begin">
          <w:fldData xml:space="preserve">PEVuZE5vdGU+PENpdGU+PEF1dGhvcj5Zb2dldjwvQXV0aG9yPjxZZWFyPjIwMTc8L1llYXI+PFJl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</w:fldData>
        </w:fldChar>
      </w:r>
      <w:r w:rsidR="006621E5" w:rsidRPr="008754D1">
        <w:rPr>
          <w:bCs/>
        </w:rPr>
        <w:instrText xml:space="preserve"> ADDIN EN.CITE.DATA </w:instrText>
      </w:r>
      <w:r w:rsidR="006621E5" w:rsidRPr="008754D1">
        <w:rPr>
          <w:bCs/>
        </w:rPr>
      </w:r>
      <w:r w:rsidR="006621E5" w:rsidRPr="008754D1">
        <w:rPr>
          <w:bCs/>
        </w:rPr>
        <w:fldChar w:fldCharType="end"/>
      </w:r>
      <w:r w:rsidR="00B144DC" w:rsidRPr="008754D1">
        <w:rPr>
          <w:rFonts w:hint="eastAsia"/>
          <w:bCs/>
        </w:rPr>
      </w:r>
      <w:r w:rsidR="00B144DC" w:rsidRPr="008754D1">
        <w:rPr>
          <w:rFonts w:hint="eastAsia"/>
          <w:bCs/>
        </w:rPr>
        <w:fldChar w:fldCharType="separate"/>
      </w:r>
      <w:r w:rsidR="006621E5" w:rsidRPr="008754D1">
        <w:rPr>
          <w:bCs/>
          <w:noProof/>
        </w:rPr>
        <w:t>[26]</w:t>
      </w:r>
      <w:r w:rsidR="00B144DC" w:rsidRPr="008754D1">
        <w:rPr>
          <w:rFonts w:hint="eastAsia"/>
        </w:rPr>
        <w:fldChar w:fldCharType="end"/>
      </w:r>
      <w:r w:rsidR="00B144DC" w:rsidRPr="008754D1">
        <w:t xml:space="preserve">. </w:t>
      </w:r>
    </w:p>
    <w:p w14:paraId="38765B55" w14:textId="77777777" w:rsidR="00B144DC" w:rsidRPr="008754D1" w:rsidRDefault="00B144DC" w:rsidP="00B144DC"/>
    <w:p w14:paraId="017BEC03" w14:textId="77777777" w:rsidR="001967D0" w:rsidRPr="008754D1" w:rsidRDefault="00B144DC" w:rsidP="00B144DC">
      <w:pPr>
        <w:rPr>
          <w:b/>
          <w:bCs/>
        </w:rPr>
      </w:pPr>
      <w:r w:rsidRPr="008754D1">
        <w:rPr>
          <w:rFonts w:hint="eastAsia"/>
          <w:b/>
          <w:bCs/>
        </w:rPr>
        <w:t>mRNA</w:t>
      </w:r>
      <w:r w:rsidR="0025310F" w:rsidRPr="008754D1">
        <w:rPr>
          <w:b/>
          <w:bCs/>
        </w:rPr>
        <w:t>s</w:t>
      </w:r>
      <w:r w:rsidRPr="008754D1">
        <w:rPr>
          <w:b/>
          <w:bCs/>
        </w:rPr>
        <w:t xml:space="preserve"> </w:t>
      </w:r>
    </w:p>
    <w:p w14:paraId="2F9A983B" w14:textId="0EF4379A" w:rsidR="00B144DC" w:rsidRPr="008754D1" w:rsidRDefault="00B144DC" w:rsidP="001967D0">
      <w:pPr>
        <w:ind w:firstLineChars="100" w:firstLine="210"/>
      </w:pPr>
      <w:r w:rsidRPr="008754D1">
        <w:t>Many studies have found that mRNAs and miRNAs are both exist in the same exosomes</w:t>
      </w:r>
      <w:r w:rsidR="00376AAE" w:rsidRPr="008754D1">
        <w:t xml:space="preserve"> </w:t>
      </w:r>
      <w:r w:rsidRPr="008754D1">
        <w:fldChar w:fldCharType="begin">
          <w:fldData xml:space="preserve">PEVuZE5vdGU+PENpdGU+PEF1dGhvcj5WYWxhZGk8L0F1dGhvcj48WWVhcj4yMDA3PC9ZZWFyPjxS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OTwvcGFnZXM+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</w:fldData>
        </w:fldChar>
      </w:r>
      <w:r w:rsidR="00DB0D6C" w:rsidRPr="008754D1">
        <w:instrText xml:space="preserve"> ADDIN EN.CITE </w:instrText>
      </w:r>
      <w:r w:rsidR="00DB0D6C" w:rsidRPr="008754D1">
        <w:fldChar w:fldCharType="begin">
          <w:fldData xml:space="preserve">PEVuZE5vdGU+PENpdGU+PEF1dGhvcj5WYWxhZGk8L0F1dGhvcj48WWVhcj4yMDA3PC9ZZWFyPjxS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66, 67]</w:t>
      </w:r>
      <w:r w:rsidRPr="008754D1">
        <w:fldChar w:fldCharType="end"/>
      </w:r>
      <w:r w:rsidRPr="008754D1">
        <w:t xml:space="preserve">. EBV associated exosomes are no exception. A lot of mRNAs loaded into EBV associated exosomes, including EBV-mRNAs coding for the latent phase proteins LMP1, LMP2, EBNA1 and EBNA2. However, the expression </w:t>
      </w:r>
      <w:r w:rsidR="00721B74" w:rsidRPr="008754D1">
        <w:t xml:space="preserve">of </w:t>
      </w:r>
      <w:r w:rsidRPr="008754D1">
        <w:t>miRNAs in exosomes are different greatly to host cells.</w:t>
      </w:r>
      <w:r w:rsidRPr="008754D1">
        <w:rPr>
          <w:rFonts w:hint="eastAsia"/>
        </w:rPr>
        <w:t xml:space="preserve"> mRNAs</w:t>
      </w:r>
      <w:r w:rsidRPr="008754D1">
        <w:t xml:space="preserve"> elicit their biofunctions by integrating into recipient cells, but the accurate functions of </w:t>
      </w:r>
      <w:proofErr w:type="spellStart"/>
      <w:r w:rsidRPr="008754D1">
        <w:t>exosomal</w:t>
      </w:r>
      <w:proofErr w:type="spellEnd"/>
      <w:r w:rsidRPr="008754D1">
        <w:t xml:space="preserve"> mRNAs need to be further investigated</w:t>
      </w:r>
      <w:r w:rsidR="00376AAE" w:rsidRPr="008754D1">
        <w:t xml:space="preserve"> </w:t>
      </w:r>
      <w:r w:rsidR="00354483" w:rsidRPr="008754D1">
        <w:fldChar w:fldCharType="begin">
          <w:fldData xml:space="preserve">PEVuZE5vdGU+PENpdGU+PEF1dGhvcj5DYW5pdGFubzwvQXV0aG9yPjxZZWFyPjIwMTM8L1llYXI+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</w:fldData>
        </w:fldChar>
      </w:r>
      <w:r w:rsidR="00DB0D6C" w:rsidRPr="008754D1">
        <w:instrText xml:space="preserve"> ADDIN EN.CITE </w:instrText>
      </w:r>
      <w:r w:rsidR="00DB0D6C" w:rsidRPr="008754D1">
        <w:fldChar w:fldCharType="begin">
          <w:fldData xml:space="preserve">PEVuZE5vdGU+PENpdGU+PEF1dGhvcj5DYW5pdGFubzwvQXV0aG9yPjxZZWFyPjIwMTM8L1llYXI+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</w:fldData>
        </w:fldChar>
      </w:r>
      <w:r w:rsidR="00DB0D6C" w:rsidRPr="008754D1">
        <w:instrText xml:space="preserve"> ADDIN EN.CITE.DATA </w:instrText>
      </w:r>
      <w:r w:rsidR="00DB0D6C" w:rsidRPr="008754D1">
        <w:fldChar w:fldCharType="end"/>
      </w:r>
      <w:r w:rsidR="00354483" w:rsidRPr="008754D1">
        <w:fldChar w:fldCharType="separate"/>
      </w:r>
      <w:r w:rsidR="00DB0D6C" w:rsidRPr="008754D1">
        <w:rPr>
          <w:noProof/>
        </w:rPr>
        <w:t>[67]</w:t>
      </w:r>
      <w:r w:rsidR="00354483" w:rsidRPr="008754D1">
        <w:fldChar w:fldCharType="end"/>
      </w:r>
      <w:r w:rsidRPr="008754D1">
        <w:t xml:space="preserve">.  </w:t>
      </w:r>
    </w:p>
    <w:p w14:paraId="01D62686" w14:textId="0F9091E3" w:rsidR="009852D9" w:rsidRPr="008754D1" w:rsidRDefault="009852D9" w:rsidP="00B144DC"/>
    <w:p w14:paraId="3CBD2C77" w14:textId="4FD5512D" w:rsidR="009852D9" w:rsidRPr="008754D1" w:rsidRDefault="00AB3225" w:rsidP="00C16646">
      <w:pPr>
        <w:pStyle w:val="a8"/>
        <w:numPr>
          <w:ilvl w:val="0"/>
          <w:numId w:val="2"/>
        </w:numPr>
        <w:ind w:firstLineChars="0"/>
        <w:rPr>
          <w:b/>
          <w:bCs/>
          <w:sz w:val="22"/>
          <w:szCs w:val="24"/>
        </w:rPr>
      </w:pPr>
      <w:r w:rsidRPr="008754D1">
        <w:rPr>
          <w:b/>
          <w:bCs/>
          <w:sz w:val="22"/>
          <w:szCs w:val="24"/>
        </w:rPr>
        <w:t xml:space="preserve">Summary and </w:t>
      </w:r>
      <w:r w:rsidR="009852D9" w:rsidRPr="008754D1">
        <w:rPr>
          <w:b/>
          <w:bCs/>
          <w:sz w:val="22"/>
          <w:szCs w:val="24"/>
        </w:rPr>
        <w:t>D</w:t>
      </w:r>
      <w:r w:rsidR="009852D9" w:rsidRPr="008754D1">
        <w:rPr>
          <w:rFonts w:hint="eastAsia"/>
          <w:b/>
          <w:bCs/>
          <w:sz w:val="22"/>
          <w:szCs w:val="24"/>
        </w:rPr>
        <w:t xml:space="preserve">iscussion </w:t>
      </w:r>
    </w:p>
    <w:p w14:paraId="405FA347" w14:textId="77777777" w:rsidR="009852D9" w:rsidRPr="008754D1" w:rsidRDefault="009852D9" w:rsidP="009852D9">
      <w:pPr>
        <w:rPr>
          <w:b/>
          <w:bCs/>
          <w:sz w:val="22"/>
          <w:szCs w:val="24"/>
        </w:rPr>
      </w:pPr>
    </w:p>
    <w:p w14:paraId="3007B0A9" w14:textId="230D2F79" w:rsidR="009852D9" w:rsidRPr="008754D1" w:rsidRDefault="00B44C9D" w:rsidP="00AB3225">
      <w:pPr>
        <w:ind w:firstLineChars="50" w:firstLine="105"/>
      </w:pPr>
      <w:r w:rsidRPr="008754D1">
        <w:t>O</w:t>
      </w:r>
      <w:r w:rsidRPr="008754D1">
        <w:rPr>
          <w:rFonts w:hint="eastAsia"/>
        </w:rPr>
        <w:t>verall</w:t>
      </w:r>
      <w:r w:rsidRPr="008754D1">
        <w:t>, o</w:t>
      </w:r>
      <w:r w:rsidR="009852D9" w:rsidRPr="008754D1">
        <w:rPr>
          <w:rFonts w:hint="eastAsia"/>
        </w:rPr>
        <w:t xml:space="preserve">ncogenic γ </w:t>
      </w:r>
      <w:r w:rsidR="009852D9" w:rsidRPr="008754D1">
        <w:t>herpesvirus contribute to neoplasm</w:t>
      </w:r>
      <w:r w:rsidR="00376AAE" w:rsidRPr="008754D1">
        <w:t>s</w:t>
      </w:r>
      <w:r w:rsidR="009852D9" w:rsidRPr="008754D1">
        <w:t xml:space="preserve"> mainly thought two ways: the first one is directly infection, another one is </w:t>
      </w:r>
      <w:proofErr w:type="spellStart"/>
      <w:r w:rsidR="009852D9" w:rsidRPr="008754D1">
        <w:t>transfer</w:t>
      </w:r>
      <w:r w:rsidR="00376AAE" w:rsidRPr="008754D1">
        <w:t>ing</w:t>
      </w:r>
      <w:proofErr w:type="spellEnd"/>
      <w:r w:rsidR="009852D9" w:rsidRPr="008754D1">
        <w:t xml:space="preserve"> biological molecules via </w:t>
      </w:r>
      <w:r w:rsidRPr="008754D1">
        <w:t>EVs, especially via exosomes</w:t>
      </w:r>
      <w:r w:rsidR="009852D9" w:rsidRPr="008754D1">
        <w:t xml:space="preserve">. Interestingly, the two ways draw some similar properties and functions. </w:t>
      </w:r>
      <w:r w:rsidR="00106E76" w:rsidRPr="008754D1">
        <w:t>For directly infection</w:t>
      </w:r>
      <w:r w:rsidR="009852D9" w:rsidRPr="008754D1">
        <w:t>,</w:t>
      </w:r>
      <w:r w:rsidR="00327859" w:rsidRPr="008754D1">
        <w:t xml:space="preserve"> o</w:t>
      </w:r>
      <w:r w:rsidR="00327859" w:rsidRPr="008754D1">
        <w:rPr>
          <w:rFonts w:hint="eastAsia"/>
        </w:rPr>
        <w:t xml:space="preserve">ncogenic γ </w:t>
      </w:r>
      <w:r w:rsidR="00327859" w:rsidRPr="008754D1">
        <w:t>herpesvirus</w:t>
      </w:r>
      <w:r w:rsidR="009852D9" w:rsidRPr="008754D1">
        <w:t xml:space="preserve"> manipulate a lot of signal</w:t>
      </w:r>
      <w:r w:rsidR="00FA5F14" w:rsidRPr="008754D1">
        <w:t>s</w:t>
      </w:r>
      <w:r w:rsidR="009852D9" w:rsidRPr="008754D1">
        <w:t xml:space="preserve"> </w:t>
      </w:r>
      <w:r w:rsidR="00106E76" w:rsidRPr="008754D1">
        <w:t>and</w:t>
      </w:r>
      <w:r w:rsidR="009852D9" w:rsidRPr="008754D1">
        <w:t xml:space="preserve"> promote malignancy</w:t>
      </w:r>
      <w:r w:rsidR="00C85D1C" w:rsidRPr="008754D1">
        <w:t xml:space="preserve"> </w:t>
      </w:r>
      <w:r w:rsidR="00187A6F" w:rsidRPr="008754D1">
        <w:t xml:space="preserve">in infected cells. </w:t>
      </w:r>
      <w:r w:rsidR="008D7224" w:rsidRPr="008754D1">
        <w:t>In addition, o</w:t>
      </w:r>
      <w:r w:rsidR="008D7224" w:rsidRPr="008754D1">
        <w:rPr>
          <w:rFonts w:hint="eastAsia"/>
        </w:rPr>
        <w:t xml:space="preserve">ncogenic γ </w:t>
      </w:r>
      <w:r w:rsidR="008D7224" w:rsidRPr="008754D1">
        <w:t>herpesvirus further to release exosomes into extracellular space to manipulate microenvironment and even distant sites.</w:t>
      </w:r>
      <w:r w:rsidR="006227BA" w:rsidRPr="008754D1">
        <w:t xml:space="preserve"> In </w:t>
      </w:r>
      <w:r w:rsidR="006227BA" w:rsidRPr="008754D1">
        <w:lastRenderedPageBreak/>
        <w:t>the oncogenesis of EBV</w:t>
      </w:r>
      <w:r w:rsidR="00FB7B44" w:rsidRPr="008754D1">
        <w:t>,</w:t>
      </w:r>
      <w:r w:rsidR="006227BA" w:rsidRPr="008754D1">
        <w:t xml:space="preserve"> </w:t>
      </w:r>
      <w:r w:rsidR="00FB7B44" w:rsidRPr="008754D1">
        <w:t>n</w:t>
      </w:r>
      <w:r w:rsidR="00106E76" w:rsidRPr="008754D1">
        <w:t>umerous</w:t>
      </w:r>
      <w:r w:rsidR="009852D9" w:rsidRPr="008754D1">
        <w:t xml:space="preserve"> virus oncogenic molecules </w:t>
      </w:r>
      <w:r w:rsidR="002F37A3" w:rsidRPr="008754D1">
        <w:t xml:space="preserve">are </w:t>
      </w:r>
      <w:r w:rsidR="008F3344" w:rsidRPr="008754D1">
        <w:t>altered</w:t>
      </w:r>
      <w:r w:rsidR="00376AAE" w:rsidRPr="008754D1">
        <w:t xml:space="preserve"> in host cells</w:t>
      </w:r>
      <w:r w:rsidR="009852D9" w:rsidRPr="008754D1">
        <w:t xml:space="preserve"> after EBV infection, including </w:t>
      </w:r>
      <w:r w:rsidR="009852D9" w:rsidRPr="008754D1">
        <w:rPr>
          <w:rFonts w:hint="eastAsia"/>
        </w:rPr>
        <w:t>LMP</w:t>
      </w:r>
      <w:r w:rsidR="009852D9" w:rsidRPr="008754D1">
        <w:t>1, LMP2A,</w:t>
      </w:r>
      <w:r w:rsidR="009852D9" w:rsidRPr="008754D1">
        <w:rPr>
          <w:rFonts w:hint="eastAsia"/>
        </w:rPr>
        <w:t xml:space="preserve"> </w:t>
      </w:r>
      <w:r w:rsidR="00D56DE0" w:rsidRPr="008754D1">
        <w:rPr>
          <w:rFonts w:hint="eastAsia"/>
          <w:bCs/>
        </w:rPr>
        <w:t>EBERs</w:t>
      </w:r>
      <w:r w:rsidR="009852D9" w:rsidRPr="008754D1">
        <w:t xml:space="preserve">, </w:t>
      </w:r>
      <w:r w:rsidR="009852D9" w:rsidRPr="008754D1">
        <w:rPr>
          <w:rFonts w:hint="eastAsia"/>
        </w:rPr>
        <w:t>EBV</w:t>
      </w:r>
      <w:r w:rsidR="009852D9" w:rsidRPr="008754D1">
        <w:t xml:space="preserve">-encode microRNA, which interact with extensive pathways, such as MAPK, NF-kB, JNK, </w:t>
      </w:r>
      <w:bookmarkStart w:id="82" w:name="OLE_LINK42"/>
      <w:bookmarkStart w:id="83" w:name="OLE_LINK43"/>
      <w:r w:rsidR="009852D9" w:rsidRPr="008754D1">
        <w:t>STAT</w:t>
      </w:r>
      <w:bookmarkEnd w:id="82"/>
      <w:bookmarkEnd w:id="83"/>
      <w:r w:rsidR="009852D9" w:rsidRPr="008754D1">
        <w:t xml:space="preserve">. Therefore, </w:t>
      </w:r>
      <w:r w:rsidR="009852D9" w:rsidRPr="008754D1">
        <w:rPr>
          <w:rFonts w:hint="eastAsia"/>
        </w:rPr>
        <w:t xml:space="preserve">EBV </w:t>
      </w:r>
      <w:r w:rsidR="009852D9" w:rsidRPr="008754D1">
        <w:t>infection contributes to tumor transformation in host cells</w:t>
      </w:r>
      <w:r w:rsidR="0040300B" w:rsidRPr="008754D1">
        <w:t xml:space="preserve"> </w:t>
      </w:r>
      <w:r w:rsidR="009852D9" w:rsidRPr="008754D1">
        <w:fldChar w:fldCharType="begin"/>
      </w:r>
      <w:r w:rsidR="00DB0D6C" w:rsidRPr="008754D1">
        <w:instrText xml:space="preserve"> ADDIN EN.CITE &lt;EndNote&gt;&lt;Cite&gt;&lt;Author&gt;El-Sharkawy&lt;/Author&gt;&lt;Year&gt;2018&lt;/Year&gt;&lt;RecNum&gt;252&lt;/RecNum&gt;&lt;DisplayText&gt;[68]&lt;/DisplayText&gt;&lt;record&gt;&lt;rec-number&gt;252&lt;/rec-number&gt;&lt;foreign-keys&gt;&lt;key app="EN" db-id="detsear0azz0s4e22spvfvrdrddpw5ee99ap" timestamp="1536331834"&gt;252&lt;/key&gt;&lt;/foreign-keys&gt;&lt;ref-type name="Journal Article"&gt;17&lt;/ref-type&gt;&lt;contributors&gt;&lt;authors&gt;&lt;author&gt;El-Sharkawy, A.&lt;/author&gt;&lt;author&gt;Al Zaidan, L.&lt;/author&gt;&lt;author&gt;Malki, A.&lt;/author&gt;&lt;/authors&gt;&lt;/contributors&gt;&lt;auth-address&gt;Human Molecular Genetics Laboratory, Institute of Genetics and Biophysics &amp;quot;A. Buzzati-Traverso&amp;quot; (IGB)-CNR, Naples, Italy.&amp;#xD;Biomolecular Science Programme, Universita Degli Studi Della Campania &amp;quot;Luigi Vanvitelli&amp;quot;, Naples, Italy.&amp;#xD;Biomedical Science Department, College of Health Sciences, Qatar University, Doha, Qatar.&lt;/auth-address&gt;&lt;titles&gt;&lt;title&gt;Epstein-Barr Virus-Associated Malignancies: Roles of Viral Oncoproteins in Carcinogenesis&lt;/title&gt;&lt;secondary-title&gt;Front Oncol&lt;/secondary-title&gt;&lt;/titles&gt;&lt;periodical&gt;&lt;full-title&gt;Front Oncol&lt;/full-title&gt;&lt;/periodical&gt;&lt;pages&gt;265&lt;/pages&gt;&lt;volume&gt;8&lt;/volume&gt;&lt;edition&gt;2018/08/18&lt;/edition&gt;&lt;keywords&gt;&lt;keyword&gt;B-cells lymphoma&lt;/keyword&gt;&lt;keyword&gt;Burkitt&amp;apos;s lymphoma&lt;/keyword&gt;&lt;keyword&gt;Hodgkin&amp;apos;s lymphoma&lt;/keyword&gt;&lt;keyword&gt;nasopharyngeal carcinoma&lt;/keyword&gt;&lt;keyword&gt;non-Hodgkin&amp;apos;s lymphoma&lt;/keyword&gt;&lt;keyword&gt;oncogenes&lt;/keyword&gt;&lt;keyword&gt;oncoproteins&lt;/keyword&gt;&lt;/keywords&gt;&lt;dates&gt;&lt;year&gt;2018&lt;/year&gt;&lt;/dates&gt;&lt;isbn&gt;2234-943X (Print)&amp;#xD;2234-943X (Linking)&lt;/isbn&gt;&lt;accession-num&gt;30116721&lt;/accession-num&gt;&lt;urls&gt;&lt;related-urls&gt;&lt;url&gt;https://www.ncbi.nlm.nih.gov/pubmed/30116721&lt;/url&gt;&lt;/related-urls&gt;&lt;/urls&gt;&lt;custom2&gt;PMC6082928&lt;/custom2&gt;&lt;electronic-resource-num&gt;10.3389/fonc.2018.00265&lt;/electronic-resource-num&gt;&lt;/record&gt;&lt;/Cite&gt;&lt;/EndNote&gt;</w:instrText>
      </w:r>
      <w:r w:rsidR="009852D9" w:rsidRPr="008754D1">
        <w:fldChar w:fldCharType="separate"/>
      </w:r>
      <w:r w:rsidR="00DB0D6C" w:rsidRPr="008754D1">
        <w:rPr>
          <w:noProof/>
        </w:rPr>
        <w:t>[68]</w:t>
      </w:r>
      <w:r w:rsidR="009852D9" w:rsidRPr="008754D1">
        <w:fldChar w:fldCharType="end"/>
      </w:r>
      <w:r w:rsidR="009852D9" w:rsidRPr="008754D1">
        <w:t xml:space="preserve">. To </w:t>
      </w:r>
      <w:r w:rsidR="00894500" w:rsidRPr="008754D1">
        <w:t>facilitate</w:t>
      </w:r>
      <w:r w:rsidR="009852D9" w:rsidRPr="008754D1">
        <w:rPr>
          <w:rFonts w:hint="eastAsia"/>
        </w:rPr>
        <w:t xml:space="preserve"> </w:t>
      </w:r>
      <w:r w:rsidR="00FF75D5" w:rsidRPr="008754D1">
        <w:t>infection</w:t>
      </w:r>
      <w:r w:rsidR="009852D9" w:rsidRPr="008754D1">
        <w:rPr>
          <w:rFonts w:hint="eastAsia"/>
        </w:rPr>
        <w:t>,</w:t>
      </w:r>
      <w:r w:rsidR="009852D9" w:rsidRPr="008754D1">
        <w:t xml:space="preserve"> EBV utilities exosome pathway</w:t>
      </w:r>
      <w:r w:rsidR="00376AAE" w:rsidRPr="008754D1">
        <w:t xml:space="preserve">s </w:t>
      </w:r>
      <w:r w:rsidR="009852D9" w:rsidRPr="008754D1">
        <w:t xml:space="preserve">to deliver </w:t>
      </w:r>
      <w:r w:rsidR="00963884" w:rsidRPr="008754D1">
        <w:t>bio</w:t>
      </w:r>
      <w:r w:rsidR="009852D9" w:rsidRPr="008754D1">
        <w:t xml:space="preserve">active molecules into recipient cells, </w:t>
      </w:r>
      <w:r w:rsidR="00963884" w:rsidRPr="008754D1">
        <w:t>where EBV associate exosomes exert</w:t>
      </w:r>
      <w:r w:rsidR="009852D9" w:rsidRPr="008754D1">
        <w:t xml:space="preserve"> </w:t>
      </w:r>
      <w:r w:rsidR="00963884" w:rsidRPr="008754D1">
        <w:t>bioeffects similarly</w:t>
      </w:r>
      <w:r w:rsidR="009852D9" w:rsidRPr="008754D1">
        <w:t xml:space="preserve"> with</w:t>
      </w:r>
      <w:r w:rsidR="0057601F" w:rsidRPr="008754D1">
        <w:t xml:space="preserve"> </w:t>
      </w:r>
      <w:r w:rsidR="009852D9" w:rsidRPr="008754D1">
        <w:t>host cells</w:t>
      </w:r>
      <w:r w:rsidR="009852D9" w:rsidRPr="008754D1">
        <w:rPr>
          <w:rFonts w:hint="eastAsia"/>
        </w:rPr>
        <w:t xml:space="preserve"> </w:t>
      </w:r>
      <w:r w:rsidR="009852D9" w:rsidRPr="008754D1">
        <w:t>and</w:t>
      </w:r>
      <w:r w:rsidR="009852D9" w:rsidRPr="008754D1">
        <w:rPr>
          <w:rFonts w:hint="eastAsia"/>
        </w:rPr>
        <w:t xml:space="preserve"> </w:t>
      </w:r>
      <w:r w:rsidR="0057601F" w:rsidRPr="008754D1">
        <w:t>lead to</w:t>
      </w:r>
      <w:r w:rsidR="009852D9" w:rsidRPr="008754D1">
        <w:t xml:space="preserve"> adverse chang</w:t>
      </w:r>
      <w:r w:rsidR="0057601F" w:rsidRPr="008754D1">
        <w:t xml:space="preserve">es in </w:t>
      </w:r>
      <w:r w:rsidR="009852D9" w:rsidRPr="008754D1">
        <w:t xml:space="preserve">microenvironment. As for KSHV, </w:t>
      </w:r>
      <w:r w:rsidR="009852D9" w:rsidRPr="008754D1">
        <w:rPr>
          <w:rFonts w:hint="eastAsia"/>
        </w:rPr>
        <w:t xml:space="preserve">compared </w:t>
      </w:r>
      <w:r w:rsidR="009852D9" w:rsidRPr="008754D1">
        <w:t xml:space="preserve">with the </w:t>
      </w:r>
      <w:r w:rsidR="00FB7B44" w:rsidRPr="008754D1">
        <w:t xml:space="preserve">changes of </w:t>
      </w:r>
      <w:r w:rsidR="009852D9" w:rsidRPr="008754D1">
        <w:t xml:space="preserve">molecules </w:t>
      </w:r>
      <w:r w:rsidR="00D56DE0" w:rsidRPr="008754D1">
        <w:t>in</w:t>
      </w:r>
      <w:r w:rsidR="009852D9" w:rsidRPr="008754D1">
        <w:t xml:space="preserve"> KSHV infected host cells, the oncogenic molecules in exosomes seem to be simplified, which mainly about miRNAs and some host cells encode proteins. What’s more, KSHV encode proteins do not exist in exosomes. Even though, KSHV associated exosomes still have strong oncogenic effects by affecting tumor microenvironment</w:t>
      </w:r>
      <w:r w:rsidR="00A9539D" w:rsidRPr="008754D1">
        <w:t xml:space="preserve"> via </w:t>
      </w:r>
      <w:proofErr w:type="spellStart"/>
      <w:r w:rsidR="00A9539D" w:rsidRPr="008754D1">
        <w:t>exosomal</w:t>
      </w:r>
      <w:proofErr w:type="spellEnd"/>
      <w:r w:rsidR="00A9539D" w:rsidRPr="008754D1">
        <w:t xml:space="preserve"> molecules</w:t>
      </w:r>
      <w:r w:rsidR="009852D9" w:rsidRPr="008754D1">
        <w:t xml:space="preserve">. </w:t>
      </w:r>
    </w:p>
    <w:p w14:paraId="162BB805" w14:textId="77777777" w:rsidR="009852D9" w:rsidRPr="008754D1" w:rsidRDefault="009852D9" w:rsidP="009852D9"/>
    <w:p w14:paraId="263F5E67" w14:textId="0040E0BC" w:rsidR="009852D9" w:rsidRPr="008754D1" w:rsidRDefault="009852D9" w:rsidP="00AB3225">
      <w:pPr>
        <w:ind w:firstLineChars="50" w:firstLine="105"/>
      </w:pPr>
      <w:r w:rsidRPr="008754D1">
        <w:t xml:space="preserve">KSHV and EBV are both oncogenic gamma herpesvirus and have the similar types of infection, including lytic infection and latent infection. The latent infection might have more significant contributions to malignancy due to latency is easier to compromise with immunity and further manipulate tumor microenvironment by releasing exosomes. Generally speaking, KSHV and EBV associated exosomes share the </w:t>
      </w:r>
      <w:r w:rsidR="00873EE9" w:rsidRPr="008754D1">
        <w:t>analogical</w:t>
      </w:r>
      <w:r w:rsidRPr="008754D1">
        <w:t xml:space="preserve"> bioeffects to the progress of malignancy:</w:t>
      </w:r>
    </w:p>
    <w:p w14:paraId="68154CF0" w14:textId="77777777" w:rsidR="009852D9" w:rsidRPr="008754D1" w:rsidRDefault="009852D9" w:rsidP="009852D9"/>
    <w:p w14:paraId="143583E2" w14:textId="461BA397" w:rsidR="009852D9" w:rsidRPr="008754D1" w:rsidRDefault="009852D9" w:rsidP="009852D9">
      <w:r w:rsidRPr="008754D1">
        <w:t>1/ regulating downstream signal</w:t>
      </w:r>
      <w:r w:rsidR="009114F3" w:rsidRPr="008754D1">
        <w:t>s</w:t>
      </w:r>
      <w:r w:rsidRPr="008754D1">
        <w:t xml:space="preserve">: </w:t>
      </w:r>
      <w:r w:rsidRPr="008754D1">
        <w:rPr>
          <w:rFonts w:hint="eastAsia"/>
        </w:rPr>
        <w:t xml:space="preserve">KSHV </w:t>
      </w:r>
      <w:r w:rsidRPr="008754D1">
        <w:t xml:space="preserve">derived exosomes containing massive miRNAs which </w:t>
      </w:r>
      <w:r w:rsidR="009114F3" w:rsidRPr="008754D1">
        <w:t>regulate the genetic expression of recipient cells</w:t>
      </w:r>
      <w:r w:rsidRPr="008754D1">
        <w:t>, including manipulation of PI3K/</w:t>
      </w:r>
      <w:proofErr w:type="spellStart"/>
      <w:r w:rsidRPr="008754D1">
        <w:t>Akt</w:t>
      </w:r>
      <w:proofErr w:type="spellEnd"/>
      <w:r w:rsidRPr="008754D1">
        <w:t xml:space="preserve">, TGF-beta, focal adhesion and </w:t>
      </w:r>
      <w:proofErr w:type="spellStart"/>
      <w:r w:rsidRPr="008754D1">
        <w:t>adherens</w:t>
      </w:r>
      <w:proofErr w:type="spellEnd"/>
      <w:r w:rsidRPr="008754D1">
        <w:t xml:space="preserve"> junctions. These signal</w:t>
      </w:r>
      <w:r w:rsidR="009114F3" w:rsidRPr="008754D1">
        <w:t>s</w:t>
      </w:r>
      <w:r w:rsidRPr="008754D1">
        <w:t xml:space="preserve"> and pathways contribute to pathogens of KS</w:t>
      </w:r>
      <w:r w:rsidRPr="008754D1">
        <w:rPr>
          <w:rFonts w:hint="eastAsia"/>
        </w:rPr>
        <w:t>.</w:t>
      </w:r>
      <w:r w:rsidRPr="008754D1">
        <w:t xml:space="preserve"> Besides, EBV associated exosomes </w:t>
      </w:r>
      <w:r w:rsidR="009114F3" w:rsidRPr="008754D1">
        <w:t xml:space="preserve">contributes to malignancy </w:t>
      </w:r>
      <w:r w:rsidRPr="008754D1">
        <w:t>also</w:t>
      </w:r>
      <w:r w:rsidR="009114F3" w:rsidRPr="008754D1">
        <w:t xml:space="preserve"> via </w:t>
      </w:r>
      <w:r w:rsidRPr="008754D1">
        <w:t>regulat</w:t>
      </w:r>
      <w:r w:rsidR="009114F3" w:rsidRPr="008754D1">
        <w:t>ion of</w:t>
      </w:r>
      <w:r w:rsidRPr="008754D1">
        <w:t xml:space="preserve"> downstream signal</w:t>
      </w:r>
      <w:r w:rsidR="009114F3" w:rsidRPr="008754D1">
        <w:t>s</w:t>
      </w:r>
      <w:r w:rsidRPr="008754D1">
        <w:t xml:space="preserve">. Especially, LMP1 plays a center role in </w:t>
      </w:r>
      <w:r w:rsidRPr="008754D1">
        <w:rPr>
          <w:rFonts w:hint="eastAsia"/>
        </w:rPr>
        <w:t>EBV</w:t>
      </w:r>
      <w:r w:rsidRPr="008754D1">
        <w:t xml:space="preserve"> exosomes</w:t>
      </w:r>
      <w:r w:rsidRPr="008754D1">
        <w:rPr>
          <w:rFonts w:hint="eastAsia"/>
        </w:rPr>
        <w:t>.</w:t>
      </w:r>
      <w:r w:rsidRPr="008754D1">
        <w:t xml:space="preserve"> </w:t>
      </w:r>
      <w:proofErr w:type="spellStart"/>
      <w:r w:rsidRPr="008754D1">
        <w:t>Exosomal</w:t>
      </w:r>
      <w:proofErr w:type="spellEnd"/>
      <w:r w:rsidRPr="008754D1">
        <w:t xml:space="preserve"> LMP1 directly or indirectly interact</w:t>
      </w:r>
      <w:r w:rsidR="003A79E0" w:rsidRPr="008754D1">
        <w:t>s</w:t>
      </w:r>
      <w:r w:rsidRPr="008754D1">
        <w:t xml:space="preserve"> with PI3K/</w:t>
      </w:r>
      <w:proofErr w:type="spellStart"/>
      <w:r w:rsidRPr="008754D1">
        <w:t>Akt</w:t>
      </w:r>
      <w:proofErr w:type="spellEnd"/>
      <w:r w:rsidRPr="008754D1">
        <w:t>, EGFR, P53, NF-</w:t>
      </w:r>
      <w:proofErr w:type="spellStart"/>
      <w:r w:rsidRPr="008754D1">
        <w:t>κB</w:t>
      </w:r>
      <w:proofErr w:type="spellEnd"/>
      <w:r w:rsidRPr="008754D1">
        <w:t xml:space="preserve"> etc. after integrating into recipient cells. What’s more, LMP1 </w:t>
      </w:r>
      <w:r w:rsidR="003A79E0" w:rsidRPr="008754D1">
        <w:t>facilitates</w:t>
      </w:r>
      <w:r w:rsidRPr="008754D1">
        <w:t xml:space="preserve"> other proteins releasing into exosomes, such as, FGF-2, HIF1, ERGF.</w:t>
      </w:r>
    </w:p>
    <w:p w14:paraId="64112FC5" w14:textId="77777777" w:rsidR="009852D9" w:rsidRPr="008754D1" w:rsidRDefault="009852D9" w:rsidP="009852D9">
      <w:r w:rsidRPr="008754D1">
        <w:t xml:space="preserve">  </w:t>
      </w:r>
    </w:p>
    <w:p w14:paraId="02627B07" w14:textId="5A14F873" w:rsidR="009852D9" w:rsidRPr="008754D1" w:rsidRDefault="009852D9" w:rsidP="009852D9">
      <w:r w:rsidRPr="008754D1">
        <w:rPr>
          <w:rFonts w:hint="eastAsia"/>
        </w:rPr>
        <w:t>2</w:t>
      </w:r>
      <w:r w:rsidRPr="008754D1">
        <w:t>/</w:t>
      </w:r>
      <w:r w:rsidRPr="008754D1">
        <w:rPr>
          <w:rFonts w:hint="eastAsia"/>
        </w:rPr>
        <w:t xml:space="preserve"> leading </w:t>
      </w:r>
      <w:r w:rsidRPr="008754D1">
        <w:t xml:space="preserve">to immune dysfunction: </w:t>
      </w:r>
      <w:r w:rsidR="003265EB" w:rsidRPr="008754D1">
        <w:t xml:space="preserve">exosomes are utilized by </w:t>
      </w:r>
      <w:r w:rsidRPr="008754D1">
        <w:t xml:space="preserve">both KSHV and EBV to secrete proteins and RNAs that associate with either inflammation or immune envision into extracellular spaces. So far, the </w:t>
      </w:r>
      <w:proofErr w:type="spellStart"/>
      <w:r w:rsidRPr="008754D1">
        <w:t>exosomal</w:t>
      </w:r>
      <w:proofErr w:type="spellEnd"/>
      <w:r w:rsidRPr="008754D1">
        <w:t xml:space="preserve"> miRNAs leading to immune dysfunction have been well investigated</w:t>
      </w:r>
      <w:r w:rsidR="003265EB" w:rsidRPr="008754D1">
        <w:t xml:space="preserve"> </w:t>
      </w:r>
      <w:r w:rsidRPr="008754D1">
        <w:fldChar w:fldCharType="begin">
          <w:fldData xml:space="preserve">PEVuZE5vdGU+PENpdGU+PEF1dGhvcj5XYW5nPC9BdXRob3I+PFllYXI+MjAxODwvWWVhcj48UmVj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</w:fldData>
        </w:fldChar>
      </w:r>
      <w:r w:rsidR="00DB0D6C" w:rsidRPr="008754D1">
        <w:instrText xml:space="preserve"> ADDIN EN.CITE </w:instrText>
      </w:r>
      <w:r w:rsidR="00DB0D6C" w:rsidRPr="008754D1">
        <w:fldChar w:fldCharType="begin">
          <w:fldData xml:space="preserve">PEVuZE5vdGU+PENpdGU+PEF1dGhvcj5XYW5nPC9BdXRob3I+PFllYXI+MjAxODwvWWVhcj48UmVj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69, 70]</w:t>
      </w:r>
      <w:r w:rsidRPr="008754D1">
        <w:fldChar w:fldCharType="end"/>
      </w:r>
      <w:r w:rsidRPr="008754D1">
        <w:t xml:space="preserve">. </w:t>
      </w:r>
      <w:r w:rsidR="001F286F" w:rsidRPr="008754D1">
        <w:t>And proteins responsible for immune dysfunction are turning up</w:t>
      </w:r>
      <w:r w:rsidR="00C04B58" w:rsidRPr="008754D1">
        <w:t xml:space="preserve">, such as </w:t>
      </w:r>
      <w:r w:rsidR="00195DF6" w:rsidRPr="008754D1">
        <w:t>IFI16</w:t>
      </w:r>
      <w:r w:rsidR="009B3454" w:rsidRPr="008754D1">
        <w:t xml:space="preserve"> </w:t>
      </w:r>
      <w:r w:rsidR="009B3454" w:rsidRPr="008754D1">
        <w:rPr>
          <w:rFonts w:hint="eastAsia"/>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9B3454" w:rsidRPr="008754D1">
        <w:instrText xml:space="preserve"> ADDIN EN.CITE </w:instrText>
      </w:r>
      <w:r w:rsidR="009B3454" w:rsidRPr="008754D1">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9B3454" w:rsidRPr="008754D1">
        <w:instrText xml:space="preserve"> ADDIN EN.CITE.DATA </w:instrText>
      </w:r>
      <w:r w:rsidR="009B3454" w:rsidRPr="008754D1">
        <w:fldChar w:fldCharType="end"/>
      </w:r>
      <w:r w:rsidR="009B3454" w:rsidRPr="008754D1">
        <w:rPr>
          <w:rFonts w:hint="eastAsia"/>
        </w:rPr>
      </w:r>
      <w:r w:rsidR="009B3454" w:rsidRPr="008754D1">
        <w:rPr>
          <w:rFonts w:hint="eastAsia"/>
        </w:rPr>
        <w:fldChar w:fldCharType="separate"/>
      </w:r>
      <w:r w:rsidR="009B3454" w:rsidRPr="008754D1">
        <w:t>[19]</w:t>
      </w:r>
      <w:r w:rsidR="009B3454" w:rsidRPr="008754D1">
        <w:rPr>
          <w:rFonts w:hint="eastAsia"/>
        </w:rPr>
        <w:fldChar w:fldCharType="end"/>
      </w:r>
      <w:r w:rsidR="00195DF6" w:rsidRPr="008754D1">
        <w:t>, Cleaved IL-1β</w:t>
      </w:r>
      <w:r w:rsidR="009B3454" w:rsidRPr="008754D1">
        <w:t xml:space="preserve"> </w:t>
      </w:r>
      <w:r w:rsidR="009B3454" w:rsidRPr="008754D1">
        <w:rPr>
          <w:rFonts w:hint="eastAsia"/>
        </w:rPr>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9B3454" w:rsidRPr="008754D1">
        <w:instrText xml:space="preserve"> ADDIN EN.CITE </w:instrText>
      </w:r>
      <w:r w:rsidR="009B3454" w:rsidRPr="008754D1">
        <w:fldChar w:fldCharType="begin">
          <w:fldData xml:space="preserve">PEVuZE5vdGU+PENpdGU+PEF1dGhvcj5TaW5naDwvQXV0aG9yPjxZZWFyPjIwMTM8L1llYXI+PFJl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</w:fldData>
        </w:fldChar>
      </w:r>
      <w:r w:rsidR="009B3454" w:rsidRPr="008754D1">
        <w:instrText xml:space="preserve"> ADDIN EN.CITE.DATA </w:instrText>
      </w:r>
      <w:r w:rsidR="009B3454" w:rsidRPr="008754D1">
        <w:fldChar w:fldCharType="end"/>
      </w:r>
      <w:r w:rsidR="009B3454" w:rsidRPr="008754D1">
        <w:rPr>
          <w:rFonts w:hint="eastAsia"/>
        </w:rPr>
      </w:r>
      <w:r w:rsidR="009B3454" w:rsidRPr="008754D1">
        <w:rPr>
          <w:rFonts w:hint="eastAsia"/>
        </w:rPr>
        <w:fldChar w:fldCharType="separate"/>
      </w:r>
      <w:r w:rsidR="009B3454" w:rsidRPr="008754D1">
        <w:t>[19]</w:t>
      </w:r>
      <w:r w:rsidR="009B3454" w:rsidRPr="008754D1">
        <w:rPr>
          <w:rFonts w:hint="eastAsia"/>
        </w:rPr>
        <w:fldChar w:fldCharType="end"/>
      </w:r>
      <w:r w:rsidR="00195DF6" w:rsidRPr="008754D1">
        <w:t xml:space="preserve">, </w:t>
      </w:r>
      <w:r w:rsidR="00195DF6" w:rsidRPr="008754D1">
        <w:rPr>
          <w:rFonts w:hint="eastAsia"/>
        </w:rPr>
        <w:t>LMP1</w:t>
      </w:r>
      <w:r w:rsidR="009B3454" w:rsidRPr="008754D1">
        <w:t xml:space="preserve"> </w:t>
      </w:r>
      <w:r w:rsidR="009B3454" w:rsidRPr="008754D1">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instrText xml:space="preserve"> ADDIN EN.CITE </w:instrText>
      </w:r>
      <w:r w:rsidR="00DB0D6C" w:rsidRPr="008754D1">
        <w:fldChar w:fldCharType="begin">
          <w:fldData xml:space="preserve">PEVuZE5vdGU+PENpdGU+PEF1dGhvcj5EdWtlcnM8L0F1dGhvcj48WWVhcj4yMDAwPC9ZZWFyPjxS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</w:fldData>
        </w:fldChar>
      </w:r>
      <w:r w:rsidR="00DB0D6C" w:rsidRPr="008754D1">
        <w:instrText xml:space="preserve"> ADDIN EN.CITE.DATA </w:instrText>
      </w:r>
      <w:r w:rsidR="00DB0D6C" w:rsidRPr="008754D1">
        <w:fldChar w:fldCharType="end"/>
      </w:r>
      <w:r w:rsidR="009B3454" w:rsidRPr="008754D1">
        <w:fldChar w:fldCharType="separate"/>
      </w:r>
      <w:r w:rsidR="00DB0D6C" w:rsidRPr="008754D1">
        <w:rPr>
          <w:noProof/>
        </w:rPr>
        <w:t>[41]</w:t>
      </w:r>
      <w:r w:rsidR="009B3454" w:rsidRPr="008754D1">
        <w:fldChar w:fldCharType="end"/>
      </w:r>
      <w:r w:rsidR="009B3454" w:rsidRPr="008754D1">
        <w:t xml:space="preserve">, </w:t>
      </w:r>
      <w:proofErr w:type="spellStart"/>
      <w:r w:rsidR="009B3454" w:rsidRPr="008754D1">
        <w:rPr>
          <w:rFonts w:hint="eastAsia"/>
        </w:rPr>
        <w:t>FasL</w:t>
      </w:r>
      <w:proofErr w:type="spellEnd"/>
      <w:r w:rsidR="009B3454" w:rsidRPr="008754D1">
        <w:t xml:space="preserve"> </w:t>
      </w:r>
      <w:r w:rsidR="009B3454" w:rsidRPr="008754D1">
        <w:fldChar w:fldCharType="begin"/>
      </w:r>
      <w:r w:rsidR="00DB0D6C" w:rsidRPr="008754D1">
        <w:instrText xml:space="preserve"> ADDIN EN.CITE &lt;EndNote&gt;&lt;Cite&gt;&lt;Author&gt;Klinker&lt;/Author&gt;&lt;Year&gt;2014&lt;/Year&gt;&lt;RecNum&gt;245&lt;/RecNum&gt;&lt;DisplayText&gt;[53]&lt;/DisplayText&gt;&lt;record&gt;&lt;rec-number&gt;245&lt;/rec-number&gt;&lt;foreign-keys&gt;&lt;key app="EN" db-id="detsear0azz0s4e22spvfvrdrddpw5ee99ap" timestamp="1535083511"&gt;245&lt;/key&gt;&lt;/foreign-keys&gt;&lt;ref-type name="Journal Article"&gt;17&lt;/ref-type&gt;&lt;contributors&gt;&lt;authors&gt;&lt;author&gt;Klinker, M. W.&lt;/author&gt;&lt;author&gt;Lizzio, V.&lt;/author&gt;&lt;author&gt;Reed, T. J.&lt;/author&gt;&lt;author&gt;Fox, D. A.&lt;/author&gt;&lt;author&gt;Lundy, S. K.&lt;/author&gt;&lt;/authors&gt;&lt;/contributors&gt;&lt;auth-address&gt;Graduate Program in Immunology, University of Michigan , Ann Arbor, MI , USA ; Division of Rheumatology, Department of Internal Medicine, University of Michigan , Ann Arbor, MI , USA.&amp;#xD;Division of Rheumatology, Department of Internal Medicine, University of Michigan , Ann Arbor, MI , USA.&lt;/auth-address&gt;&lt;titles&gt;&lt;title&gt;Human B Cell-Derived Lymphoblastoid Cell Lines Constitutively Produce Fas Ligand and Secrete MHCII(+)FasL(+) Killer Exosomes&lt;/title&gt;&lt;secondary-title&gt;Front Immunol&lt;/secondary-title&gt;&lt;/titles&gt;&lt;periodical&gt;&lt;full-title&gt;Front Immunol&lt;/full-title&gt;&lt;/periodical&gt;&lt;pages&gt;144&lt;/pages&gt;&lt;volume&gt;5&lt;/volume&gt;&lt;edition&gt;2014/04/26&lt;/edition&gt;&lt;keywords&gt;&lt;keyword&gt;Epstein-Barr virus&lt;/keyword&gt;&lt;keyword&gt;T cell apoptosis&lt;/keyword&gt;&lt;keyword&gt;killer B cells&lt;/keyword&gt;&lt;keyword&gt;lethal exosomes&lt;/keyword&gt;&lt;keyword&gt;microvesicles&lt;/keyword&gt;&lt;keyword&gt;regulatory B cells&lt;/keyword&gt;&lt;keyword&gt;transplant tolerance&lt;/keyword&gt;&lt;/keywords&gt;&lt;dates&gt;&lt;year&gt;2014&lt;/year&gt;&lt;/dates&gt;&lt;isbn&gt;1664-3224 (Print)&amp;#xD;1664-3224 (Linking)&lt;/isbn&gt;&lt;accession-num&gt;24765093&lt;/accession-num&gt;&lt;urls&gt;&lt;related-urls&gt;&lt;url&gt;https://www.ncbi.nlm.nih.gov/pubmed/24765093&lt;/url&gt;&lt;/related-urls&gt;&lt;/urls&gt;&lt;custom2&gt;PMC3980107&lt;/custom2&gt;&lt;electronic-resource-num&gt;10.3389/fimmu.2014.00144&lt;/electronic-resource-num&gt;&lt;/record&gt;&lt;/Cite&gt;&lt;/EndNote&gt;</w:instrText>
      </w:r>
      <w:r w:rsidR="009B3454" w:rsidRPr="008754D1">
        <w:fldChar w:fldCharType="separate"/>
      </w:r>
      <w:r w:rsidR="00DB0D6C" w:rsidRPr="008754D1">
        <w:rPr>
          <w:noProof/>
        </w:rPr>
        <w:t>[53]</w:t>
      </w:r>
      <w:r w:rsidR="009B3454" w:rsidRPr="008754D1">
        <w:fldChar w:fldCharType="end"/>
      </w:r>
      <w:r w:rsidR="009B3454" w:rsidRPr="008754D1">
        <w:t xml:space="preserve">, Galectin-9 </w:t>
      </w:r>
      <w:r w:rsidR="009B3454" w:rsidRPr="008754D1">
        <w:fldChar w:fldCharType="begin">
          <w:fldData xml:space="preserve">PEVuZE5vdGU+PENpdGU+PEF1dGhvcj5LZXJ5ZXItQmliZW5zPC9BdXRob3I+PFllYXI+MjAwNjwv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</w:fldData>
        </w:fldChar>
      </w:r>
      <w:r w:rsidR="00DB0D6C" w:rsidRPr="008754D1">
        <w:instrText xml:space="preserve"> ADDIN EN.CITE </w:instrText>
      </w:r>
      <w:r w:rsidR="00DB0D6C" w:rsidRPr="008754D1">
        <w:fldChar w:fldCharType="begin">
          <w:fldData xml:space="preserve">PEVuZE5vdGU+PENpdGU+PEF1dGhvcj5LZXJ5ZXItQmliZW5zPC9BdXRob3I+PFllYXI+MjAwNjwv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</w:fldData>
        </w:fldChar>
      </w:r>
      <w:r w:rsidR="00DB0D6C" w:rsidRPr="008754D1">
        <w:instrText xml:space="preserve"> ADDIN EN.CITE.DATA </w:instrText>
      </w:r>
      <w:r w:rsidR="00DB0D6C" w:rsidRPr="008754D1">
        <w:fldChar w:fldCharType="end"/>
      </w:r>
      <w:r w:rsidR="009B3454" w:rsidRPr="008754D1">
        <w:fldChar w:fldCharType="separate"/>
      </w:r>
      <w:r w:rsidR="00DB0D6C" w:rsidRPr="008754D1">
        <w:rPr>
          <w:noProof/>
        </w:rPr>
        <w:t>[55]</w:t>
      </w:r>
      <w:r w:rsidR="009B3454" w:rsidRPr="008754D1">
        <w:fldChar w:fldCharType="end"/>
      </w:r>
      <w:r w:rsidR="009B3454" w:rsidRPr="008754D1">
        <w:t>.</w:t>
      </w:r>
      <w:r w:rsidR="00C04B58" w:rsidRPr="008754D1">
        <w:t xml:space="preserve"> </w:t>
      </w:r>
      <w:r w:rsidRPr="008754D1">
        <w:t>Exosomes media the communication</w:t>
      </w:r>
      <w:r w:rsidR="001F286F" w:rsidRPr="008754D1">
        <w:t>s</w:t>
      </w:r>
      <w:r w:rsidRPr="008754D1">
        <w:t xml:space="preserve"> between immune cells and oncogenic λ herpesvirus, which domesticates immune system to compromise latent virus for building tumor environment.</w:t>
      </w:r>
    </w:p>
    <w:p w14:paraId="17166295" w14:textId="77777777" w:rsidR="009852D9" w:rsidRPr="008754D1" w:rsidRDefault="009852D9" w:rsidP="009852D9"/>
    <w:p w14:paraId="50D0B9F5" w14:textId="79817995" w:rsidR="009852D9" w:rsidRPr="008754D1" w:rsidRDefault="009852D9" w:rsidP="009852D9">
      <w:r w:rsidRPr="008754D1">
        <w:t xml:space="preserve">3/ transforming cells: though KSHV or EBV don’t produce any virions during latency, they both continuously transform recipient cells via exosomes. What’s more, compared with virus, exosomes integration into recipient cells </w:t>
      </w:r>
      <w:r w:rsidR="00C04B58" w:rsidRPr="008754D1">
        <w:t>is</w:t>
      </w:r>
      <w:r w:rsidRPr="008754D1">
        <w:t xml:space="preserve"> independent of specific receptor. Thus, exosomes </w:t>
      </w:r>
      <w:r w:rsidR="001F286F" w:rsidRPr="008754D1">
        <w:t>could</w:t>
      </w:r>
      <w:r w:rsidRPr="008754D1">
        <w:t xml:space="preserve"> infect more types of cells by transferring cargos. For example, KSHV associated </w:t>
      </w:r>
      <w:proofErr w:type="spellStart"/>
      <w:r w:rsidRPr="008754D1">
        <w:t>exosomal</w:t>
      </w:r>
      <w:proofErr w:type="spellEnd"/>
      <w:r w:rsidRPr="008754D1">
        <w:t xml:space="preserve"> miRNA transfer into KS cells</w:t>
      </w:r>
      <w:r w:rsidR="00CC3BBE" w:rsidRPr="008754D1">
        <w:t>,</w:t>
      </w:r>
      <w:r w:rsidRPr="008754D1">
        <w:t xml:space="preserve"> changing the expression levels of PI3K/</w:t>
      </w:r>
      <w:proofErr w:type="spellStart"/>
      <w:r w:rsidRPr="008754D1">
        <w:t>Akt</w:t>
      </w:r>
      <w:proofErr w:type="spellEnd"/>
      <w:r w:rsidRPr="008754D1">
        <w:t xml:space="preserve">, TGF-beta, </w:t>
      </w:r>
      <w:r w:rsidR="00C04B58" w:rsidRPr="008754D1">
        <w:t>f</w:t>
      </w:r>
      <w:r w:rsidRPr="008754D1">
        <w:t xml:space="preserve">ocal adhesion and </w:t>
      </w:r>
      <w:proofErr w:type="spellStart"/>
      <w:r w:rsidRPr="008754D1">
        <w:t>adherens</w:t>
      </w:r>
      <w:proofErr w:type="spellEnd"/>
      <w:r w:rsidRPr="008754D1">
        <w:t xml:space="preserve"> junctions, genes associate with metabolism. Similarly, EBV also utiliz</w:t>
      </w:r>
      <w:r w:rsidR="00CC3BBE" w:rsidRPr="008754D1">
        <w:rPr>
          <w:rFonts w:hint="eastAsia"/>
        </w:rPr>
        <w:t>es</w:t>
      </w:r>
      <w:r w:rsidRPr="008754D1">
        <w:t xml:space="preserve"> exosome to transform cells by transfer </w:t>
      </w:r>
      <w:proofErr w:type="spellStart"/>
      <w:r w:rsidR="00CC3BBE" w:rsidRPr="008754D1">
        <w:rPr>
          <w:rFonts w:hint="eastAsia"/>
        </w:rPr>
        <w:t>exosomal</w:t>
      </w:r>
      <w:proofErr w:type="spellEnd"/>
      <w:r w:rsidR="00CC3BBE" w:rsidRPr="008754D1">
        <w:rPr>
          <w:rFonts w:hint="eastAsia"/>
        </w:rPr>
        <w:t xml:space="preserve"> </w:t>
      </w:r>
      <w:r w:rsidRPr="008754D1">
        <w:t>LMP1, HIF1, miRNAs etc. Transformation</w:t>
      </w:r>
      <w:r w:rsidR="00CC3BBE" w:rsidRPr="008754D1">
        <w:t>s</w:t>
      </w:r>
      <w:r w:rsidRPr="008754D1">
        <w:t xml:space="preserve"> of recipient cells facilitate proliferation, EMT, migration. Besides, the </w:t>
      </w:r>
      <w:r w:rsidRPr="008754D1">
        <w:lastRenderedPageBreak/>
        <w:t>transformation of immune cells leading to immune envision.</w:t>
      </w:r>
    </w:p>
    <w:p w14:paraId="2E8F4ACF" w14:textId="77777777" w:rsidR="00E62DE8" w:rsidRPr="008754D1" w:rsidRDefault="00E62DE8" w:rsidP="00E62DE8"/>
    <w:p w14:paraId="6D6EC555" w14:textId="36527891" w:rsidR="009852D9" w:rsidRPr="008754D1" w:rsidRDefault="009852D9" w:rsidP="00E62DE8">
      <w:pPr>
        <w:ind w:firstLineChars="100" w:firstLine="210"/>
      </w:pPr>
      <w:r w:rsidRPr="008754D1">
        <w:t>The three biofunctions of exosomes</w:t>
      </w:r>
      <w:r w:rsidR="00E62DE8" w:rsidRPr="008754D1">
        <w:t xml:space="preserve"> </w:t>
      </w:r>
      <w:r w:rsidRPr="008754D1">
        <w:t xml:space="preserve">derived from oncogenic λ herpesvirus </w:t>
      </w:r>
      <w:r w:rsidR="00E62DE8" w:rsidRPr="008754D1">
        <w:t xml:space="preserve">infected </w:t>
      </w:r>
      <w:r w:rsidRPr="008754D1">
        <w:t>host cells interrelate with each other. Immune evasion facilitates exosomes releasing into extra space</w:t>
      </w:r>
      <w:r w:rsidR="00E62DE8" w:rsidRPr="008754D1">
        <w:t xml:space="preserve"> where</w:t>
      </w:r>
      <w:r w:rsidRPr="008754D1">
        <w:t xml:space="preserve"> elicit the functions of regulating downstream signal</w:t>
      </w:r>
      <w:r w:rsidR="0006124A" w:rsidRPr="008754D1">
        <w:t>s</w:t>
      </w:r>
      <w:r w:rsidRPr="008754D1">
        <w:t xml:space="preserve"> and transforming cells. Also, regulating downstream signal</w:t>
      </w:r>
      <w:r w:rsidR="00DE409D" w:rsidRPr="008754D1">
        <w:t>s</w:t>
      </w:r>
      <w:r w:rsidRPr="008754D1">
        <w:t xml:space="preserve"> and transforming cells are significant to immune dysfunction. Together, leading to malignancy.</w:t>
      </w:r>
    </w:p>
    <w:p w14:paraId="4D954A09" w14:textId="77777777" w:rsidR="009852D9" w:rsidRPr="008754D1" w:rsidRDefault="009852D9" w:rsidP="009852D9"/>
    <w:p w14:paraId="7346145B" w14:textId="7502E310" w:rsidR="009852D9" w:rsidRPr="008754D1" w:rsidRDefault="009852D9" w:rsidP="00C16646">
      <w:pPr>
        <w:pStyle w:val="a8"/>
        <w:numPr>
          <w:ilvl w:val="0"/>
          <w:numId w:val="2"/>
        </w:numPr>
        <w:ind w:firstLineChars="0"/>
        <w:rPr>
          <w:b/>
          <w:bCs/>
          <w:sz w:val="22"/>
          <w:szCs w:val="24"/>
        </w:rPr>
      </w:pPr>
      <w:r w:rsidRPr="008754D1">
        <w:rPr>
          <w:b/>
          <w:bCs/>
          <w:sz w:val="22"/>
          <w:szCs w:val="24"/>
        </w:rPr>
        <w:t xml:space="preserve">Prospective and </w:t>
      </w:r>
      <w:r w:rsidR="009E0463" w:rsidRPr="008754D1">
        <w:rPr>
          <w:b/>
          <w:bCs/>
          <w:sz w:val="22"/>
          <w:szCs w:val="24"/>
        </w:rPr>
        <w:t>C</w:t>
      </w:r>
      <w:r w:rsidRPr="008754D1">
        <w:rPr>
          <w:b/>
          <w:bCs/>
          <w:sz w:val="22"/>
          <w:szCs w:val="24"/>
        </w:rPr>
        <w:t>hallenge</w:t>
      </w:r>
    </w:p>
    <w:p w14:paraId="6287E623" w14:textId="77777777" w:rsidR="009852D9" w:rsidRPr="008754D1" w:rsidRDefault="009852D9" w:rsidP="009852D9"/>
    <w:p w14:paraId="1294A8F4" w14:textId="60C6B48A" w:rsidR="009852D9" w:rsidRPr="008754D1" w:rsidRDefault="009852D9" w:rsidP="00C87A23">
      <w:r w:rsidRPr="008754D1">
        <w:t>Exosomes are promising biomarkers for diagnosis</w:t>
      </w:r>
      <w:r w:rsidR="00AA2E62" w:rsidRPr="008754D1">
        <w:t xml:space="preserve"> and therapy</w:t>
      </w:r>
      <w:r w:rsidRPr="008754D1">
        <w:t>. Exosomes have been isolated from numerous biofluids including blood, urine, saliva, ascites and breast milk</w:t>
      </w:r>
      <w:r w:rsidR="00AA2E62" w:rsidRPr="008754D1">
        <w:t xml:space="preserve"> </w:t>
      </w:r>
      <w:r w:rsidRPr="008754D1">
        <w:fldChar w:fldCharType="begin"/>
      </w:r>
      <w:r w:rsidR="00DB0D6C" w:rsidRPr="008754D1">
        <w:instrText xml:space="preserve"> ADDIN EN.CITE &lt;EndNote&gt;&lt;Cite&gt;&lt;Author&gt;Lane&lt;/Author&gt;&lt;Year&gt;2018&lt;/Year&gt;&lt;RecNum&gt;249&lt;/RecNum&gt;&lt;DisplayText&gt;[71]&lt;/DisplayText&gt;&lt;record&gt;&lt;rec-number&gt;249&lt;/rec-number&gt;&lt;foreign-keys&gt;&lt;key app="EN" db-id="detsear0azz0s4e22spvfvrdrddpw5ee99ap" timestamp="1536228761"&gt;249&lt;/key&gt;&lt;/foreign-keys&gt;&lt;ref-type name="Journal Article"&gt;17&lt;/ref-type&gt;&lt;contributors&gt;&lt;authors&gt;&lt;author&gt;Lane, R. E.&lt;/author&gt;&lt;author&gt;Korbie, D.&lt;/author&gt;&lt;author&gt;Hill, M. M.&lt;/author&gt;&lt;author&gt;Trau, M.&lt;/author&gt;&lt;/authors&gt;&lt;/contributors&gt;&lt;auth-address&gt;Australian Institute for Bioengineering and Nanotechnology, The University of Queensland, St Lucia, QLD, Australia.&amp;#xD;The University of Queensland Diamantina Institute, Faculty of Medicine, Translational Research Institute, The University of Queensland, Woolloongabba, QLD, Australia.&amp;#xD;QIMR-Berghofer Medical Research Institute, Herston, QLD, Australia.&amp;#xD;Australian Institute for Bioengineering and Nanotechnology, The University of Queensland, St Lucia, QLD, Australia. m.trau@uq.edu.au.&amp;#xD;School of Chemistry and Molecular Biosciences, The University of Queensland, St Lucia, QLD, Australia. m.trau@uq.edu.au.&lt;/auth-address&gt;&lt;titles&gt;&lt;title&gt;Extracellular vesicles as circulating cancer biomarkers: opportunities and challenges&lt;/title&gt;&lt;secondary-title&gt;Clin Transl Med&lt;/secondary-title&gt;&lt;/titles&gt;&lt;periodical&gt;&lt;full-title&gt;Clin Transl Med&lt;/full-title&gt;&lt;/periodical&gt;&lt;pages&gt;14&lt;/pages&gt;&lt;volume&gt;7&lt;/volume&gt;&lt;number&gt;1&lt;/number&gt;&lt;edition&gt;2018/06/02&lt;/edition&gt;&lt;keywords&gt;&lt;keyword&gt;Biomarker&lt;/keyword&gt;&lt;keyword&gt;Cancer&lt;/keyword&gt;&lt;keyword&gt;Exosome&lt;/keyword&gt;&lt;keyword&gt;Extracellular vesicle&lt;/keyword&gt;&lt;keyword&gt;Microvesicle&lt;/keyword&gt;&lt;/keywords&gt;&lt;dates&gt;&lt;year&gt;2018&lt;/year&gt;&lt;pub-dates&gt;&lt;date&gt;May 31&lt;/date&gt;&lt;/pub-dates&gt;&lt;/dates&gt;&lt;isbn&gt;2001-1326 (Print)&lt;/isbn&gt;&lt;accession-num&gt;29855735&lt;/accession-num&gt;&lt;urls&gt;&lt;related-urls&gt;&lt;url&gt;https://www.ncbi.nlm.nih.gov/pubmed/29855735&lt;/url&gt;&lt;/related-urls&gt;&lt;/urls&gt;&lt;custom2&gt;PMC5981152&lt;/custom2&gt;&lt;electronic-resource-num&gt;10.1186/s40169-018-0192-7&lt;/electronic-resource-num&gt;&lt;/record&gt;&lt;/Cite&gt;&lt;/EndNote&gt;</w:instrText>
      </w:r>
      <w:r w:rsidRPr="008754D1">
        <w:fldChar w:fldCharType="separate"/>
      </w:r>
      <w:r w:rsidR="00DB0D6C" w:rsidRPr="008754D1">
        <w:rPr>
          <w:noProof/>
        </w:rPr>
        <w:t>[71]</w:t>
      </w:r>
      <w:r w:rsidRPr="008754D1">
        <w:fldChar w:fldCharType="end"/>
      </w:r>
      <w:r w:rsidRPr="008754D1">
        <w:t>. The contents mentioned above including EBV DNA</w:t>
      </w:r>
      <w:r w:rsidRPr="008754D1">
        <w:rPr>
          <w:rFonts w:hint="eastAsia"/>
        </w:rPr>
        <w:t>,</w:t>
      </w:r>
      <w:r w:rsidRPr="008754D1">
        <w:t xml:space="preserve"> EBV RNA</w:t>
      </w:r>
      <w:r w:rsidRPr="008754D1">
        <w:rPr>
          <w:rFonts w:hint="eastAsia"/>
        </w:rPr>
        <w:t>,</w:t>
      </w:r>
      <w:r w:rsidRPr="008754D1">
        <w:t xml:space="preserve"> Galectin-9 had been demonstrated as biomarkers for EBV associated neoplasms</w:t>
      </w:r>
      <w:r w:rsidR="00AA2E62" w:rsidRPr="008754D1">
        <w:t xml:space="preserve"> </w:t>
      </w:r>
      <w:r w:rsidRPr="008754D1">
        <w:fldChar w:fldCharType="begin"/>
      </w:r>
      <w:r w:rsidR="00DB0D6C" w:rsidRPr="008754D1">
        <w:instrText xml:space="preserve"> ADDIN EN.CITE &lt;EndNote&gt;&lt;Cite&gt;&lt;Author&gt;Teow&lt;/Author&gt;&lt;Year&gt;2017&lt;/Year&gt;&lt;RecNum&gt;76&lt;/RecNum&gt;&lt;DisplayText&gt;[72]&lt;/DisplayText&gt;&lt;record&gt;&lt;rec-number&gt;76&lt;/rec-number&gt;&lt;foreign-keys&gt;&lt;key app="EN" db-id="detsear0azz0s4e22spvfvrdrddpw5ee99ap" timestamp="1528382633"&gt;76&lt;/key&gt;&lt;/foreign-keys&gt;&lt;ref-type name="Journal Article"&gt;17&lt;/ref-type&gt;&lt;contributors&gt;&lt;authors&gt;&lt;author&gt;Teow, S. Y.&lt;/author&gt;&lt;author&gt;Liew, K.&lt;/author&gt;&lt;author&gt;Khoo, A. S.&lt;/author&gt;&lt;author&gt;Peh, S. C.&lt;/author&gt;&lt;/authors&gt;&lt;/contributors&gt;&lt;auth-address&gt;Sunway Institute for Healthcare Development (SIHD), Sunway University, Jalan Universiti, Bandar Sunway, 47500 Subang Jaya, Selangor Darul Ehsan, Malaysia.&amp;#xD;Molecular Pathology Unit, Cancer Research Centre (CaRC), Institute for Medical Research (IMR), Jalan Pahang, 50588 Kuala Lumpur, Malaysia.&amp;#xD;Institute for Research, Development and Innovation, International Medical University (IMU), Jalan Jalil Perkasa 19, Bukit Jalil, 57000 Kuala Lumpur, Malaysia.&amp;#xD;Anatomical Pathology Department, Sunway Medical Centre, Jalan Lagoon Selatan, Bandar Sunway, 47500 Subang Jaya, Selangor Darul Ehsan, Malaysia.&lt;/auth-address&gt;&lt;titles&gt;&lt;title&gt;Pathogenic Role of Exosomes in Epstein-Barr Virus (EBV)-Associated Cancers&lt;/title&gt;&lt;secondary-title&gt;Int J Biol Sci&lt;/secondary-title&gt;&lt;/titles&gt;&lt;periodical&gt;&lt;full-title&gt;Int J Biol Sci&lt;/full-title&gt;&lt;/periodical&gt;&lt;pages&gt;1276-1286&lt;/pages&gt;&lt;volume&gt;13&lt;/volume&gt;&lt;number&gt;10&lt;/number&gt;&lt;edition&gt;2017/11/07&lt;/edition&gt;&lt;keywords&gt;&lt;keyword&gt;EBV-associated cancer&lt;/keyword&gt;&lt;keyword&gt;Epstein-Barr virus&lt;/keyword&gt;&lt;keyword&gt;Exosome&lt;/keyword&gt;&lt;keyword&gt;Lmp&lt;/keyword&gt;&lt;keyword&gt;nasopharyngeal carcinoma&lt;/keyword&gt;&lt;/keywords&gt;&lt;dates&gt;&lt;year&gt;2017&lt;/year&gt;&lt;/dates&gt;&lt;isbn&gt;1449-2288 (Electronic)&amp;#xD;1449-2288 (Linking)&lt;/isbn&gt;&lt;accession-num&gt;29104494&lt;/accession-num&gt;&lt;urls&gt;&lt;related-urls&gt;&lt;url&gt;https://www.ncbi.nlm.nih.gov/pubmed/29104494&lt;/url&gt;&lt;/related-urls&gt;&lt;/urls&gt;&lt;custom2&gt;PMC5666526&lt;/custom2&gt;&lt;electronic-resource-num&gt;10.7150/ijbs.19531&lt;/electronic-resource-num&gt;&lt;/record&gt;&lt;/Cite&gt;&lt;/EndNote&gt;</w:instrText>
      </w:r>
      <w:r w:rsidRPr="008754D1">
        <w:fldChar w:fldCharType="separate"/>
      </w:r>
      <w:r w:rsidR="00DB0D6C" w:rsidRPr="008754D1">
        <w:rPr>
          <w:noProof/>
        </w:rPr>
        <w:t>[72]</w:t>
      </w:r>
      <w:r w:rsidRPr="008754D1">
        <w:fldChar w:fldCharType="end"/>
      </w:r>
      <w:r w:rsidRPr="008754D1">
        <w:t xml:space="preserve">. As for KSHV associated neoplasm, </w:t>
      </w:r>
      <w:proofErr w:type="spellStart"/>
      <w:r w:rsidRPr="008754D1">
        <w:t>exosomal</w:t>
      </w:r>
      <w:proofErr w:type="spellEnd"/>
      <w:r w:rsidRPr="008754D1">
        <w:t xml:space="preserve"> miRNAs </w:t>
      </w:r>
      <w:r w:rsidR="00AA2E62" w:rsidRPr="008754D1">
        <w:t xml:space="preserve">also </w:t>
      </w:r>
      <w:r w:rsidRPr="008754D1">
        <w:t xml:space="preserve">could </w:t>
      </w:r>
      <w:r w:rsidR="00AA2E62" w:rsidRPr="008754D1">
        <w:t xml:space="preserve">be </w:t>
      </w:r>
      <w:r w:rsidRPr="008754D1">
        <w:t>represent</w:t>
      </w:r>
      <w:r w:rsidR="00AA2E62" w:rsidRPr="008754D1">
        <w:t>ed</w:t>
      </w:r>
      <w:r w:rsidRPr="008754D1">
        <w:t xml:space="preserve"> as biomarkers in KS</w:t>
      </w:r>
      <w:r w:rsidR="00AA2E62" w:rsidRPr="008754D1">
        <w:t xml:space="preserve"> </w:t>
      </w:r>
      <w:r w:rsidRPr="008754D1">
        <w:fldChar w:fldCharType="begin"/>
      </w:r>
      <w:r w:rsidR="005666EB" w:rsidRPr="008754D1">
        <w:instrText xml:space="preserve"> ADDIN EN.CITE &lt;EndNote&gt;&lt;Cite&gt;&lt;Author&gt;Gao&lt;/Author&gt;&lt;Year&gt;2013&lt;/Year&gt;&lt;RecNum&gt;50&lt;/RecNum&gt;&lt;DisplayText&gt;[16]&lt;/DisplayText&gt;&lt;record&gt;&lt;rec-number&gt;50&lt;/rec-number&gt;&lt;foreign-keys&gt;&lt;key app="EN" db-id="detsear0azz0s4e22spvfvrdrddpw5ee99ap" timestamp="1528035053"&gt;50&lt;/key&gt;&lt;/foreign-keys&gt;&lt;ref-type name="Journal Article"&gt;17&lt;/ref-type&gt;&lt;contributors&gt;&lt;authors&gt;&lt;author&gt;Gao, Shou-Jiang&lt;/author&gt;&lt;author&gt;Chugh, Pauline E.&lt;/author&gt;&lt;author&gt;Sin, Sang-Hoon&lt;/author&gt;&lt;author&gt;Ozgur, Sezgin&lt;/author&gt;&lt;author&gt;Henry, David H.&lt;/author&gt;&lt;author&gt;Menezes, Prema&lt;/author&gt;&lt;author&gt;Griffith, Jack&lt;/author&gt;&lt;author&gt;Eron, Joseph J.&lt;/author&gt;&lt;author&gt;Damania, Blossom&lt;/author&gt;&lt;author&gt;Dittmer, Dirk P.&lt;/author&gt;&lt;/authors&gt;&lt;/contributors&gt;&lt;titles&gt;&lt;title&gt;Systemically Circulating Viral and Tumor-Derived MicroRNAs in KSHV-Associated Malignancies&lt;/title&gt;&lt;secondary-title&gt;PLoS Pathogens&lt;/secondary-title&gt;&lt;/titles&gt;&lt;periodical&gt;&lt;full-title&gt;PLoS Pathogens&lt;/full-title&gt;&lt;/periodical&gt;&lt;pages&gt;e1003484&lt;/pages&gt;&lt;volume&gt;9&lt;/volume&gt;&lt;number&gt;7&lt;/number&gt;&lt;dates&gt;&lt;year&gt;2013&lt;/year&gt;&lt;/dates&gt;&lt;isbn&gt;1553-7374&lt;/isbn&gt;&lt;urls&gt;&lt;/urls&gt;&lt;electronic-resource-num&gt;10.1371/journal.ppat.1003484&lt;/electronic-resource-num&gt;&lt;/record&gt;&lt;/Cite&gt;&lt;/EndNote&gt;</w:instrText>
      </w:r>
      <w:r w:rsidRPr="008754D1">
        <w:fldChar w:fldCharType="separate"/>
      </w:r>
      <w:r w:rsidR="005666EB" w:rsidRPr="008754D1">
        <w:rPr>
          <w:noProof/>
        </w:rPr>
        <w:t>[16]</w:t>
      </w:r>
      <w:r w:rsidRPr="008754D1">
        <w:fldChar w:fldCharType="end"/>
      </w:r>
      <w:r w:rsidRPr="008754D1">
        <w:t xml:space="preserve">. What’s more, </w:t>
      </w:r>
      <w:proofErr w:type="spellStart"/>
      <w:r w:rsidRPr="008754D1">
        <w:t>exosomal</w:t>
      </w:r>
      <w:proofErr w:type="spellEnd"/>
      <w:r w:rsidRPr="008754D1">
        <w:t xml:space="preserve"> biomarkers </w:t>
      </w:r>
      <w:r w:rsidR="00AA2E62" w:rsidRPr="008754D1">
        <w:t>could be much more</w:t>
      </w:r>
      <w:r w:rsidRPr="008754D1">
        <w:t xml:space="preserve"> robust for being protected by exosomes from degradation</w:t>
      </w:r>
      <w:r w:rsidR="00AA2E62" w:rsidRPr="008754D1">
        <w:t xml:space="preserve"> </w:t>
      </w:r>
      <w:r w:rsidRPr="008754D1">
        <w:fldChar w:fldCharType="begin"/>
      </w:r>
      <w:r w:rsidR="00DB0D6C" w:rsidRPr="008754D1">
        <w:instrText xml:space="preserve"> ADDIN EN.CITE &lt;EndNote&gt;&lt;Cite&gt;&lt;Author&gt;Ahmed&lt;/Author&gt;&lt;Year&gt;2014&lt;/Year&gt;&lt;RecNum&gt;242&lt;/RecNum&gt;&lt;DisplayText&gt;[57]&lt;/DisplayText&gt;&lt;record&gt;&lt;rec-number&gt;242&lt;/rec-number&gt;&lt;foreign-keys&gt;&lt;key app="EN" db-id="detsear0azz0s4e22spvfvrdrddpw5ee99ap" timestamp="1533868949"&gt;242&lt;/key&gt;&lt;/foreign-keys&gt;&lt;ref-type name="Journal Article"&gt;17&lt;/ref-type&gt;&lt;contributors&gt;&lt;authors&gt;&lt;author&gt;Ahmed, W.&lt;/author&gt;&lt;author&gt;Philip, P. S.&lt;/author&gt;&lt;author&gt;Tariq, S.&lt;/author&gt;&lt;author&gt;Khan, G.&lt;/author&gt;&lt;/authors&gt;&lt;/contributors&gt;&lt;auth-address&gt;Department of Microbiology and Immunology, College of Medicine and Health Sciences, United Arab Emirates University, Al Alin, United Arab Emirates.&amp;#xD;Department of Anatomy, College of Medicine and Health Sciences, United Arab Emirates University, Al Alin, United Arab Emirates.&lt;/auth-address&gt;&lt;titles&gt;&lt;title&gt;Epstein-Barr virus-encoded small RNAs (EBERs) are present in fractions related to exosomes released by EBV-transformed cells&lt;/title&gt;&lt;secondary-title&gt;PLoS One&lt;/secondary-title&gt;&lt;/titles&gt;&lt;periodical&gt;&lt;full-title&gt;PLoS One&lt;/full-title&gt;&lt;/periodical&gt;&lt;pages&gt;e99163&lt;/pages&gt;&lt;volume&gt;9&lt;/volume&gt;&lt;number&gt;6&lt;/number&gt;&lt;edition&gt;2014/06/05&lt;/edition&gt;&lt;keywords&gt;&lt;keyword&gt;Cell Proliferation&lt;/keyword&gt;&lt;keyword&gt;*Cell Transformation, Viral&lt;/keyword&gt;&lt;keyword&gt;Cells, Cultured&lt;/keyword&gt;&lt;keyword&gt;Epstein-Barr Virus Infections/genetics/*virology&lt;/keyword&gt;&lt;keyword&gt;Exosomes/*genetics&lt;/keyword&gt;&lt;keyword&gt;Herpesvirus 4, Human/*physiology&lt;/keyword&gt;&lt;keyword&gt;Humans&lt;/keyword&gt;&lt;keyword&gt;Lymphocytes/metabolism/virology&lt;/keyword&gt;&lt;keyword&gt;RNA, Viral/*physiology&lt;/keyword&gt;&lt;/keywords&gt;&lt;dates&gt;&lt;year&gt;2014&lt;/year&gt;&lt;/dates&gt;&lt;isbn&gt;1932-6203 (Electronic)&amp;#xD;1932-6203 (Linking)&lt;/isbn&gt;&lt;accession-num&gt;24896633&lt;/accession-num&gt;&lt;urls&gt;&lt;related-urls&gt;&lt;url&gt;https://www.ncbi.nlm.nih.gov/pubmed/24896633&lt;/url&gt;&lt;/related-urls&gt;&lt;/urls&gt;&lt;custom2&gt;PMC4045842&lt;/custom2&gt;&lt;electronic-resource-num&gt;10.1371/journal.pone.0099163&lt;/electronic-resource-num&gt;&lt;/record&gt;&lt;/Cite&gt;&lt;/EndNote&gt;</w:instrText>
      </w:r>
      <w:r w:rsidRPr="008754D1">
        <w:fldChar w:fldCharType="separate"/>
      </w:r>
      <w:r w:rsidR="00DB0D6C" w:rsidRPr="008754D1">
        <w:rPr>
          <w:noProof/>
        </w:rPr>
        <w:t>[57]</w:t>
      </w:r>
      <w:r w:rsidRPr="008754D1">
        <w:fldChar w:fldCharType="end"/>
      </w:r>
      <w:r w:rsidRPr="008754D1">
        <w:t xml:space="preserve">. However, </w:t>
      </w:r>
      <w:r w:rsidR="00AA2E62" w:rsidRPr="008754D1">
        <w:t xml:space="preserve">immature </w:t>
      </w:r>
      <w:r w:rsidR="00AA2E62" w:rsidRPr="008754D1">
        <w:rPr>
          <w:rFonts w:hint="eastAsia"/>
        </w:rPr>
        <w:t>isolation</w:t>
      </w:r>
      <w:r w:rsidR="00AA2E62" w:rsidRPr="008754D1">
        <w:t xml:space="preserve"> techniques for exosomes </w:t>
      </w:r>
      <w:r w:rsidR="00876B5A" w:rsidRPr="008754D1">
        <w:t xml:space="preserve">make </w:t>
      </w:r>
      <w:r w:rsidRPr="008754D1">
        <w:t xml:space="preserve">it hard to create a criterion for </w:t>
      </w:r>
      <w:proofErr w:type="spellStart"/>
      <w:r w:rsidRPr="008754D1">
        <w:t>exosomal</w:t>
      </w:r>
      <w:proofErr w:type="spellEnd"/>
      <w:r w:rsidRPr="008754D1">
        <w:t xml:space="preserve"> biomarkers </w:t>
      </w:r>
      <w:r w:rsidRPr="008754D1">
        <w:fldChar w:fldCharType="begin">
          <w:fldData xml:space="preserve">PEVuZE5vdGU+PENpdGU+PEF1dGhvcj5TYWRlZ2hpcG91cjwvQXV0aG9yPjxZZWFyPjIwMTc8L1ll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</w:fldData>
        </w:fldChar>
      </w:r>
      <w:r w:rsidR="00DB0D6C" w:rsidRPr="008754D1">
        <w:instrText xml:space="preserve"> ADDIN EN.CITE </w:instrText>
      </w:r>
      <w:r w:rsidR="00DB0D6C" w:rsidRPr="008754D1">
        <w:fldChar w:fldCharType="begin">
          <w:fldData xml:space="preserve">PEVuZE5vdGU+PENpdGU+PEF1dGhvcj5TYWRlZ2hpcG91cjwvQXV0aG9yPjxZZWFyPjIwMTc8L1ll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</w:fldData>
        </w:fldChar>
      </w:r>
      <w:r w:rsidR="00DB0D6C" w:rsidRPr="008754D1">
        <w:instrText xml:space="preserve"> ADDIN EN.CITE.DATA </w:instrText>
      </w:r>
      <w:r w:rsidR="00DB0D6C" w:rsidRPr="008754D1">
        <w:fldChar w:fldCharType="end"/>
      </w:r>
      <w:r w:rsidRPr="008754D1">
        <w:fldChar w:fldCharType="separate"/>
      </w:r>
      <w:r w:rsidR="00DB0D6C" w:rsidRPr="008754D1">
        <w:rPr>
          <w:noProof/>
        </w:rPr>
        <w:t>[73]</w:t>
      </w:r>
      <w:r w:rsidRPr="008754D1">
        <w:fldChar w:fldCharType="end"/>
      </w:r>
      <w:r w:rsidRPr="008754D1">
        <w:t xml:space="preserve">.  </w:t>
      </w:r>
    </w:p>
    <w:p w14:paraId="5BFFB9ED" w14:textId="1DA3211B" w:rsidR="00D243C0" w:rsidRPr="008754D1" w:rsidRDefault="00D243C0" w:rsidP="009852D9"/>
    <w:p w14:paraId="1639C49B" w14:textId="62E67D0D" w:rsidR="00D243C0" w:rsidRPr="008754D1" w:rsidRDefault="00D243C0" w:rsidP="00876B5A">
      <w:pPr>
        <w:ind w:firstLineChars="100" w:firstLine="210"/>
      </w:pPr>
      <w:r w:rsidRPr="008754D1">
        <w:t>T</w:t>
      </w:r>
      <w:r w:rsidRPr="008754D1">
        <w:rPr>
          <w:rFonts w:hint="eastAsia"/>
        </w:rPr>
        <w:t>hus</w:t>
      </w:r>
      <w:r w:rsidRPr="008754D1">
        <w:t>, EBV and KSHV-associated exosomes participate</w:t>
      </w:r>
      <w:r w:rsidR="00493C70" w:rsidRPr="008754D1">
        <w:t>d</w:t>
      </w:r>
      <w:r w:rsidRPr="008754D1">
        <w:t xml:space="preserve"> in neoplasm. However, exosomes </w:t>
      </w:r>
      <w:r w:rsidR="003B02A0" w:rsidRPr="008754D1">
        <w:t xml:space="preserve">are </w:t>
      </w:r>
      <w:r w:rsidRPr="008754D1">
        <w:t>promising diagnostic markers</w:t>
      </w:r>
      <w:r w:rsidR="00B8739C" w:rsidRPr="008754D1">
        <w:t xml:space="preserve"> and </w:t>
      </w:r>
      <w:r w:rsidR="003972D8" w:rsidRPr="008754D1">
        <w:t>therapeutic targets</w:t>
      </w:r>
      <w:r w:rsidRPr="008754D1">
        <w:t xml:space="preserve">.  </w:t>
      </w:r>
    </w:p>
    <w:p w14:paraId="50EB57C9" w14:textId="77777777" w:rsidR="00C16646" w:rsidRPr="008754D1" w:rsidRDefault="00C16646" w:rsidP="009852D9">
      <w:pPr>
        <w:rPr>
          <w:b/>
        </w:rPr>
      </w:pPr>
    </w:p>
    <w:p w14:paraId="31D182D7" w14:textId="2501CB92" w:rsidR="002E15F3" w:rsidRPr="008754D1" w:rsidRDefault="002E15F3" w:rsidP="009852D9">
      <w:pPr>
        <w:rPr>
          <w:b/>
        </w:rPr>
      </w:pPr>
      <w:bookmarkStart w:id="84" w:name="OLE_LINK12"/>
      <w:r w:rsidRPr="008754D1">
        <w:rPr>
          <w:b/>
        </w:rPr>
        <w:t>R</w:t>
      </w:r>
      <w:r w:rsidRPr="008754D1">
        <w:rPr>
          <w:rFonts w:hint="eastAsia"/>
          <w:b/>
        </w:rPr>
        <w:t>eferences</w:t>
      </w:r>
      <w:r w:rsidRPr="008754D1">
        <w:rPr>
          <w:b/>
        </w:rPr>
        <w:t>:</w:t>
      </w:r>
    </w:p>
    <w:p w14:paraId="1909A258" w14:textId="77777777" w:rsidR="002E15F3" w:rsidRPr="008754D1" w:rsidRDefault="002E15F3" w:rsidP="009852D9">
      <w:pPr>
        <w:rPr>
          <w:b/>
        </w:rPr>
      </w:pPr>
    </w:p>
    <w:p w14:paraId="4C2CC9B7" w14:textId="77777777" w:rsidR="009C6B26" w:rsidRPr="009C6B26" w:rsidRDefault="002E15F3" w:rsidP="009C6B26">
      <w:pPr>
        <w:pStyle w:val="EndNoteBibliography"/>
        <w:ind w:left="720" w:hanging="720"/>
      </w:pPr>
      <w:r w:rsidRPr="008754D1">
        <w:rPr>
          <w:b/>
          <w:sz w:val="24"/>
        </w:rPr>
        <w:fldChar w:fldCharType="begin"/>
      </w:r>
      <w:r w:rsidRPr="008754D1">
        <w:rPr>
          <w:b/>
          <w:sz w:val="24"/>
        </w:rPr>
        <w:instrText xml:space="preserve"> ADDIN EN.REFLIST </w:instrText>
      </w:r>
      <w:r w:rsidRPr="008754D1">
        <w:rPr>
          <w:b/>
          <w:sz w:val="24"/>
        </w:rPr>
        <w:fldChar w:fldCharType="separate"/>
      </w:r>
      <w:r w:rsidR="009C6B26" w:rsidRPr="009C6B26">
        <w:t>1.</w:t>
      </w:r>
      <w:r w:rsidR="009C6B26" w:rsidRPr="009C6B26">
        <w:tab/>
        <w:t xml:space="preserve">Johnstone RM, Adam M, Hammond JR, Orr L, Turbide C: </w:t>
      </w:r>
      <w:r w:rsidR="009C6B26" w:rsidRPr="009C6B26">
        <w:rPr>
          <w:b/>
        </w:rPr>
        <w:t>Vesicle formation during reticulocyte maturation. Association of plasma membrane activities with released vesicles (exosomes)</w:t>
      </w:r>
      <w:r w:rsidR="009C6B26" w:rsidRPr="009C6B26">
        <w:t xml:space="preserve">. </w:t>
      </w:r>
      <w:r w:rsidR="009C6B26" w:rsidRPr="009C6B26">
        <w:rPr>
          <w:i/>
        </w:rPr>
        <w:t xml:space="preserve">J Biol Chem </w:t>
      </w:r>
      <w:r w:rsidR="009C6B26" w:rsidRPr="009C6B26">
        <w:t xml:space="preserve">1987, </w:t>
      </w:r>
      <w:r w:rsidR="009C6B26" w:rsidRPr="009C6B26">
        <w:rPr>
          <w:b/>
        </w:rPr>
        <w:t>262</w:t>
      </w:r>
      <w:r w:rsidR="009C6B26" w:rsidRPr="009C6B26">
        <w:t>(19):9412-9420.</w:t>
      </w:r>
    </w:p>
    <w:p w14:paraId="3426B818" w14:textId="77777777" w:rsidR="009C6B26" w:rsidRPr="009C6B26" w:rsidRDefault="009C6B26" w:rsidP="009C6B26">
      <w:pPr>
        <w:pStyle w:val="EndNoteBibliography"/>
        <w:ind w:left="720" w:hanging="720"/>
      </w:pPr>
      <w:r w:rsidRPr="009C6B26">
        <w:t>2.</w:t>
      </w:r>
      <w:r w:rsidRPr="009C6B26">
        <w:tab/>
        <w:t xml:space="preserve">Huotari J, Helenius A: </w:t>
      </w:r>
      <w:r w:rsidRPr="009C6B26">
        <w:rPr>
          <w:b/>
        </w:rPr>
        <w:t>Endosome maturation</w:t>
      </w:r>
      <w:r w:rsidRPr="009C6B26">
        <w:t xml:space="preserve">. </w:t>
      </w:r>
      <w:r w:rsidRPr="009C6B26">
        <w:rPr>
          <w:i/>
        </w:rPr>
        <w:t xml:space="preserve">EMBO J </w:t>
      </w:r>
      <w:r w:rsidRPr="009C6B26">
        <w:t xml:space="preserve">2011, </w:t>
      </w:r>
      <w:r w:rsidRPr="009C6B26">
        <w:rPr>
          <w:b/>
        </w:rPr>
        <w:t>30</w:t>
      </w:r>
      <w:r w:rsidRPr="009C6B26">
        <w:t>(17):3481-3500.</w:t>
      </w:r>
    </w:p>
    <w:p w14:paraId="2EB3DF3D" w14:textId="77777777" w:rsidR="009C6B26" w:rsidRPr="009C6B26" w:rsidRDefault="009C6B26" w:rsidP="009C6B26">
      <w:pPr>
        <w:pStyle w:val="EndNoteBibliography"/>
        <w:ind w:left="720" w:hanging="720"/>
      </w:pPr>
      <w:r w:rsidRPr="009C6B26">
        <w:t>3.</w:t>
      </w:r>
      <w:r w:rsidRPr="009C6B26">
        <w:tab/>
        <w:t xml:space="preserve">Luzio JP, Gray SR, Bright NA: </w:t>
      </w:r>
      <w:r w:rsidRPr="009C6B26">
        <w:rPr>
          <w:b/>
        </w:rPr>
        <w:t>Endosome-lysosome fusion</w:t>
      </w:r>
      <w:r w:rsidRPr="009C6B26">
        <w:t xml:space="preserve">. </w:t>
      </w:r>
      <w:r w:rsidRPr="009C6B26">
        <w:rPr>
          <w:i/>
        </w:rPr>
        <w:t xml:space="preserve">Biochem Soc Trans </w:t>
      </w:r>
      <w:r w:rsidRPr="009C6B26">
        <w:t xml:space="preserve">2010, </w:t>
      </w:r>
      <w:r w:rsidRPr="009C6B26">
        <w:rPr>
          <w:b/>
        </w:rPr>
        <w:t>38</w:t>
      </w:r>
      <w:r w:rsidRPr="009C6B26">
        <w:t>(6):1413-1416.</w:t>
      </w:r>
    </w:p>
    <w:p w14:paraId="31510EF2" w14:textId="77777777" w:rsidR="009C6B26" w:rsidRPr="009C6B26" w:rsidRDefault="009C6B26" w:rsidP="009C6B26">
      <w:pPr>
        <w:pStyle w:val="EndNoteBibliography"/>
        <w:ind w:left="720" w:hanging="720"/>
      </w:pPr>
      <w:r w:rsidRPr="009C6B26">
        <w:t>4.</w:t>
      </w:r>
      <w:r w:rsidRPr="009C6B26">
        <w:tab/>
        <w:t xml:space="preserve">Villarroya-Beltri C, Baixauli F, Mittelbrunn M, Fernandez-Delgado I, Torralba D, Moreno-Gonzalo O, Baldanta S, Enrich C, Guerra S, Sanchez-Madrid F: </w:t>
      </w:r>
      <w:r w:rsidRPr="009C6B26">
        <w:rPr>
          <w:b/>
        </w:rPr>
        <w:t>ISGylation controls exosome secretion by promoting lysosomal degradation of MVB proteins</w:t>
      </w:r>
      <w:r w:rsidRPr="009C6B26">
        <w:t xml:space="preserve">. </w:t>
      </w:r>
      <w:r w:rsidRPr="009C6B26">
        <w:rPr>
          <w:i/>
        </w:rPr>
        <w:t xml:space="preserve">Nat Commun </w:t>
      </w:r>
      <w:r w:rsidRPr="009C6B26">
        <w:t xml:space="preserve">2016, </w:t>
      </w:r>
      <w:r w:rsidRPr="009C6B26">
        <w:rPr>
          <w:b/>
        </w:rPr>
        <w:t>7</w:t>
      </w:r>
      <w:r w:rsidRPr="009C6B26">
        <w:t>:13588.</w:t>
      </w:r>
    </w:p>
    <w:p w14:paraId="1EB7BCBF" w14:textId="77777777" w:rsidR="009C6B26" w:rsidRPr="009C6B26" w:rsidRDefault="009C6B26" w:rsidP="009C6B26">
      <w:pPr>
        <w:pStyle w:val="EndNoteBibliography"/>
        <w:ind w:left="720" w:hanging="720"/>
      </w:pPr>
      <w:r w:rsidRPr="009C6B26">
        <w:t>5.</w:t>
      </w:r>
      <w:r w:rsidRPr="009C6B26">
        <w:tab/>
        <w:t xml:space="preserve">Mobius W, Ohno-Iwashita Y, van Donselaar EG, Oorschot VM, Shimada Y, Fujimoto T, Heijnen HF, Geuze HJ, Slot JW: </w:t>
      </w:r>
      <w:r w:rsidRPr="009C6B26">
        <w:rPr>
          <w:b/>
        </w:rPr>
        <w:t>Immunoelectron microscopic localization of cholesterol using biotinylated and non-cytolytic perfringolysin O</w:t>
      </w:r>
      <w:r w:rsidRPr="009C6B26">
        <w:t xml:space="preserve">. </w:t>
      </w:r>
      <w:r w:rsidRPr="009C6B26">
        <w:rPr>
          <w:i/>
        </w:rPr>
        <w:t xml:space="preserve">J Histochem Cytochem </w:t>
      </w:r>
      <w:r w:rsidRPr="009C6B26">
        <w:t xml:space="preserve">2002, </w:t>
      </w:r>
      <w:r w:rsidRPr="009C6B26">
        <w:rPr>
          <w:b/>
        </w:rPr>
        <w:t>50</w:t>
      </w:r>
      <w:r w:rsidRPr="009C6B26">
        <w:t>(1):43-55.</w:t>
      </w:r>
    </w:p>
    <w:p w14:paraId="2DD9FE15" w14:textId="77777777" w:rsidR="009C6B26" w:rsidRPr="009C6B26" w:rsidRDefault="009C6B26" w:rsidP="009C6B26">
      <w:pPr>
        <w:pStyle w:val="EndNoteBibliography"/>
        <w:ind w:left="720" w:hanging="720"/>
      </w:pPr>
      <w:r w:rsidRPr="009C6B26">
        <w:t>6.</w:t>
      </w:r>
      <w:r w:rsidRPr="009C6B26">
        <w:tab/>
        <w:t xml:space="preserve">Thery C: </w:t>
      </w:r>
      <w:r w:rsidRPr="009C6B26">
        <w:rPr>
          <w:b/>
        </w:rPr>
        <w:t>Exosomes: secreted vesicles and intercellular communications</w:t>
      </w:r>
      <w:r w:rsidRPr="009C6B26">
        <w:t xml:space="preserve">. </w:t>
      </w:r>
      <w:r w:rsidRPr="009C6B26">
        <w:rPr>
          <w:i/>
        </w:rPr>
        <w:t xml:space="preserve">F1000 Biol Rep </w:t>
      </w:r>
      <w:r w:rsidRPr="009C6B26">
        <w:t xml:space="preserve">2011, </w:t>
      </w:r>
      <w:r w:rsidRPr="009C6B26">
        <w:rPr>
          <w:b/>
        </w:rPr>
        <w:t>3</w:t>
      </w:r>
      <w:r w:rsidRPr="009C6B26">
        <w:t>:15.</w:t>
      </w:r>
    </w:p>
    <w:p w14:paraId="430C578A" w14:textId="77777777" w:rsidR="009C6B26" w:rsidRPr="009C6B26" w:rsidRDefault="009C6B26" w:rsidP="009C6B26">
      <w:pPr>
        <w:pStyle w:val="EndNoteBibliography"/>
        <w:ind w:left="720" w:hanging="720"/>
      </w:pPr>
      <w:r w:rsidRPr="009C6B26">
        <w:t>7.</w:t>
      </w:r>
      <w:r w:rsidRPr="009C6B26">
        <w:tab/>
        <w:t xml:space="preserve">Raiborg C, Stenmark H: </w:t>
      </w:r>
      <w:r w:rsidRPr="009C6B26">
        <w:rPr>
          <w:b/>
        </w:rPr>
        <w:t>The ESCRT machinery in endosomal sorting of ubiquitylated membrane proteins</w:t>
      </w:r>
      <w:r w:rsidRPr="009C6B26">
        <w:t xml:space="preserve">. </w:t>
      </w:r>
      <w:r w:rsidRPr="009C6B26">
        <w:rPr>
          <w:i/>
        </w:rPr>
        <w:t xml:space="preserve">Nature </w:t>
      </w:r>
      <w:r w:rsidRPr="009C6B26">
        <w:t xml:space="preserve">2009, </w:t>
      </w:r>
      <w:r w:rsidRPr="009C6B26">
        <w:rPr>
          <w:b/>
        </w:rPr>
        <w:t>458</w:t>
      </w:r>
      <w:r w:rsidRPr="009C6B26">
        <w:t>(7237):445-452.</w:t>
      </w:r>
    </w:p>
    <w:p w14:paraId="1CA5A17D" w14:textId="77777777" w:rsidR="009C6B26" w:rsidRPr="009C6B26" w:rsidRDefault="009C6B26" w:rsidP="009C6B26">
      <w:pPr>
        <w:pStyle w:val="EndNoteBibliography"/>
        <w:ind w:left="720" w:hanging="720"/>
      </w:pPr>
      <w:r w:rsidRPr="009C6B26">
        <w:t>8.</w:t>
      </w:r>
      <w:r w:rsidRPr="009C6B26">
        <w:tab/>
        <w:t xml:space="preserve">Henne WM, Buchkovich NJ, Emr SD: </w:t>
      </w:r>
      <w:r w:rsidRPr="009C6B26">
        <w:rPr>
          <w:b/>
        </w:rPr>
        <w:t>The ESCRT pathway</w:t>
      </w:r>
      <w:r w:rsidRPr="009C6B26">
        <w:t xml:space="preserve">. </w:t>
      </w:r>
      <w:r w:rsidRPr="009C6B26">
        <w:rPr>
          <w:i/>
        </w:rPr>
        <w:t xml:space="preserve">Dev Cell </w:t>
      </w:r>
      <w:r w:rsidRPr="009C6B26">
        <w:t xml:space="preserve">2011, </w:t>
      </w:r>
      <w:r w:rsidRPr="009C6B26">
        <w:rPr>
          <w:b/>
        </w:rPr>
        <w:t>21</w:t>
      </w:r>
      <w:r w:rsidRPr="009C6B26">
        <w:t>(1):77-91.</w:t>
      </w:r>
    </w:p>
    <w:p w14:paraId="31C758FF" w14:textId="77777777" w:rsidR="009C6B26" w:rsidRPr="009C6B26" w:rsidRDefault="009C6B26" w:rsidP="009C6B26">
      <w:pPr>
        <w:pStyle w:val="EndNoteBibliography"/>
        <w:ind w:left="720" w:hanging="720"/>
      </w:pPr>
      <w:r w:rsidRPr="009C6B26">
        <w:t>9.</w:t>
      </w:r>
      <w:r w:rsidRPr="009C6B26">
        <w:tab/>
        <w:t xml:space="preserve">Trajkovic K, Hsu C, Chiantia S, Rajendran L, Wenzel D, Wieland F, Schwille P, Brugger B, </w:t>
      </w:r>
      <w:r w:rsidRPr="009C6B26">
        <w:lastRenderedPageBreak/>
        <w:t xml:space="preserve">Simons M: </w:t>
      </w:r>
      <w:r w:rsidRPr="009C6B26">
        <w:rPr>
          <w:b/>
        </w:rPr>
        <w:t>Ceramide triggers budding of exosome vesicles into multivesicular endosomes</w:t>
      </w:r>
      <w:r w:rsidRPr="009C6B26">
        <w:t xml:space="preserve">. </w:t>
      </w:r>
      <w:r w:rsidRPr="009C6B26">
        <w:rPr>
          <w:i/>
        </w:rPr>
        <w:t xml:space="preserve">Science </w:t>
      </w:r>
      <w:r w:rsidRPr="009C6B26">
        <w:t xml:space="preserve">2008, </w:t>
      </w:r>
      <w:r w:rsidRPr="009C6B26">
        <w:rPr>
          <w:b/>
        </w:rPr>
        <w:t>319</w:t>
      </w:r>
      <w:r w:rsidRPr="009C6B26">
        <w:t>(5867):1244-1247.</w:t>
      </w:r>
    </w:p>
    <w:p w14:paraId="03EE08FF" w14:textId="77777777" w:rsidR="009C6B26" w:rsidRPr="009C6B26" w:rsidRDefault="009C6B26" w:rsidP="009C6B26">
      <w:pPr>
        <w:pStyle w:val="EndNoteBibliography"/>
        <w:ind w:left="720" w:hanging="720"/>
      </w:pPr>
      <w:r w:rsidRPr="009C6B26">
        <w:t>10.</w:t>
      </w:r>
      <w:r w:rsidRPr="009C6B26">
        <w:tab/>
        <w:t xml:space="preserve">van Niel G, Charrin S, Simoes S, Romao M, Rochin L, Saftig P, Marks MS, Rubinstein E, Raposo G: </w:t>
      </w:r>
      <w:r w:rsidRPr="009C6B26">
        <w:rPr>
          <w:b/>
        </w:rPr>
        <w:t>The tetraspanin CD63 regulates ESCRT-independent and -dependent endosomal sorting during melanogenesis</w:t>
      </w:r>
      <w:r w:rsidRPr="009C6B26">
        <w:t xml:space="preserve">. </w:t>
      </w:r>
      <w:r w:rsidRPr="009C6B26">
        <w:rPr>
          <w:i/>
        </w:rPr>
        <w:t xml:space="preserve">Dev Cell </w:t>
      </w:r>
      <w:r w:rsidRPr="009C6B26">
        <w:t xml:space="preserve">2011, </w:t>
      </w:r>
      <w:r w:rsidRPr="009C6B26">
        <w:rPr>
          <w:b/>
        </w:rPr>
        <w:t>21</w:t>
      </w:r>
      <w:r w:rsidRPr="009C6B26">
        <w:t>(4):708-721.</w:t>
      </w:r>
    </w:p>
    <w:p w14:paraId="47F97103" w14:textId="77777777" w:rsidR="009C6B26" w:rsidRPr="009C6B26" w:rsidRDefault="009C6B26" w:rsidP="009C6B26">
      <w:pPr>
        <w:pStyle w:val="EndNoteBibliography"/>
        <w:ind w:left="720" w:hanging="720"/>
      </w:pPr>
      <w:r w:rsidRPr="009C6B26">
        <w:t>11.</w:t>
      </w:r>
      <w:r w:rsidRPr="009C6B26">
        <w:tab/>
        <w:t xml:space="preserve">Plummer M, de Martel C, Vignat J, Ferlay J, Bray F, Franceschi S: </w:t>
      </w:r>
      <w:r w:rsidRPr="009C6B26">
        <w:rPr>
          <w:b/>
        </w:rPr>
        <w:t>Global burden of cancers attributable to infections in 2012: a synthetic analysis</w:t>
      </w:r>
      <w:r w:rsidRPr="009C6B26">
        <w:t xml:space="preserve">. </w:t>
      </w:r>
      <w:r w:rsidRPr="009C6B26">
        <w:rPr>
          <w:i/>
        </w:rPr>
        <w:t xml:space="preserve">Lancet Glob Health </w:t>
      </w:r>
      <w:r w:rsidRPr="009C6B26">
        <w:t xml:space="preserve">2016, </w:t>
      </w:r>
      <w:r w:rsidRPr="009C6B26">
        <w:rPr>
          <w:b/>
        </w:rPr>
        <w:t>4</w:t>
      </w:r>
      <w:r w:rsidRPr="009C6B26">
        <w:t>(9):e609-616.</w:t>
      </w:r>
    </w:p>
    <w:p w14:paraId="59C4DD92" w14:textId="77777777" w:rsidR="009C6B26" w:rsidRPr="009C6B26" w:rsidRDefault="009C6B26" w:rsidP="009C6B26">
      <w:pPr>
        <w:pStyle w:val="EndNoteBibliography"/>
        <w:ind w:left="720" w:hanging="720"/>
      </w:pPr>
      <w:r w:rsidRPr="009C6B26">
        <w:t>12.</w:t>
      </w:r>
      <w:r w:rsidRPr="009C6B26">
        <w:tab/>
        <w:t xml:space="preserve">Chang Y, Cesarman E, Pessin MS, Lee F, Culpepper J, Knowles DM, Moore PS: </w:t>
      </w:r>
      <w:r w:rsidRPr="009C6B26">
        <w:rPr>
          <w:b/>
        </w:rPr>
        <w:t>Identification of herpesvirus-like DNA sequences in AIDS-associated Kaposi's sarcoma</w:t>
      </w:r>
      <w:r w:rsidRPr="009C6B26">
        <w:t xml:space="preserve">. </w:t>
      </w:r>
      <w:r w:rsidRPr="009C6B26">
        <w:rPr>
          <w:i/>
        </w:rPr>
        <w:t xml:space="preserve">Science </w:t>
      </w:r>
      <w:r w:rsidRPr="009C6B26">
        <w:t xml:space="preserve">1994, </w:t>
      </w:r>
      <w:r w:rsidRPr="009C6B26">
        <w:rPr>
          <w:b/>
        </w:rPr>
        <w:t>266</w:t>
      </w:r>
      <w:r w:rsidRPr="009C6B26">
        <w:t>(5192):1865-1869.</w:t>
      </w:r>
    </w:p>
    <w:p w14:paraId="00B092A2" w14:textId="77777777" w:rsidR="009C6B26" w:rsidRPr="009C6B26" w:rsidRDefault="009C6B26" w:rsidP="009C6B26">
      <w:pPr>
        <w:pStyle w:val="EndNoteBibliography"/>
        <w:ind w:left="720" w:hanging="720"/>
      </w:pPr>
      <w:r w:rsidRPr="009C6B26">
        <w:t>13.</w:t>
      </w:r>
      <w:r w:rsidRPr="009C6B26">
        <w:tab/>
        <w:t xml:space="preserve">Goodwin DJ, Walters MS, Smith PG, Thurau M, Fickenscher H, Whitehouse A: </w:t>
      </w:r>
      <w:r w:rsidRPr="009C6B26">
        <w:rPr>
          <w:b/>
        </w:rPr>
        <w:t>Herpesvirus saimiri open reading frame 50 (Rta) protein reactivates the lytic replication cycle in a persistently infected A549 cell line</w:t>
      </w:r>
      <w:r w:rsidRPr="009C6B26">
        <w:t xml:space="preserve">. </w:t>
      </w:r>
      <w:r w:rsidRPr="009C6B26">
        <w:rPr>
          <w:i/>
        </w:rPr>
        <w:t xml:space="preserve">J Virol </w:t>
      </w:r>
      <w:r w:rsidRPr="009C6B26">
        <w:t xml:space="preserve">2001, </w:t>
      </w:r>
      <w:r w:rsidRPr="009C6B26">
        <w:rPr>
          <w:b/>
        </w:rPr>
        <w:t>75</w:t>
      </w:r>
      <w:r w:rsidRPr="009C6B26">
        <w:t>(8):4008-4013.</w:t>
      </w:r>
    </w:p>
    <w:p w14:paraId="46C396B3" w14:textId="77777777" w:rsidR="009C6B26" w:rsidRPr="009C6B26" w:rsidRDefault="009C6B26" w:rsidP="009C6B26">
      <w:pPr>
        <w:pStyle w:val="EndNoteBibliography"/>
        <w:ind w:left="720" w:hanging="720"/>
      </w:pPr>
      <w:r w:rsidRPr="009C6B26">
        <w:t>14.</w:t>
      </w:r>
      <w:r w:rsidRPr="009C6B26">
        <w:tab/>
        <w:t xml:space="preserve">Damania B, Dittmer DP: </w:t>
      </w:r>
      <w:r w:rsidRPr="009C6B26">
        <w:rPr>
          <w:b/>
        </w:rPr>
        <w:t>Kaposi Sarcoma-Associated Herpesvirus (KSHV) or Human Herpesvirus 8 (HHV-8)</w:t>
      </w:r>
      <w:r w:rsidRPr="009C6B26">
        <w:t>. 2014:61-74.</w:t>
      </w:r>
    </w:p>
    <w:p w14:paraId="59D63AE9" w14:textId="77777777" w:rsidR="009C6B26" w:rsidRPr="009C6B26" w:rsidRDefault="009C6B26" w:rsidP="009C6B26">
      <w:pPr>
        <w:pStyle w:val="EndNoteBibliography"/>
        <w:ind w:left="720" w:hanging="720"/>
      </w:pPr>
      <w:r w:rsidRPr="009C6B26">
        <w:t>15.</w:t>
      </w:r>
      <w:r w:rsidRPr="009C6B26">
        <w:tab/>
        <w:t xml:space="preserve">Gloghini A, Volpi CC, Gualeni AV, Dolcetti R, Bongarzone I, De Paoli P, Carbone A: </w:t>
      </w:r>
      <w:r w:rsidRPr="009C6B26">
        <w:rPr>
          <w:b/>
        </w:rPr>
        <w:t>Multiple viral infections in primary effusion lymphoma: a model of viral cooperation in lymphomagenesis</w:t>
      </w:r>
      <w:r w:rsidRPr="009C6B26">
        <w:t xml:space="preserve">. </w:t>
      </w:r>
      <w:r w:rsidRPr="009C6B26">
        <w:rPr>
          <w:i/>
        </w:rPr>
        <w:t xml:space="preserve">Expert Rev Hematol </w:t>
      </w:r>
      <w:r w:rsidRPr="009C6B26">
        <w:t xml:space="preserve">2017, </w:t>
      </w:r>
      <w:r w:rsidRPr="009C6B26">
        <w:rPr>
          <w:b/>
        </w:rPr>
        <w:t>10</w:t>
      </w:r>
      <w:r w:rsidRPr="009C6B26">
        <w:t>(6):505-514.</w:t>
      </w:r>
    </w:p>
    <w:p w14:paraId="11E7AD84" w14:textId="77777777" w:rsidR="009C6B26" w:rsidRPr="009C6B26" w:rsidRDefault="009C6B26" w:rsidP="009C6B26">
      <w:pPr>
        <w:pStyle w:val="EndNoteBibliography"/>
        <w:ind w:left="720" w:hanging="720"/>
      </w:pPr>
      <w:r w:rsidRPr="009C6B26">
        <w:t>16.</w:t>
      </w:r>
      <w:r w:rsidRPr="009C6B26">
        <w:tab/>
        <w:t xml:space="preserve">Gao S-J, Chugh PE, Sin S-H, Ozgur S, Henry DH, Menezes P, Griffith J, Eron JJ, Damania B, Dittmer DP: </w:t>
      </w:r>
      <w:r w:rsidRPr="009C6B26">
        <w:rPr>
          <w:b/>
        </w:rPr>
        <w:t>Systemically Circulating Viral and Tumor-Derived MicroRNAs in KSHV-Associated Malignancies</w:t>
      </w:r>
      <w:r w:rsidRPr="009C6B26">
        <w:t xml:space="preserve">. </w:t>
      </w:r>
      <w:r w:rsidRPr="009C6B26">
        <w:rPr>
          <w:i/>
        </w:rPr>
        <w:t xml:space="preserve">PLoS Pathogens </w:t>
      </w:r>
      <w:r w:rsidRPr="009C6B26">
        <w:t xml:space="preserve">2013, </w:t>
      </w:r>
      <w:r w:rsidRPr="009C6B26">
        <w:rPr>
          <w:b/>
        </w:rPr>
        <w:t>9</w:t>
      </w:r>
      <w:r w:rsidRPr="009C6B26">
        <w:t>(7):e1003484.</w:t>
      </w:r>
    </w:p>
    <w:p w14:paraId="47947A89" w14:textId="77777777" w:rsidR="009C6B26" w:rsidRPr="009C6B26" w:rsidRDefault="009C6B26" w:rsidP="009C6B26">
      <w:pPr>
        <w:pStyle w:val="EndNoteBibliography"/>
        <w:ind w:left="720" w:hanging="720"/>
      </w:pPr>
      <w:r w:rsidRPr="009C6B26">
        <w:t>17.</w:t>
      </w:r>
      <w:r w:rsidRPr="009C6B26">
        <w:tab/>
        <w:t xml:space="preserve">Jeon H, Yoo SM, Choi HS, Mun JY, Kang HG, Lee J, Park J, Gao SJ, Lee MS: </w:t>
      </w:r>
      <w:r w:rsidRPr="009C6B26">
        <w:rPr>
          <w:b/>
        </w:rPr>
        <w:t>Extracellular vesicles from KSHV-infected endothelial cells activate the complement system</w:t>
      </w:r>
      <w:r w:rsidRPr="009C6B26">
        <w:t xml:space="preserve">. </w:t>
      </w:r>
      <w:r w:rsidRPr="009C6B26">
        <w:rPr>
          <w:i/>
        </w:rPr>
        <w:t xml:space="preserve">Oncotarget </w:t>
      </w:r>
      <w:r w:rsidRPr="009C6B26">
        <w:t xml:space="preserve">2017, </w:t>
      </w:r>
      <w:r w:rsidRPr="009C6B26">
        <w:rPr>
          <w:b/>
        </w:rPr>
        <w:t>8</w:t>
      </w:r>
      <w:r w:rsidRPr="009C6B26">
        <w:t>(59):99841-99860.</w:t>
      </w:r>
    </w:p>
    <w:p w14:paraId="10B5D59D" w14:textId="77777777" w:rsidR="009C6B26" w:rsidRPr="009C6B26" w:rsidRDefault="009C6B26" w:rsidP="009C6B26">
      <w:pPr>
        <w:pStyle w:val="EndNoteBibliography"/>
        <w:ind w:left="720" w:hanging="720"/>
      </w:pPr>
      <w:r w:rsidRPr="009C6B26">
        <w:t>18.</w:t>
      </w:r>
      <w:r w:rsidRPr="009C6B26">
        <w:tab/>
        <w:t xml:space="preserve">Meckes DG, Jr., Gunawardena HP, Dekroon RM, Heaton PR, Edwards RH, Ozgur S, Griffith JD, Damania B, Raab-Traub N: </w:t>
      </w:r>
      <w:r w:rsidRPr="009C6B26">
        <w:rPr>
          <w:b/>
        </w:rPr>
        <w:t>Modulation of B-cell exosome proteins by gamma herpesvirus infection</w:t>
      </w:r>
      <w:r w:rsidRPr="009C6B26">
        <w:t xml:space="preserve">. </w:t>
      </w:r>
      <w:r w:rsidRPr="009C6B26">
        <w:rPr>
          <w:i/>
        </w:rPr>
        <w:t xml:space="preserve">Proc Natl Acad Sci U S A </w:t>
      </w:r>
      <w:r w:rsidRPr="009C6B26">
        <w:t xml:space="preserve">2013, </w:t>
      </w:r>
      <w:r w:rsidRPr="009C6B26">
        <w:rPr>
          <w:b/>
        </w:rPr>
        <w:t>110</w:t>
      </w:r>
      <w:r w:rsidRPr="009C6B26">
        <w:t>(31):E2925-2933.</w:t>
      </w:r>
    </w:p>
    <w:p w14:paraId="158EB4F2" w14:textId="77777777" w:rsidR="009C6B26" w:rsidRPr="009C6B26" w:rsidRDefault="009C6B26" w:rsidP="009C6B26">
      <w:pPr>
        <w:pStyle w:val="EndNoteBibliography"/>
        <w:ind w:left="720" w:hanging="720"/>
      </w:pPr>
      <w:r w:rsidRPr="009C6B26">
        <w:t>19.</w:t>
      </w:r>
      <w:r w:rsidRPr="009C6B26">
        <w:tab/>
        <w:t xml:space="preserve">Singh VV, Kerur N, Bottero V, Dutta S, Chakraborty S, Ansari MA, Paudel N, Chikoti L, Chandran B: </w:t>
      </w:r>
      <w:r w:rsidRPr="009C6B26">
        <w:rPr>
          <w:b/>
        </w:rPr>
        <w:t>Kaposi's sarcoma-associated herpesvirus latency in endothelial and B cells activates gamma interferon-inducible protein 16-mediated inflammasomes</w:t>
      </w:r>
      <w:r w:rsidRPr="009C6B26">
        <w:t xml:space="preserve">. </w:t>
      </w:r>
      <w:r w:rsidRPr="009C6B26">
        <w:rPr>
          <w:i/>
        </w:rPr>
        <w:t xml:space="preserve">J Virol </w:t>
      </w:r>
      <w:r w:rsidRPr="009C6B26">
        <w:t xml:space="preserve">2013, </w:t>
      </w:r>
      <w:r w:rsidRPr="009C6B26">
        <w:rPr>
          <w:b/>
        </w:rPr>
        <w:t>87</w:t>
      </w:r>
      <w:r w:rsidRPr="009C6B26">
        <w:t>(8):4417-4431.</w:t>
      </w:r>
    </w:p>
    <w:p w14:paraId="5503170D" w14:textId="77777777" w:rsidR="009C6B26" w:rsidRPr="009C6B26" w:rsidRDefault="009C6B26" w:rsidP="009C6B26">
      <w:pPr>
        <w:pStyle w:val="EndNoteBibliography"/>
        <w:ind w:left="720" w:hanging="720"/>
      </w:pPr>
      <w:r w:rsidRPr="009C6B26">
        <w:t>20.</w:t>
      </w:r>
      <w:r w:rsidRPr="009C6B26">
        <w:tab/>
        <w:t xml:space="preserve">Vanderford NL: </w:t>
      </w:r>
      <w:r w:rsidRPr="009C6B26">
        <w:rPr>
          <w:b/>
        </w:rPr>
        <w:t>Defining the regulation of IL-1beta- and CHOP-mediated beta-cell apoptosis</w:t>
      </w:r>
      <w:r w:rsidRPr="009C6B26">
        <w:t xml:space="preserve">. </w:t>
      </w:r>
      <w:r w:rsidRPr="009C6B26">
        <w:rPr>
          <w:i/>
        </w:rPr>
        <w:t xml:space="preserve">Islets </w:t>
      </w:r>
      <w:r w:rsidRPr="009C6B26">
        <w:t xml:space="preserve">2010, </w:t>
      </w:r>
      <w:r w:rsidRPr="009C6B26">
        <w:rPr>
          <w:b/>
        </w:rPr>
        <w:t>2</w:t>
      </w:r>
      <w:r w:rsidRPr="009C6B26">
        <w:t>(5):334-336.</w:t>
      </w:r>
    </w:p>
    <w:p w14:paraId="4F8ADA76" w14:textId="77777777" w:rsidR="009C6B26" w:rsidRPr="009C6B26" w:rsidRDefault="009C6B26" w:rsidP="009C6B26">
      <w:pPr>
        <w:pStyle w:val="EndNoteBibliography"/>
        <w:ind w:left="720" w:hanging="720"/>
      </w:pPr>
      <w:r w:rsidRPr="009C6B26">
        <w:t>21.</w:t>
      </w:r>
      <w:r w:rsidRPr="009C6B26">
        <w:tab/>
        <w:t xml:space="preserve">Guadagno J, Swan P, Shaikh R, Cregan SP: </w:t>
      </w:r>
      <w:r w:rsidRPr="009C6B26">
        <w:rPr>
          <w:b/>
        </w:rPr>
        <w:t>Microglia-derived IL-1beta triggers p53-mediated cell cycle arrest and apoptosis in neural precursor cells</w:t>
      </w:r>
      <w:r w:rsidRPr="009C6B26">
        <w:t xml:space="preserve">. </w:t>
      </w:r>
      <w:r w:rsidRPr="009C6B26">
        <w:rPr>
          <w:i/>
        </w:rPr>
        <w:t xml:space="preserve">Cell Death Dis </w:t>
      </w:r>
      <w:r w:rsidRPr="009C6B26">
        <w:t xml:space="preserve">2015, </w:t>
      </w:r>
      <w:r w:rsidRPr="009C6B26">
        <w:rPr>
          <w:b/>
        </w:rPr>
        <w:t>6</w:t>
      </w:r>
      <w:r w:rsidRPr="009C6B26">
        <w:t>:e1779.</w:t>
      </w:r>
    </w:p>
    <w:p w14:paraId="75553B79" w14:textId="77777777" w:rsidR="009C6B26" w:rsidRPr="009C6B26" w:rsidRDefault="009C6B26" w:rsidP="009C6B26">
      <w:pPr>
        <w:pStyle w:val="EndNoteBibliography"/>
        <w:ind w:left="720" w:hanging="720"/>
      </w:pPr>
      <w:r w:rsidRPr="009C6B26">
        <w:t>22.</w:t>
      </w:r>
      <w:r w:rsidRPr="009C6B26">
        <w:tab/>
        <w:t xml:space="preserve">Shen Y, Qin J, Bu P: </w:t>
      </w:r>
      <w:r w:rsidRPr="009C6B26">
        <w:rPr>
          <w:b/>
        </w:rPr>
        <w:t>Pathways involved in interleukin-1beta-mediated murine cardiomyocyte apoptosis</w:t>
      </w:r>
      <w:r w:rsidRPr="009C6B26">
        <w:t xml:space="preserve">. </w:t>
      </w:r>
      <w:r w:rsidRPr="009C6B26">
        <w:rPr>
          <w:i/>
        </w:rPr>
        <w:t xml:space="preserve">Tex Heart Inst J </w:t>
      </w:r>
      <w:r w:rsidRPr="009C6B26">
        <w:t xml:space="preserve">2015, </w:t>
      </w:r>
      <w:r w:rsidRPr="009C6B26">
        <w:rPr>
          <w:b/>
        </w:rPr>
        <w:t>42</w:t>
      </w:r>
      <w:r w:rsidRPr="009C6B26">
        <w:t>(2):109-116.</w:t>
      </w:r>
    </w:p>
    <w:p w14:paraId="26E59843" w14:textId="77777777" w:rsidR="009C6B26" w:rsidRPr="009C6B26" w:rsidRDefault="009C6B26" w:rsidP="009C6B26">
      <w:pPr>
        <w:pStyle w:val="EndNoteBibliography"/>
        <w:ind w:left="720" w:hanging="720"/>
      </w:pPr>
      <w:r w:rsidRPr="009C6B26">
        <w:t>23.</w:t>
      </w:r>
      <w:r w:rsidRPr="009C6B26">
        <w:tab/>
        <w:t xml:space="preserve">Liberti MV, Locasale JW: </w:t>
      </w:r>
      <w:r w:rsidRPr="009C6B26">
        <w:rPr>
          <w:b/>
        </w:rPr>
        <w:t>The Warburg Effect: How Does it Benefit Cancer Cells?</w:t>
      </w:r>
      <w:r w:rsidRPr="009C6B26">
        <w:t xml:space="preserve"> </w:t>
      </w:r>
      <w:r w:rsidRPr="009C6B26">
        <w:rPr>
          <w:i/>
        </w:rPr>
        <w:t xml:space="preserve">Trends Biochem Sci </w:t>
      </w:r>
      <w:r w:rsidRPr="009C6B26">
        <w:t xml:space="preserve">2016, </w:t>
      </w:r>
      <w:r w:rsidRPr="009C6B26">
        <w:rPr>
          <w:b/>
        </w:rPr>
        <w:t>41</w:t>
      </w:r>
      <w:r w:rsidRPr="009C6B26">
        <w:t>(3):211-218.</w:t>
      </w:r>
    </w:p>
    <w:p w14:paraId="18EFA8D9" w14:textId="77777777" w:rsidR="009C6B26" w:rsidRPr="009C6B26" w:rsidRDefault="009C6B26" w:rsidP="009C6B26">
      <w:pPr>
        <w:pStyle w:val="EndNoteBibliography"/>
        <w:ind w:left="720" w:hanging="720"/>
      </w:pPr>
      <w:r w:rsidRPr="009C6B26">
        <w:t>24.</w:t>
      </w:r>
      <w:r w:rsidRPr="009C6B26">
        <w:tab/>
        <w:t xml:space="preserve">Hoshina S, Sekizuka T, Kataoka M, Hasegawa H, Hamada H, Kuroda M, Katano H: </w:t>
      </w:r>
      <w:r w:rsidRPr="009C6B26">
        <w:rPr>
          <w:b/>
        </w:rPr>
        <w:t>Profile of Exosomal and Intracellular microRNA in Gamma-Herpesvirus-Infected Lymphoma Cell Lines</w:t>
      </w:r>
      <w:r w:rsidRPr="009C6B26">
        <w:t xml:space="preserve">. </w:t>
      </w:r>
      <w:r w:rsidRPr="009C6B26">
        <w:rPr>
          <w:i/>
        </w:rPr>
        <w:t xml:space="preserve">PLoS One </w:t>
      </w:r>
      <w:r w:rsidRPr="009C6B26">
        <w:t xml:space="preserve">2016, </w:t>
      </w:r>
      <w:r w:rsidRPr="009C6B26">
        <w:rPr>
          <w:b/>
        </w:rPr>
        <w:t>11</w:t>
      </w:r>
      <w:r w:rsidRPr="009C6B26">
        <w:t>(9):e0162574.</w:t>
      </w:r>
    </w:p>
    <w:p w14:paraId="0DA6D5C0" w14:textId="77777777" w:rsidR="009C6B26" w:rsidRPr="009C6B26" w:rsidRDefault="009C6B26" w:rsidP="009C6B26">
      <w:pPr>
        <w:pStyle w:val="EndNoteBibliography"/>
        <w:ind w:left="720" w:hanging="720"/>
      </w:pPr>
      <w:r w:rsidRPr="009C6B26">
        <w:lastRenderedPageBreak/>
        <w:t>25.</w:t>
      </w:r>
      <w:r w:rsidRPr="009C6B26">
        <w:tab/>
        <w:t xml:space="preserve">Qin J, Li W, Gao SJ, Lu C: </w:t>
      </w:r>
      <w:r w:rsidRPr="009C6B26">
        <w:rPr>
          <w:b/>
        </w:rPr>
        <w:t>KSHV microRNAs: Tricks of the Devil</w:t>
      </w:r>
      <w:r w:rsidRPr="009C6B26">
        <w:t xml:space="preserve">. </w:t>
      </w:r>
      <w:r w:rsidRPr="009C6B26">
        <w:rPr>
          <w:i/>
        </w:rPr>
        <w:t xml:space="preserve">Trends Microbiol </w:t>
      </w:r>
      <w:r w:rsidRPr="009C6B26">
        <w:t xml:space="preserve">2017, </w:t>
      </w:r>
      <w:r w:rsidRPr="009C6B26">
        <w:rPr>
          <w:b/>
        </w:rPr>
        <w:t>25</w:t>
      </w:r>
      <w:r w:rsidRPr="009C6B26">
        <w:t>(8):648-661.</w:t>
      </w:r>
    </w:p>
    <w:p w14:paraId="1AFEBD55" w14:textId="77777777" w:rsidR="009C6B26" w:rsidRPr="009C6B26" w:rsidRDefault="009C6B26" w:rsidP="009C6B26">
      <w:pPr>
        <w:pStyle w:val="EndNoteBibliography"/>
        <w:ind w:left="720" w:hanging="720"/>
      </w:pPr>
      <w:r w:rsidRPr="009C6B26">
        <w:t>26.</w:t>
      </w:r>
      <w:r w:rsidRPr="009C6B26">
        <w:tab/>
        <w:t xml:space="preserve">Yogev O, Henderson S, Hayes MJ, Marelli SS, Ofir-Birin Y, Regev-Rudzki N, Herrero J, Enver T: </w:t>
      </w:r>
      <w:r w:rsidRPr="009C6B26">
        <w:rPr>
          <w:b/>
        </w:rPr>
        <w:t>Herpesviruses shape tumour microenvironment through exosomal transfer of viral microRNAs</w:t>
      </w:r>
      <w:r w:rsidRPr="009C6B26">
        <w:t xml:space="preserve">. </w:t>
      </w:r>
      <w:r w:rsidRPr="009C6B26">
        <w:rPr>
          <w:i/>
        </w:rPr>
        <w:t xml:space="preserve">PLoS Pathog </w:t>
      </w:r>
      <w:r w:rsidRPr="009C6B26">
        <w:t xml:space="preserve">2017, </w:t>
      </w:r>
      <w:r w:rsidRPr="009C6B26">
        <w:rPr>
          <w:b/>
        </w:rPr>
        <w:t>13</w:t>
      </w:r>
      <w:r w:rsidRPr="009C6B26">
        <w:t>(8):e1006524.</w:t>
      </w:r>
    </w:p>
    <w:p w14:paraId="4B1683B4" w14:textId="77777777" w:rsidR="009C6B26" w:rsidRPr="009C6B26" w:rsidRDefault="009C6B26" w:rsidP="009C6B26">
      <w:pPr>
        <w:pStyle w:val="EndNoteBibliography"/>
        <w:ind w:left="720" w:hanging="720"/>
      </w:pPr>
      <w:r w:rsidRPr="009C6B26">
        <w:t>27.</w:t>
      </w:r>
      <w:r w:rsidRPr="009C6B26">
        <w:tab/>
        <w:t>Bonuccelli G, Tsirigos A, Whitaker-Menezes D, Pavlides S, Pestell RG, Chiavarina B, Frank PG, Flomenberg N, Howell A, Martinez-Outschoorn UE</w:t>
      </w:r>
      <w:r w:rsidRPr="009C6B26">
        <w:rPr>
          <w:i/>
        </w:rPr>
        <w:t xml:space="preserve"> et al</w:t>
      </w:r>
      <w:r w:rsidRPr="009C6B26">
        <w:t xml:space="preserve">: </w:t>
      </w:r>
      <w:r w:rsidRPr="009C6B26">
        <w:rPr>
          <w:b/>
        </w:rPr>
        <w:t>Ketones and lactate "fuel" tumor growth and metastasis: Evidence that epithelial cancer cells use oxidative mitochondrial metabolism</w:t>
      </w:r>
      <w:r w:rsidRPr="009C6B26">
        <w:t xml:space="preserve">. </w:t>
      </w:r>
      <w:r w:rsidRPr="009C6B26">
        <w:rPr>
          <w:i/>
        </w:rPr>
        <w:t xml:space="preserve">Cell Cycle </w:t>
      </w:r>
      <w:r w:rsidRPr="009C6B26">
        <w:t xml:space="preserve">2010, </w:t>
      </w:r>
      <w:r w:rsidRPr="009C6B26">
        <w:rPr>
          <w:b/>
        </w:rPr>
        <w:t>9</w:t>
      </w:r>
      <w:r w:rsidRPr="009C6B26">
        <w:t>(17):3506-3514.</w:t>
      </w:r>
    </w:p>
    <w:p w14:paraId="05DB860C" w14:textId="77777777" w:rsidR="009C6B26" w:rsidRPr="009C6B26" w:rsidRDefault="009C6B26" w:rsidP="009C6B26">
      <w:pPr>
        <w:pStyle w:val="EndNoteBibliography"/>
        <w:ind w:left="720" w:hanging="720"/>
      </w:pPr>
      <w:r w:rsidRPr="009C6B26">
        <w:t>28.</w:t>
      </w:r>
      <w:r w:rsidRPr="009C6B26">
        <w:tab/>
        <w:t xml:space="preserve">Abend JR, Ramalingam D, Kieffer-Kwon P, Uldrick TS, Yarchoan R, Ziegelbauer JM: </w:t>
      </w:r>
      <w:r w:rsidRPr="009C6B26">
        <w:rPr>
          <w:b/>
        </w:rPr>
        <w:t>Kaposi's sarcoma-associated herpesvirus microRNAs target IRAK1 and MYD88, two components of the toll-like receptor/interleukin-1R signaling cascade, to reduce inflammatory-cytokine expression</w:t>
      </w:r>
      <w:r w:rsidRPr="009C6B26">
        <w:t xml:space="preserve">. </w:t>
      </w:r>
      <w:r w:rsidRPr="009C6B26">
        <w:rPr>
          <w:i/>
        </w:rPr>
        <w:t xml:space="preserve">J Virol </w:t>
      </w:r>
      <w:r w:rsidRPr="009C6B26">
        <w:t xml:space="preserve">2012, </w:t>
      </w:r>
      <w:r w:rsidRPr="009C6B26">
        <w:rPr>
          <w:b/>
        </w:rPr>
        <w:t>86</w:t>
      </w:r>
      <w:r w:rsidRPr="009C6B26">
        <w:t>(21):11663-11674.</w:t>
      </w:r>
    </w:p>
    <w:p w14:paraId="3C1F3635" w14:textId="77777777" w:rsidR="009C6B26" w:rsidRPr="009C6B26" w:rsidRDefault="009C6B26" w:rsidP="009C6B26">
      <w:pPr>
        <w:pStyle w:val="EndNoteBibliography"/>
        <w:ind w:left="720" w:hanging="720"/>
      </w:pPr>
      <w:r w:rsidRPr="009C6B26">
        <w:t>29.</w:t>
      </w:r>
      <w:r w:rsidRPr="009C6B26">
        <w:tab/>
        <w:t xml:space="preserve">Nachmani D, Stern-Ginossar N, Sarid R, Mandelboim O: </w:t>
      </w:r>
      <w:r w:rsidRPr="009C6B26">
        <w:rPr>
          <w:b/>
        </w:rPr>
        <w:t>Diverse herpesvirus microRNAs target the stress-induced immune ligand MICB to escape recognition by natural killer cells</w:t>
      </w:r>
      <w:r w:rsidRPr="009C6B26">
        <w:t xml:space="preserve">. </w:t>
      </w:r>
      <w:r w:rsidRPr="009C6B26">
        <w:rPr>
          <w:i/>
        </w:rPr>
        <w:t xml:space="preserve">Cell Host Microbe </w:t>
      </w:r>
      <w:r w:rsidRPr="009C6B26">
        <w:t xml:space="preserve">2009, </w:t>
      </w:r>
      <w:r w:rsidRPr="009C6B26">
        <w:rPr>
          <w:b/>
        </w:rPr>
        <w:t>5</w:t>
      </w:r>
      <w:r w:rsidRPr="009C6B26">
        <w:t>(4):376-385.</w:t>
      </w:r>
    </w:p>
    <w:p w14:paraId="7725361E" w14:textId="77777777" w:rsidR="009C6B26" w:rsidRPr="009C6B26" w:rsidRDefault="009C6B26" w:rsidP="009C6B26">
      <w:pPr>
        <w:pStyle w:val="EndNoteBibliography"/>
        <w:ind w:left="720" w:hanging="720"/>
      </w:pPr>
      <w:r w:rsidRPr="009C6B26">
        <w:t>30.</w:t>
      </w:r>
      <w:r w:rsidRPr="009C6B26">
        <w:tab/>
        <w:t xml:space="preserve">Gottwein E, Cullen BR: </w:t>
      </w:r>
      <w:r w:rsidRPr="009C6B26">
        <w:rPr>
          <w:b/>
        </w:rPr>
        <w:t>A human herpesvirus microRNA inhibits p21 expression and attenuates p21-mediated cell cycle arrest</w:t>
      </w:r>
      <w:r w:rsidRPr="009C6B26">
        <w:t xml:space="preserve">. </w:t>
      </w:r>
      <w:r w:rsidRPr="009C6B26">
        <w:rPr>
          <w:i/>
        </w:rPr>
        <w:t xml:space="preserve">J Virol </w:t>
      </w:r>
      <w:r w:rsidRPr="009C6B26">
        <w:t xml:space="preserve">2010, </w:t>
      </w:r>
      <w:r w:rsidRPr="009C6B26">
        <w:rPr>
          <w:b/>
        </w:rPr>
        <w:t>84</w:t>
      </w:r>
      <w:r w:rsidRPr="009C6B26">
        <w:t>(10):5229-5237.</w:t>
      </w:r>
    </w:p>
    <w:p w14:paraId="4DA92603" w14:textId="77777777" w:rsidR="009C6B26" w:rsidRPr="009C6B26" w:rsidRDefault="009C6B26" w:rsidP="009C6B26">
      <w:pPr>
        <w:pStyle w:val="EndNoteBibliography"/>
        <w:ind w:left="720" w:hanging="720"/>
      </w:pPr>
      <w:r w:rsidRPr="009C6B26">
        <w:t>31.</w:t>
      </w:r>
      <w:r w:rsidRPr="009C6B26">
        <w:tab/>
        <w:t xml:space="preserve">Abend JR, Uldrick T, Ziegelbauer JM: </w:t>
      </w:r>
      <w:r w:rsidRPr="009C6B26">
        <w:rPr>
          <w:b/>
        </w:rPr>
        <w:t>Regulation of tumor necrosis factor-like weak inducer of apoptosis receptor protein (TWEAKR) expression by Kaposi's sarcoma-associated herpesvirus microRNA prevents TWEAK-induced apoptosis and inflammatory cytokine expression</w:t>
      </w:r>
      <w:r w:rsidRPr="009C6B26">
        <w:t xml:space="preserve">. </w:t>
      </w:r>
      <w:r w:rsidRPr="009C6B26">
        <w:rPr>
          <w:i/>
        </w:rPr>
        <w:t xml:space="preserve">J Virol </w:t>
      </w:r>
      <w:r w:rsidRPr="009C6B26">
        <w:t xml:space="preserve">2010, </w:t>
      </w:r>
      <w:r w:rsidRPr="009C6B26">
        <w:rPr>
          <w:b/>
        </w:rPr>
        <w:t>84</w:t>
      </w:r>
      <w:r w:rsidRPr="009C6B26">
        <w:t>(23):12139-12151.</w:t>
      </w:r>
    </w:p>
    <w:p w14:paraId="182C98A5" w14:textId="77777777" w:rsidR="009C6B26" w:rsidRPr="009C6B26" w:rsidRDefault="009C6B26" w:rsidP="009C6B26">
      <w:pPr>
        <w:pStyle w:val="EndNoteBibliography"/>
        <w:ind w:left="720" w:hanging="720"/>
      </w:pPr>
      <w:r w:rsidRPr="009C6B26">
        <w:t>32.</w:t>
      </w:r>
      <w:r w:rsidRPr="009C6B26">
        <w:tab/>
        <w:t xml:space="preserve">Bellare P, Ganem D: </w:t>
      </w:r>
      <w:r w:rsidRPr="009C6B26">
        <w:rPr>
          <w:b/>
        </w:rPr>
        <w:t>Regulation of KSHV lytic switch protein expression by a virus-encoded microRNA: an evolutionary adaptation that fine-tunes lytic reactivation</w:t>
      </w:r>
      <w:r w:rsidRPr="009C6B26">
        <w:t xml:space="preserve">. </w:t>
      </w:r>
      <w:r w:rsidRPr="009C6B26">
        <w:rPr>
          <w:i/>
        </w:rPr>
        <w:t xml:space="preserve">Cell Host Microbe </w:t>
      </w:r>
      <w:r w:rsidRPr="009C6B26">
        <w:t xml:space="preserve">2009, </w:t>
      </w:r>
      <w:r w:rsidRPr="009C6B26">
        <w:rPr>
          <w:b/>
        </w:rPr>
        <w:t>6</w:t>
      </w:r>
      <w:r w:rsidRPr="009C6B26">
        <w:t>(6):570-575.</w:t>
      </w:r>
    </w:p>
    <w:p w14:paraId="4830D462" w14:textId="77777777" w:rsidR="009C6B26" w:rsidRPr="009C6B26" w:rsidRDefault="009C6B26" w:rsidP="009C6B26">
      <w:pPr>
        <w:pStyle w:val="EndNoteBibliography"/>
        <w:ind w:left="720" w:hanging="720"/>
      </w:pPr>
      <w:r w:rsidRPr="009C6B26">
        <w:t>33.</w:t>
      </w:r>
      <w:r w:rsidRPr="009C6B26">
        <w:tab/>
        <w:t xml:space="preserve">Lin X, Liang D, He Z, Deng Q, Robertson ES, Lan K: </w:t>
      </w:r>
      <w:r w:rsidRPr="009C6B26">
        <w:rPr>
          <w:b/>
        </w:rPr>
        <w:t>miR-K12-7-5p encoded by Kaposi's sarcoma-associated herpesvirus stabilizes the latent state by targeting viral ORF50/RTA</w:t>
      </w:r>
      <w:r w:rsidRPr="009C6B26">
        <w:t xml:space="preserve">. </w:t>
      </w:r>
      <w:r w:rsidRPr="009C6B26">
        <w:rPr>
          <w:i/>
        </w:rPr>
        <w:t xml:space="preserve">PLoS One </w:t>
      </w:r>
      <w:r w:rsidRPr="009C6B26">
        <w:t xml:space="preserve">2011, </w:t>
      </w:r>
      <w:r w:rsidRPr="009C6B26">
        <w:rPr>
          <w:b/>
        </w:rPr>
        <w:t>6</w:t>
      </w:r>
      <w:r w:rsidRPr="009C6B26">
        <w:t>(1):e16224.</w:t>
      </w:r>
    </w:p>
    <w:p w14:paraId="3AD59465" w14:textId="77777777" w:rsidR="009C6B26" w:rsidRPr="009C6B26" w:rsidRDefault="009C6B26" w:rsidP="009C6B26">
      <w:pPr>
        <w:pStyle w:val="EndNoteBibliography"/>
        <w:ind w:left="720" w:hanging="720"/>
      </w:pPr>
      <w:r w:rsidRPr="009C6B26">
        <w:t>34.</w:t>
      </w:r>
      <w:r w:rsidRPr="009C6B26">
        <w:tab/>
        <w:t xml:space="preserve">Lu F, Stedman W, Yousef M, Renne R, Lieberman PM: </w:t>
      </w:r>
      <w:r w:rsidRPr="009C6B26">
        <w:rPr>
          <w:b/>
        </w:rPr>
        <w:t>Epigenetic regulation of Kaposi's sarcoma-associated herpesvirus latency by virus-encoded microRNAs that target Rta and the cellular Rbl2-DNMT pathway</w:t>
      </w:r>
      <w:r w:rsidRPr="009C6B26">
        <w:t xml:space="preserve">. </w:t>
      </w:r>
      <w:r w:rsidRPr="009C6B26">
        <w:rPr>
          <w:i/>
        </w:rPr>
        <w:t xml:space="preserve">J Virol </w:t>
      </w:r>
      <w:r w:rsidRPr="009C6B26">
        <w:t xml:space="preserve">2010, </w:t>
      </w:r>
      <w:r w:rsidRPr="009C6B26">
        <w:rPr>
          <w:b/>
        </w:rPr>
        <w:t>84</w:t>
      </w:r>
      <w:r w:rsidRPr="009C6B26">
        <w:t>(6):2697-2706.</w:t>
      </w:r>
    </w:p>
    <w:p w14:paraId="4400C297" w14:textId="77777777" w:rsidR="009C6B26" w:rsidRPr="009C6B26" w:rsidRDefault="009C6B26" w:rsidP="009C6B26">
      <w:pPr>
        <w:pStyle w:val="EndNoteBibliography"/>
        <w:ind w:left="720" w:hanging="720"/>
      </w:pPr>
      <w:r w:rsidRPr="009C6B26">
        <w:t>35.</w:t>
      </w:r>
      <w:r w:rsidRPr="009C6B26">
        <w:tab/>
        <w:t xml:space="preserve">Plaisance-Bonstaff K, Choi HS, Beals T, Krueger BJ, Boss IW, Gay LA, Haecker I, Hu J, Renne R: </w:t>
      </w:r>
      <w:r w:rsidRPr="009C6B26">
        <w:rPr>
          <w:b/>
        </w:rPr>
        <w:t>KSHV miRNAs decrease expression of lytic genes in latently infected PEL and endothelial cells by targeting host transcription factors</w:t>
      </w:r>
      <w:r w:rsidRPr="009C6B26">
        <w:t xml:space="preserve">. </w:t>
      </w:r>
      <w:r w:rsidRPr="009C6B26">
        <w:rPr>
          <w:i/>
        </w:rPr>
        <w:t xml:space="preserve">Viruses </w:t>
      </w:r>
      <w:r w:rsidRPr="009C6B26">
        <w:t xml:space="preserve">2014, </w:t>
      </w:r>
      <w:r w:rsidRPr="009C6B26">
        <w:rPr>
          <w:b/>
        </w:rPr>
        <w:t>6</w:t>
      </w:r>
      <w:r w:rsidRPr="009C6B26">
        <w:t>(10):4005-4023.</w:t>
      </w:r>
    </w:p>
    <w:p w14:paraId="1351F058" w14:textId="77777777" w:rsidR="009C6B26" w:rsidRPr="009C6B26" w:rsidRDefault="009C6B26" w:rsidP="009C6B26">
      <w:pPr>
        <w:pStyle w:val="EndNoteBibliography"/>
        <w:ind w:left="720" w:hanging="720"/>
      </w:pPr>
      <w:r w:rsidRPr="009C6B26">
        <w:t>36.</w:t>
      </w:r>
      <w:r w:rsidRPr="009C6B26">
        <w:tab/>
        <w:t xml:space="preserve">Riva G, Barozzi P, Torelli G, Luppi M: </w:t>
      </w:r>
      <w:r w:rsidRPr="009C6B26">
        <w:rPr>
          <w:b/>
        </w:rPr>
        <w:t>Immunological and inflammatory features of Kaposi's sarcoma and other Kaposi's sarcoma-associated herpesvirus/human herpesvirus 8-associated neoplasias</w:t>
      </w:r>
      <w:r w:rsidRPr="009C6B26">
        <w:t xml:space="preserve">. </w:t>
      </w:r>
      <w:r w:rsidRPr="009C6B26">
        <w:rPr>
          <w:i/>
        </w:rPr>
        <w:t xml:space="preserve">AIDS Rev </w:t>
      </w:r>
      <w:r w:rsidRPr="009C6B26">
        <w:t xml:space="preserve">2010, </w:t>
      </w:r>
      <w:r w:rsidRPr="009C6B26">
        <w:rPr>
          <w:b/>
        </w:rPr>
        <w:t>12</w:t>
      </w:r>
      <w:r w:rsidRPr="009C6B26">
        <w:t>(1):40-51.</w:t>
      </w:r>
    </w:p>
    <w:p w14:paraId="2E719044" w14:textId="77777777" w:rsidR="009C6B26" w:rsidRPr="009C6B26" w:rsidRDefault="009C6B26" w:rsidP="009C6B26">
      <w:pPr>
        <w:pStyle w:val="EndNoteBibliography"/>
        <w:ind w:left="720" w:hanging="720"/>
      </w:pPr>
      <w:r w:rsidRPr="009C6B26">
        <w:t>37.</w:t>
      </w:r>
      <w:r w:rsidRPr="009C6B26">
        <w:tab/>
        <w:t xml:space="preserve">Hurwitz SN, Nkosi D, Conlon MM, York SB, Liu X, Tremblay DC, Meckes DG, Jr.: </w:t>
      </w:r>
      <w:r w:rsidRPr="009C6B26">
        <w:rPr>
          <w:b/>
        </w:rPr>
        <w:t>CD63 Regulates Epstein-Barr Virus LMP1 Exosomal Packaging, Enhancement of Vesicle Production, and Noncanonical NF-kappaB Signaling</w:t>
      </w:r>
      <w:r w:rsidRPr="009C6B26">
        <w:t xml:space="preserve">. </w:t>
      </w:r>
      <w:r w:rsidRPr="009C6B26">
        <w:rPr>
          <w:i/>
        </w:rPr>
        <w:t xml:space="preserve">J Virol </w:t>
      </w:r>
      <w:r w:rsidRPr="009C6B26">
        <w:t xml:space="preserve">2017, </w:t>
      </w:r>
      <w:r w:rsidRPr="009C6B26">
        <w:rPr>
          <w:b/>
        </w:rPr>
        <w:t>91</w:t>
      </w:r>
      <w:r w:rsidRPr="009C6B26">
        <w:t>(5).</w:t>
      </w:r>
    </w:p>
    <w:p w14:paraId="49E87E57" w14:textId="77777777" w:rsidR="009C6B26" w:rsidRPr="009C6B26" w:rsidRDefault="009C6B26" w:rsidP="009C6B26">
      <w:pPr>
        <w:pStyle w:val="EndNoteBibliography"/>
        <w:ind w:left="720" w:hanging="720"/>
      </w:pPr>
      <w:r w:rsidRPr="009C6B26">
        <w:t>38.</w:t>
      </w:r>
      <w:r w:rsidRPr="009C6B26">
        <w:tab/>
        <w:t xml:space="preserve">Kobayashi E, Aga M, Kondo S, Whitehurst C, Yoshizaki T, Pagano JS, Shackelford J: </w:t>
      </w:r>
      <w:r w:rsidRPr="009C6B26">
        <w:rPr>
          <w:b/>
        </w:rPr>
        <w:t>C-Terminal Farnesylation of UCH-L1 Plays a Role in Transport of Epstein-Barr Virus Primary Oncoprotein LMP1 to Exosomes</w:t>
      </w:r>
      <w:r w:rsidRPr="009C6B26">
        <w:t xml:space="preserve">. </w:t>
      </w:r>
      <w:r w:rsidRPr="009C6B26">
        <w:rPr>
          <w:i/>
        </w:rPr>
        <w:t xml:space="preserve">mSphere </w:t>
      </w:r>
      <w:r w:rsidRPr="009C6B26">
        <w:t xml:space="preserve">2018, </w:t>
      </w:r>
      <w:r w:rsidRPr="009C6B26">
        <w:rPr>
          <w:b/>
        </w:rPr>
        <w:t>3</w:t>
      </w:r>
      <w:r w:rsidRPr="009C6B26">
        <w:t>(1).</w:t>
      </w:r>
    </w:p>
    <w:p w14:paraId="7B7778AF" w14:textId="77777777" w:rsidR="009C6B26" w:rsidRPr="009C6B26" w:rsidRDefault="009C6B26" w:rsidP="009C6B26">
      <w:pPr>
        <w:pStyle w:val="EndNoteBibliography"/>
        <w:ind w:left="720" w:hanging="720"/>
      </w:pPr>
      <w:r w:rsidRPr="009C6B26">
        <w:t>39.</w:t>
      </w:r>
      <w:r w:rsidRPr="009C6B26">
        <w:tab/>
        <w:t xml:space="preserve">Meckes DG, Jr., Shair KH, Marquitz AR, Kung CP, Edwards RH, Raab-Traub N: </w:t>
      </w:r>
      <w:r w:rsidRPr="009C6B26">
        <w:rPr>
          <w:b/>
        </w:rPr>
        <w:t xml:space="preserve">Human </w:t>
      </w:r>
      <w:r w:rsidRPr="009C6B26">
        <w:rPr>
          <w:b/>
        </w:rPr>
        <w:lastRenderedPageBreak/>
        <w:t>tumor virus utilizes exosomes for intercellular communication</w:t>
      </w:r>
      <w:r w:rsidRPr="009C6B26">
        <w:t xml:space="preserve">. </w:t>
      </w:r>
      <w:r w:rsidRPr="009C6B26">
        <w:rPr>
          <w:i/>
        </w:rPr>
        <w:t xml:space="preserve">Proc Natl Acad Sci U S A </w:t>
      </w:r>
      <w:r w:rsidRPr="009C6B26">
        <w:t xml:space="preserve">2010, </w:t>
      </w:r>
      <w:r w:rsidRPr="009C6B26">
        <w:rPr>
          <w:b/>
        </w:rPr>
        <w:t>107</w:t>
      </w:r>
      <w:r w:rsidRPr="009C6B26">
        <w:t>(47):20370-20375.</w:t>
      </w:r>
    </w:p>
    <w:p w14:paraId="313F93FD" w14:textId="77777777" w:rsidR="009C6B26" w:rsidRPr="009C6B26" w:rsidRDefault="009C6B26" w:rsidP="009C6B26">
      <w:pPr>
        <w:pStyle w:val="EndNoteBibliography"/>
        <w:ind w:left="720" w:hanging="720"/>
      </w:pPr>
      <w:r w:rsidRPr="009C6B26">
        <w:t>40.</w:t>
      </w:r>
      <w:r w:rsidRPr="009C6B26">
        <w:tab/>
        <w:t xml:space="preserve">Middeldorp JM, Pegtel DM: </w:t>
      </w:r>
      <w:r w:rsidRPr="009C6B26">
        <w:rPr>
          <w:b/>
        </w:rPr>
        <w:t>Multiple roles of LMP1 in Epstein-Barr virus induced immune escape</w:t>
      </w:r>
      <w:r w:rsidRPr="009C6B26">
        <w:t xml:space="preserve">. </w:t>
      </w:r>
      <w:r w:rsidRPr="009C6B26">
        <w:rPr>
          <w:i/>
        </w:rPr>
        <w:t xml:space="preserve">Semin Cancer Biol </w:t>
      </w:r>
      <w:r w:rsidRPr="009C6B26">
        <w:t xml:space="preserve">2008, </w:t>
      </w:r>
      <w:r w:rsidRPr="009C6B26">
        <w:rPr>
          <w:b/>
        </w:rPr>
        <w:t>18</w:t>
      </w:r>
      <w:r w:rsidRPr="009C6B26">
        <w:t>(6):388-396.</w:t>
      </w:r>
    </w:p>
    <w:p w14:paraId="5D243F86" w14:textId="77777777" w:rsidR="009C6B26" w:rsidRPr="009C6B26" w:rsidRDefault="009C6B26" w:rsidP="009C6B26">
      <w:pPr>
        <w:pStyle w:val="EndNoteBibliography"/>
        <w:ind w:left="720" w:hanging="720"/>
      </w:pPr>
      <w:r w:rsidRPr="009C6B26">
        <w:t>41.</w:t>
      </w:r>
      <w:r w:rsidRPr="009C6B26">
        <w:tab/>
        <w:t xml:space="preserve">Dukers DF, Meij P, Vervoort MB, Vos W, Scheper RJ, Meijer CJ, Bloemena E, Middeldorp JM: </w:t>
      </w:r>
      <w:r w:rsidRPr="009C6B26">
        <w:rPr>
          <w:b/>
        </w:rPr>
        <w:t>Direct immunosuppressive effects of EBV-encoded latent membrane protein 1</w:t>
      </w:r>
      <w:r w:rsidRPr="009C6B26">
        <w:t xml:space="preserve">. </w:t>
      </w:r>
      <w:r w:rsidRPr="009C6B26">
        <w:rPr>
          <w:i/>
        </w:rPr>
        <w:t xml:space="preserve">J Immunol </w:t>
      </w:r>
      <w:r w:rsidRPr="009C6B26">
        <w:t xml:space="preserve">2000, </w:t>
      </w:r>
      <w:r w:rsidRPr="009C6B26">
        <w:rPr>
          <w:b/>
        </w:rPr>
        <w:t>165</w:t>
      </w:r>
      <w:r w:rsidRPr="009C6B26">
        <w:t>(2):663-670.</w:t>
      </w:r>
    </w:p>
    <w:p w14:paraId="3DD6D353" w14:textId="77777777" w:rsidR="009C6B26" w:rsidRPr="009C6B26" w:rsidRDefault="009C6B26" w:rsidP="009C6B26">
      <w:pPr>
        <w:pStyle w:val="EndNoteBibliography"/>
        <w:ind w:left="720" w:hanging="720"/>
      </w:pPr>
      <w:r w:rsidRPr="009C6B26">
        <w:t>42.</w:t>
      </w:r>
      <w:r w:rsidRPr="009C6B26">
        <w:tab/>
        <w:t xml:space="preserve">Sato Y, Ochiai S, Murata T, Kanda T, Goshima F, Kimura H: </w:t>
      </w:r>
      <w:r w:rsidRPr="009C6B26">
        <w:rPr>
          <w:b/>
        </w:rPr>
        <w:t>Elimination of LMP1-expressing cells from a monolayer of gastric cancer AGS cells</w:t>
      </w:r>
      <w:r w:rsidRPr="009C6B26">
        <w:t xml:space="preserve">. </w:t>
      </w:r>
      <w:r w:rsidRPr="009C6B26">
        <w:rPr>
          <w:i/>
        </w:rPr>
        <w:t xml:space="preserve">Oncotarget </w:t>
      </w:r>
      <w:r w:rsidRPr="009C6B26">
        <w:t xml:space="preserve">2017, </w:t>
      </w:r>
      <w:r w:rsidRPr="009C6B26">
        <w:rPr>
          <w:b/>
        </w:rPr>
        <w:t>8</w:t>
      </w:r>
      <w:r w:rsidRPr="009C6B26">
        <w:t>(24):39345-39355.</w:t>
      </w:r>
    </w:p>
    <w:p w14:paraId="7757A645" w14:textId="77777777" w:rsidR="009C6B26" w:rsidRPr="009C6B26" w:rsidRDefault="009C6B26" w:rsidP="009C6B26">
      <w:pPr>
        <w:pStyle w:val="EndNoteBibliography"/>
        <w:ind w:left="720" w:hanging="720"/>
      </w:pPr>
      <w:r w:rsidRPr="009C6B26">
        <w:t>43.</w:t>
      </w:r>
      <w:r w:rsidRPr="009C6B26">
        <w:tab/>
        <w:t xml:space="preserve">Nanbo A, Kawanishi E, Yoshida R, Yoshiyama H: </w:t>
      </w:r>
      <w:r w:rsidRPr="009C6B26">
        <w:rPr>
          <w:b/>
        </w:rPr>
        <w:t>Exosomes derived from Epstein-Barr virus-infected cells are internalized via caveola-dependent endocytosis and promote phenotypic modulation in target cells</w:t>
      </w:r>
      <w:r w:rsidRPr="009C6B26">
        <w:t xml:space="preserve">. </w:t>
      </w:r>
      <w:r w:rsidRPr="009C6B26">
        <w:rPr>
          <w:i/>
        </w:rPr>
        <w:t xml:space="preserve">J Virol </w:t>
      </w:r>
      <w:r w:rsidRPr="009C6B26">
        <w:t xml:space="preserve">2013, </w:t>
      </w:r>
      <w:r w:rsidRPr="009C6B26">
        <w:rPr>
          <w:b/>
        </w:rPr>
        <w:t>87</w:t>
      </w:r>
      <w:r w:rsidRPr="009C6B26">
        <w:t>(18):10334-10347.</w:t>
      </w:r>
    </w:p>
    <w:p w14:paraId="02045F1B" w14:textId="77777777" w:rsidR="009C6B26" w:rsidRPr="009C6B26" w:rsidRDefault="009C6B26" w:rsidP="009C6B26">
      <w:pPr>
        <w:pStyle w:val="EndNoteBibliography"/>
        <w:ind w:left="720" w:hanging="720"/>
      </w:pPr>
      <w:r w:rsidRPr="009C6B26">
        <w:t>44.</w:t>
      </w:r>
      <w:r w:rsidRPr="009C6B26">
        <w:tab/>
        <w:t xml:space="preserve">Aga M, Bentz GL, Raffa S, Torrisi MR, Kondo S, Wakisaka N, Yoshizaki T, Pagano JS, Shackelford J: </w:t>
      </w:r>
      <w:r w:rsidRPr="009C6B26">
        <w:rPr>
          <w:b/>
        </w:rPr>
        <w:t>Exosomal HIF1alpha supports invasive potential of nasopharyngeal carcinoma-associated LMP1-positive exosomes</w:t>
      </w:r>
      <w:r w:rsidRPr="009C6B26">
        <w:t xml:space="preserve">. </w:t>
      </w:r>
      <w:r w:rsidRPr="009C6B26">
        <w:rPr>
          <w:i/>
        </w:rPr>
        <w:t xml:space="preserve">Oncogene </w:t>
      </w:r>
      <w:r w:rsidRPr="009C6B26">
        <w:t xml:space="preserve">2014, </w:t>
      </w:r>
      <w:r w:rsidRPr="009C6B26">
        <w:rPr>
          <w:b/>
        </w:rPr>
        <w:t>33</w:t>
      </w:r>
      <w:r w:rsidRPr="009C6B26">
        <w:t>(37):4613-4622.</w:t>
      </w:r>
    </w:p>
    <w:p w14:paraId="2D4E4630" w14:textId="77777777" w:rsidR="009C6B26" w:rsidRPr="009C6B26" w:rsidRDefault="009C6B26" w:rsidP="009C6B26">
      <w:pPr>
        <w:pStyle w:val="EndNoteBibliography"/>
        <w:ind w:left="720" w:hanging="720"/>
      </w:pPr>
      <w:r w:rsidRPr="009C6B26">
        <w:t>45.</w:t>
      </w:r>
      <w:r w:rsidRPr="009C6B26">
        <w:tab/>
        <w:t xml:space="preserve">Ikeda M, Longnecker R: </w:t>
      </w:r>
      <w:r w:rsidRPr="009C6B26">
        <w:rPr>
          <w:b/>
        </w:rPr>
        <w:t>Cholesterol is critical for Epstein-Barr virus latent membrane protein 2A trafficking and protein stability</w:t>
      </w:r>
      <w:r w:rsidRPr="009C6B26">
        <w:t xml:space="preserve">. </w:t>
      </w:r>
      <w:r w:rsidRPr="009C6B26">
        <w:rPr>
          <w:i/>
        </w:rPr>
        <w:t xml:space="preserve">Virology </w:t>
      </w:r>
      <w:r w:rsidRPr="009C6B26">
        <w:t xml:space="preserve">2007, </w:t>
      </w:r>
      <w:r w:rsidRPr="009C6B26">
        <w:rPr>
          <w:b/>
        </w:rPr>
        <w:t>360</w:t>
      </w:r>
      <w:r w:rsidRPr="009C6B26">
        <w:t>(2):461-468.</w:t>
      </w:r>
    </w:p>
    <w:p w14:paraId="152FF0B8" w14:textId="77777777" w:rsidR="009C6B26" w:rsidRPr="009C6B26" w:rsidRDefault="009C6B26" w:rsidP="009C6B26">
      <w:pPr>
        <w:pStyle w:val="EndNoteBibliography"/>
        <w:ind w:left="720" w:hanging="720"/>
      </w:pPr>
      <w:r w:rsidRPr="009C6B26">
        <w:t>46.</w:t>
      </w:r>
      <w:r w:rsidRPr="009C6B26">
        <w:tab/>
        <w:t xml:space="preserve">Pang MF, Lin KW, Peh SC: </w:t>
      </w:r>
      <w:r w:rsidRPr="009C6B26">
        <w:rPr>
          <w:b/>
        </w:rPr>
        <w:t>The signaling pathways of Epstein-Barr virus-encoded latent membrane protein 2A (LMP2A) in latency and cancer</w:t>
      </w:r>
      <w:r w:rsidRPr="009C6B26">
        <w:t xml:space="preserve">. </w:t>
      </w:r>
      <w:r w:rsidRPr="009C6B26">
        <w:rPr>
          <w:i/>
        </w:rPr>
        <w:t xml:space="preserve">Cell Mol Biol Lett </w:t>
      </w:r>
      <w:r w:rsidRPr="009C6B26">
        <w:t xml:space="preserve">2009, </w:t>
      </w:r>
      <w:r w:rsidRPr="009C6B26">
        <w:rPr>
          <w:b/>
        </w:rPr>
        <w:t>14</w:t>
      </w:r>
      <w:r w:rsidRPr="009C6B26">
        <w:t>(2):222-247.</w:t>
      </w:r>
    </w:p>
    <w:p w14:paraId="0995FD9A" w14:textId="77777777" w:rsidR="009C6B26" w:rsidRPr="009C6B26" w:rsidRDefault="009C6B26" w:rsidP="009C6B26">
      <w:pPr>
        <w:pStyle w:val="EndNoteBibliography"/>
        <w:ind w:left="720" w:hanging="720"/>
      </w:pPr>
      <w:r w:rsidRPr="009C6B26">
        <w:t>47.</w:t>
      </w:r>
      <w:r w:rsidRPr="009C6B26">
        <w:tab/>
        <w:t xml:space="preserve">Raimondi AR, Molinolo AA, Itoiz ME: </w:t>
      </w:r>
      <w:r w:rsidRPr="009C6B26">
        <w:rPr>
          <w:b/>
        </w:rPr>
        <w:t>Fibroblast growth factor-2 expression during experimental oral carcinogenesis. Its possible role in the induction of pre-malignant fibrosis</w:t>
      </w:r>
      <w:r w:rsidRPr="009C6B26">
        <w:t xml:space="preserve">. </w:t>
      </w:r>
      <w:r w:rsidRPr="009C6B26">
        <w:rPr>
          <w:i/>
        </w:rPr>
        <w:t xml:space="preserve">J Oral Pathol Med </w:t>
      </w:r>
      <w:r w:rsidRPr="009C6B26">
        <w:t xml:space="preserve">2006, </w:t>
      </w:r>
      <w:r w:rsidRPr="009C6B26">
        <w:rPr>
          <w:b/>
        </w:rPr>
        <w:t>35</w:t>
      </w:r>
      <w:r w:rsidRPr="009C6B26">
        <w:t>(4):212-217.</w:t>
      </w:r>
    </w:p>
    <w:p w14:paraId="6183FA51" w14:textId="77777777" w:rsidR="009C6B26" w:rsidRPr="009C6B26" w:rsidRDefault="009C6B26" w:rsidP="009C6B26">
      <w:pPr>
        <w:pStyle w:val="EndNoteBibliography"/>
        <w:ind w:left="720" w:hanging="720"/>
      </w:pPr>
      <w:r w:rsidRPr="009C6B26">
        <w:t>48.</w:t>
      </w:r>
      <w:r w:rsidRPr="009C6B26">
        <w:tab/>
        <w:t xml:space="preserve">Ceccarelli S, Visco V, Raffa S, Wakisaka N, Pagano JS, Torrisi MR: </w:t>
      </w:r>
      <w:r w:rsidRPr="009C6B26">
        <w:rPr>
          <w:b/>
        </w:rPr>
        <w:t>Epstein-Barr virus latent membrane protein 1 promotes concentration in multivesicular bodies of fibroblast growth factor 2 and its release through exosomes</w:t>
      </w:r>
      <w:r w:rsidRPr="009C6B26">
        <w:t xml:space="preserve">. </w:t>
      </w:r>
      <w:r w:rsidRPr="009C6B26">
        <w:rPr>
          <w:i/>
        </w:rPr>
        <w:t xml:space="preserve">Int J Cancer </w:t>
      </w:r>
      <w:r w:rsidRPr="009C6B26">
        <w:t xml:space="preserve">2007, </w:t>
      </w:r>
      <w:r w:rsidRPr="009C6B26">
        <w:rPr>
          <w:b/>
        </w:rPr>
        <w:t>121</w:t>
      </w:r>
      <w:r w:rsidRPr="009C6B26">
        <w:t>(7):1494-1506.</w:t>
      </w:r>
    </w:p>
    <w:p w14:paraId="316E1868" w14:textId="77777777" w:rsidR="009C6B26" w:rsidRPr="009C6B26" w:rsidRDefault="009C6B26" w:rsidP="009C6B26">
      <w:pPr>
        <w:pStyle w:val="EndNoteBibliography"/>
        <w:ind w:left="720" w:hanging="720"/>
      </w:pPr>
      <w:r w:rsidRPr="009C6B26">
        <w:t>49.</w:t>
      </w:r>
      <w:r w:rsidRPr="009C6B26">
        <w:tab/>
        <w:t xml:space="preserve">Miller WE, Raab-Traub N: </w:t>
      </w:r>
      <w:r w:rsidRPr="009C6B26">
        <w:rPr>
          <w:b/>
        </w:rPr>
        <w:t>The EGFR as a target for viral oncoproteins</w:t>
      </w:r>
      <w:r w:rsidRPr="009C6B26">
        <w:t xml:space="preserve">. </w:t>
      </w:r>
      <w:r w:rsidRPr="009C6B26">
        <w:rPr>
          <w:i/>
        </w:rPr>
        <w:t xml:space="preserve">Trends Microbiol </w:t>
      </w:r>
      <w:r w:rsidRPr="009C6B26">
        <w:t xml:space="preserve">1999, </w:t>
      </w:r>
      <w:r w:rsidRPr="009C6B26">
        <w:rPr>
          <w:b/>
        </w:rPr>
        <w:t>7</w:t>
      </w:r>
      <w:r w:rsidRPr="009C6B26">
        <w:t>(11):453-458.</w:t>
      </w:r>
    </w:p>
    <w:p w14:paraId="63A453DE" w14:textId="77777777" w:rsidR="009C6B26" w:rsidRPr="009C6B26" w:rsidRDefault="009C6B26" w:rsidP="009C6B26">
      <w:pPr>
        <w:pStyle w:val="EndNoteBibliography"/>
        <w:ind w:left="720" w:hanging="720"/>
      </w:pPr>
      <w:r w:rsidRPr="009C6B26">
        <w:t>50.</w:t>
      </w:r>
      <w:r w:rsidRPr="009C6B26">
        <w:tab/>
        <w:t xml:space="preserve">Al-Nedawi K, Meehan B, Kerbel RS, Allison AC, Rak J: </w:t>
      </w:r>
      <w:r w:rsidRPr="009C6B26">
        <w:rPr>
          <w:b/>
        </w:rPr>
        <w:t>Endothelial expression of autocrine VEGF upon the uptake of tumor-derived microvesicles containing oncogenic EGFR</w:t>
      </w:r>
      <w:r w:rsidRPr="009C6B26">
        <w:t xml:space="preserve">. </w:t>
      </w:r>
      <w:r w:rsidRPr="009C6B26">
        <w:rPr>
          <w:i/>
        </w:rPr>
        <w:t xml:space="preserve">Proc Natl Acad Sci U S A </w:t>
      </w:r>
      <w:r w:rsidRPr="009C6B26">
        <w:t xml:space="preserve">2009, </w:t>
      </w:r>
      <w:r w:rsidRPr="009C6B26">
        <w:rPr>
          <w:b/>
        </w:rPr>
        <w:t>106</w:t>
      </w:r>
      <w:r w:rsidRPr="009C6B26">
        <w:t>(10):3794-3799.</w:t>
      </w:r>
    </w:p>
    <w:p w14:paraId="15CC78C3" w14:textId="77777777" w:rsidR="009C6B26" w:rsidRPr="009C6B26" w:rsidRDefault="009C6B26" w:rsidP="009C6B26">
      <w:pPr>
        <w:pStyle w:val="EndNoteBibliography"/>
        <w:ind w:left="720" w:hanging="720"/>
      </w:pPr>
      <w:r w:rsidRPr="009C6B26">
        <w:t>51.</w:t>
      </w:r>
      <w:r w:rsidRPr="009C6B26">
        <w:tab/>
        <w:t>Gao L, Wang L, Dai T, Jin K, Zhang Z, Wang S, Xie F, Fang P, Yang B, Huang H</w:t>
      </w:r>
      <w:r w:rsidRPr="009C6B26">
        <w:rPr>
          <w:i/>
        </w:rPr>
        <w:t xml:space="preserve"> et al</w:t>
      </w:r>
      <w:r w:rsidRPr="009C6B26">
        <w:t xml:space="preserve">: </w:t>
      </w:r>
      <w:r w:rsidRPr="009C6B26">
        <w:rPr>
          <w:b/>
        </w:rPr>
        <w:t>Tumor-derived exosomes antagonize innate antiviral immunity</w:t>
      </w:r>
      <w:r w:rsidRPr="009C6B26">
        <w:t xml:space="preserve">. </w:t>
      </w:r>
      <w:r w:rsidRPr="009C6B26">
        <w:rPr>
          <w:i/>
        </w:rPr>
        <w:t xml:space="preserve">Nat Immunol </w:t>
      </w:r>
      <w:r w:rsidRPr="009C6B26">
        <w:t xml:space="preserve">2018, </w:t>
      </w:r>
      <w:r w:rsidRPr="009C6B26">
        <w:rPr>
          <w:b/>
        </w:rPr>
        <w:t>19</w:t>
      </w:r>
      <w:r w:rsidRPr="009C6B26">
        <w:t>(3):233-245.</w:t>
      </w:r>
    </w:p>
    <w:p w14:paraId="4E60D35F" w14:textId="77777777" w:rsidR="009C6B26" w:rsidRPr="009C6B26" w:rsidRDefault="009C6B26" w:rsidP="009C6B26">
      <w:pPr>
        <w:pStyle w:val="EndNoteBibliography"/>
        <w:ind w:left="720" w:hanging="720"/>
      </w:pPr>
      <w:r w:rsidRPr="009C6B26">
        <w:t>52.</w:t>
      </w:r>
      <w:r w:rsidRPr="009C6B26">
        <w:tab/>
        <w:t xml:space="preserve">Ahmed W, Philip PS, Attoub S, Khan G: </w:t>
      </w:r>
      <w:r w:rsidRPr="009C6B26">
        <w:rPr>
          <w:b/>
        </w:rPr>
        <w:t>Epstein-Barr virus-infected cells release Fas ligand in exosomal fractions and induce apoptosis in recipient cells via the extrinsic pathway</w:t>
      </w:r>
      <w:r w:rsidRPr="009C6B26">
        <w:t xml:space="preserve">. </w:t>
      </w:r>
      <w:r w:rsidRPr="009C6B26">
        <w:rPr>
          <w:i/>
        </w:rPr>
        <w:t xml:space="preserve">J Gen Virol </w:t>
      </w:r>
      <w:r w:rsidRPr="009C6B26">
        <w:t xml:space="preserve">2015, </w:t>
      </w:r>
      <w:r w:rsidRPr="009C6B26">
        <w:rPr>
          <w:b/>
        </w:rPr>
        <w:t>96</w:t>
      </w:r>
      <w:r w:rsidRPr="009C6B26">
        <w:t>(12):3646-3659.</w:t>
      </w:r>
    </w:p>
    <w:p w14:paraId="363B41D2" w14:textId="77777777" w:rsidR="009C6B26" w:rsidRPr="009C6B26" w:rsidRDefault="009C6B26" w:rsidP="009C6B26">
      <w:pPr>
        <w:pStyle w:val="EndNoteBibliography"/>
        <w:ind w:left="720" w:hanging="720"/>
      </w:pPr>
      <w:r w:rsidRPr="009C6B26">
        <w:t>53.</w:t>
      </w:r>
      <w:r w:rsidRPr="009C6B26">
        <w:tab/>
        <w:t xml:space="preserve">Klinker MW, Lizzio V, Reed TJ, Fox DA, Lundy SK: </w:t>
      </w:r>
      <w:r w:rsidRPr="009C6B26">
        <w:rPr>
          <w:b/>
        </w:rPr>
        <w:t>Human B Cell-Derived Lymphoblastoid Cell Lines Constitutively Produce Fas Ligand and Secrete MHCII(+)FasL(+) Killer Exosomes</w:t>
      </w:r>
      <w:r w:rsidRPr="009C6B26">
        <w:t xml:space="preserve">. </w:t>
      </w:r>
      <w:r w:rsidRPr="009C6B26">
        <w:rPr>
          <w:i/>
        </w:rPr>
        <w:t xml:space="preserve">Front Immunol </w:t>
      </w:r>
      <w:r w:rsidRPr="009C6B26">
        <w:t xml:space="preserve">2014, </w:t>
      </w:r>
      <w:r w:rsidRPr="009C6B26">
        <w:rPr>
          <w:b/>
        </w:rPr>
        <w:t>5</w:t>
      </w:r>
      <w:r w:rsidRPr="009C6B26">
        <w:t>:144.</w:t>
      </w:r>
    </w:p>
    <w:p w14:paraId="4934EC06" w14:textId="77777777" w:rsidR="009C6B26" w:rsidRPr="009C6B26" w:rsidRDefault="009C6B26" w:rsidP="009C6B26">
      <w:pPr>
        <w:pStyle w:val="EndNoteBibliography"/>
        <w:ind w:left="720" w:hanging="720"/>
      </w:pPr>
      <w:r w:rsidRPr="009C6B26">
        <w:t>54.</w:t>
      </w:r>
      <w:r w:rsidRPr="009C6B26">
        <w:tab/>
        <w:t>Klibi J, Niki T, Riedel A, Pioche-Durieu C, Souquere S, Rubinstein E, Le Moulec S, Guigay J, Hirashima M, Guemira F</w:t>
      </w:r>
      <w:r w:rsidRPr="009C6B26">
        <w:rPr>
          <w:i/>
        </w:rPr>
        <w:t xml:space="preserve"> et al</w:t>
      </w:r>
      <w:r w:rsidRPr="009C6B26">
        <w:t xml:space="preserve">: </w:t>
      </w:r>
      <w:r w:rsidRPr="009C6B26">
        <w:rPr>
          <w:b/>
        </w:rPr>
        <w:t xml:space="preserve">Blood diffusion and Th1-suppressive effects of galectin-9-containing exosomes released by Epstein-Barr virus-infected nasopharyngeal </w:t>
      </w:r>
      <w:r w:rsidRPr="009C6B26">
        <w:rPr>
          <w:b/>
        </w:rPr>
        <w:lastRenderedPageBreak/>
        <w:t>carcinoma cells</w:t>
      </w:r>
      <w:r w:rsidRPr="009C6B26">
        <w:t xml:space="preserve">. </w:t>
      </w:r>
      <w:r w:rsidRPr="009C6B26">
        <w:rPr>
          <w:i/>
        </w:rPr>
        <w:t xml:space="preserve">Blood </w:t>
      </w:r>
      <w:r w:rsidRPr="009C6B26">
        <w:t xml:space="preserve">2009, </w:t>
      </w:r>
      <w:r w:rsidRPr="009C6B26">
        <w:rPr>
          <w:b/>
        </w:rPr>
        <w:t>113</w:t>
      </w:r>
      <w:r w:rsidRPr="009C6B26">
        <w:t>(9):1957-1966.</w:t>
      </w:r>
    </w:p>
    <w:p w14:paraId="604E0383" w14:textId="77777777" w:rsidR="009C6B26" w:rsidRPr="009C6B26" w:rsidRDefault="009C6B26" w:rsidP="009C6B26">
      <w:pPr>
        <w:pStyle w:val="EndNoteBibliography"/>
        <w:ind w:left="720" w:hanging="720"/>
      </w:pPr>
      <w:r w:rsidRPr="009C6B26">
        <w:t>55.</w:t>
      </w:r>
      <w:r w:rsidRPr="009C6B26">
        <w:tab/>
        <w:t xml:space="preserve">Keryer-Bibens C, Pioche-Durieu C, Villemant C, Souquere S, Nishi N, Hirashima M, Middeldorp J, Busson P: </w:t>
      </w:r>
      <w:r w:rsidRPr="009C6B26">
        <w:rPr>
          <w:b/>
        </w:rPr>
        <w:t>Exosomes released by EBV-infected nasopharyngeal carcinoma cells convey the viral latent membrane protein 1 and the immunomodulatory protein galectin 9</w:t>
      </w:r>
      <w:r w:rsidRPr="009C6B26">
        <w:t xml:space="preserve">. </w:t>
      </w:r>
      <w:r w:rsidRPr="009C6B26">
        <w:rPr>
          <w:i/>
        </w:rPr>
        <w:t xml:space="preserve">BMC Cancer </w:t>
      </w:r>
      <w:r w:rsidRPr="009C6B26">
        <w:t xml:space="preserve">2006, </w:t>
      </w:r>
      <w:r w:rsidRPr="009C6B26">
        <w:rPr>
          <w:b/>
        </w:rPr>
        <w:t>6</w:t>
      </w:r>
      <w:r w:rsidRPr="009C6B26">
        <w:t>:283.</w:t>
      </w:r>
    </w:p>
    <w:p w14:paraId="3CE5291A" w14:textId="77777777" w:rsidR="009C6B26" w:rsidRPr="009C6B26" w:rsidRDefault="009C6B26" w:rsidP="009C6B26">
      <w:pPr>
        <w:pStyle w:val="EndNoteBibliography"/>
        <w:ind w:left="720" w:hanging="720"/>
      </w:pPr>
      <w:r w:rsidRPr="009C6B26">
        <w:t>56.</w:t>
      </w:r>
      <w:r w:rsidRPr="009C6B26">
        <w:tab/>
        <w:t xml:space="preserve">Pegtel DM, Cosmopoulos K, Thorley-Lawson DA, van Eijndhoven MA, Hopmans ES, Lindenberg JL, de Gruijl TD, Wurdinger T, Middeldorp JM: </w:t>
      </w:r>
      <w:r w:rsidRPr="009C6B26">
        <w:rPr>
          <w:b/>
        </w:rPr>
        <w:t>Functional delivery of viral miRNAs via exosomes</w:t>
      </w:r>
      <w:r w:rsidRPr="009C6B26">
        <w:t xml:space="preserve">. </w:t>
      </w:r>
      <w:r w:rsidRPr="009C6B26">
        <w:rPr>
          <w:i/>
        </w:rPr>
        <w:t xml:space="preserve">Proc Natl Acad Sci U S A </w:t>
      </w:r>
      <w:r w:rsidRPr="009C6B26">
        <w:t xml:space="preserve">2010, </w:t>
      </w:r>
      <w:r w:rsidRPr="009C6B26">
        <w:rPr>
          <w:b/>
        </w:rPr>
        <w:t>107</w:t>
      </w:r>
      <w:r w:rsidRPr="009C6B26">
        <w:t>(14):6328-6333.</w:t>
      </w:r>
    </w:p>
    <w:p w14:paraId="759424B1" w14:textId="77777777" w:rsidR="009C6B26" w:rsidRPr="009C6B26" w:rsidRDefault="009C6B26" w:rsidP="009C6B26">
      <w:pPr>
        <w:pStyle w:val="EndNoteBibliography"/>
        <w:ind w:left="720" w:hanging="720"/>
      </w:pPr>
      <w:r w:rsidRPr="009C6B26">
        <w:t>57.</w:t>
      </w:r>
      <w:r w:rsidRPr="009C6B26">
        <w:tab/>
        <w:t xml:space="preserve">Ahmed W, Philip PS, Tariq S, Khan G: </w:t>
      </w:r>
      <w:r w:rsidRPr="009C6B26">
        <w:rPr>
          <w:b/>
        </w:rPr>
        <w:t>Epstein-Barr virus-encoded small RNAs (EBERs) are present in fractions related to exosomes released by EBV-transformed cells</w:t>
      </w:r>
      <w:r w:rsidRPr="009C6B26">
        <w:t xml:space="preserve">. </w:t>
      </w:r>
      <w:r w:rsidRPr="009C6B26">
        <w:rPr>
          <w:i/>
        </w:rPr>
        <w:t xml:space="preserve">PLoS One </w:t>
      </w:r>
      <w:r w:rsidRPr="009C6B26">
        <w:t xml:space="preserve">2014, </w:t>
      </w:r>
      <w:r w:rsidRPr="009C6B26">
        <w:rPr>
          <w:b/>
        </w:rPr>
        <w:t>9</w:t>
      </w:r>
      <w:r w:rsidRPr="009C6B26">
        <w:t>(6):e99163.</w:t>
      </w:r>
    </w:p>
    <w:p w14:paraId="5BFEBF9B" w14:textId="77777777" w:rsidR="009C6B26" w:rsidRPr="009C6B26" w:rsidRDefault="009C6B26" w:rsidP="009C6B26">
      <w:pPr>
        <w:pStyle w:val="EndNoteBibliography"/>
        <w:ind w:left="720" w:hanging="720"/>
      </w:pPr>
      <w:r w:rsidRPr="009C6B26">
        <w:t>58.</w:t>
      </w:r>
      <w:r w:rsidRPr="009C6B26">
        <w:tab/>
        <w:t xml:space="preserve">Ahmed W, Khan G: </w:t>
      </w:r>
      <w:r w:rsidRPr="009C6B26">
        <w:rPr>
          <w:b/>
        </w:rPr>
        <w:t>The labyrinth of interactions of Epstein-Barr virus-encoded small RNAs</w:t>
      </w:r>
      <w:r w:rsidRPr="009C6B26">
        <w:t xml:space="preserve">. </w:t>
      </w:r>
      <w:r w:rsidRPr="009C6B26">
        <w:rPr>
          <w:i/>
        </w:rPr>
        <w:t xml:space="preserve">Rev Med Virol </w:t>
      </w:r>
      <w:r w:rsidRPr="009C6B26">
        <w:t xml:space="preserve">2014, </w:t>
      </w:r>
      <w:r w:rsidRPr="009C6B26">
        <w:rPr>
          <w:b/>
        </w:rPr>
        <w:t>24</w:t>
      </w:r>
      <w:r w:rsidRPr="009C6B26">
        <w:t>(1):3-14.</w:t>
      </w:r>
    </w:p>
    <w:p w14:paraId="5E6CDAED" w14:textId="77777777" w:rsidR="009C6B26" w:rsidRPr="009C6B26" w:rsidRDefault="009C6B26" w:rsidP="009C6B26">
      <w:pPr>
        <w:pStyle w:val="EndNoteBibliography"/>
        <w:ind w:left="720" w:hanging="720"/>
      </w:pPr>
      <w:r w:rsidRPr="009C6B26">
        <w:t>59.</w:t>
      </w:r>
      <w:r w:rsidRPr="009C6B26">
        <w:tab/>
        <w:t xml:space="preserve">Aromseree S, Middeldorp JM, Pientong C, van Eijndhoven M, Ramayanti O, Lougheed SM, Pegtel DM, Steenbergen RD, Ekalaksananan T: </w:t>
      </w:r>
      <w:r w:rsidRPr="009C6B26">
        <w:rPr>
          <w:b/>
        </w:rPr>
        <w:t>High Levels of EBV-Encoded RNA 1 (EBER1) Trigger Interferon and Inflammation-Related Genes in Keratinocytes Expressing HPV16 E6/E7</w:t>
      </w:r>
      <w:r w:rsidRPr="009C6B26">
        <w:t xml:space="preserve">. </w:t>
      </w:r>
      <w:r w:rsidRPr="009C6B26">
        <w:rPr>
          <w:i/>
        </w:rPr>
        <w:t xml:space="preserve">PLoS One </w:t>
      </w:r>
      <w:r w:rsidRPr="009C6B26">
        <w:t xml:space="preserve">2017, </w:t>
      </w:r>
      <w:r w:rsidRPr="009C6B26">
        <w:rPr>
          <w:b/>
        </w:rPr>
        <w:t>12</w:t>
      </w:r>
      <w:r w:rsidRPr="009C6B26">
        <w:t>(1):e0169290.</w:t>
      </w:r>
    </w:p>
    <w:p w14:paraId="5C15EB5C" w14:textId="77777777" w:rsidR="009C6B26" w:rsidRPr="009C6B26" w:rsidRDefault="009C6B26" w:rsidP="009C6B26">
      <w:pPr>
        <w:pStyle w:val="EndNoteBibliography"/>
        <w:ind w:left="720" w:hanging="720"/>
      </w:pPr>
      <w:r w:rsidRPr="009C6B26">
        <w:t>60.</w:t>
      </w:r>
      <w:r w:rsidRPr="009C6B26">
        <w:tab/>
        <w:t xml:space="preserve">Iwakiri D, Sheen TS, Chen JY, Huang DP, Takada K: </w:t>
      </w:r>
      <w:r w:rsidRPr="009C6B26">
        <w:rPr>
          <w:b/>
        </w:rPr>
        <w:t>Epstein-Barr virus-encoded small RNA induces insulin-like growth factor 1 and supports growth of nasopharyngeal carcinoma-derived cell lines</w:t>
      </w:r>
      <w:r w:rsidRPr="009C6B26">
        <w:t xml:space="preserve">. </w:t>
      </w:r>
      <w:r w:rsidRPr="009C6B26">
        <w:rPr>
          <w:i/>
        </w:rPr>
        <w:t xml:space="preserve">Oncogene </w:t>
      </w:r>
      <w:r w:rsidRPr="009C6B26">
        <w:t xml:space="preserve">2005, </w:t>
      </w:r>
      <w:r w:rsidRPr="009C6B26">
        <w:rPr>
          <w:b/>
        </w:rPr>
        <w:t>24</w:t>
      </w:r>
      <w:r w:rsidRPr="009C6B26">
        <w:t>(10):1767-1773.</w:t>
      </w:r>
    </w:p>
    <w:p w14:paraId="65C984AA" w14:textId="77777777" w:rsidR="009C6B26" w:rsidRPr="009C6B26" w:rsidRDefault="009C6B26" w:rsidP="009C6B26">
      <w:pPr>
        <w:pStyle w:val="EndNoteBibliography"/>
        <w:ind w:left="720" w:hanging="720"/>
      </w:pPr>
      <w:r w:rsidRPr="009C6B26">
        <w:t>61.</w:t>
      </w:r>
      <w:r w:rsidRPr="009C6B26">
        <w:tab/>
        <w:t>Kitagawa N, Goto M, Kurozumi K, Maruo S, Fukayama M, Naoe T, Yasukawa M, Hino K, Suzuki T, Todo S</w:t>
      </w:r>
      <w:r w:rsidRPr="009C6B26">
        <w:rPr>
          <w:i/>
        </w:rPr>
        <w:t xml:space="preserve"> et al</w:t>
      </w:r>
      <w:r w:rsidRPr="009C6B26">
        <w:t xml:space="preserve">: </w:t>
      </w:r>
      <w:r w:rsidRPr="009C6B26">
        <w:rPr>
          <w:b/>
        </w:rPr>
        <w:t>Epstein-Barr virus-encoded poly(A)(-) RNA supports Burkitt's lymphoma growth through interleukin-10 induction</w:t>
      </w:r>
      <w:r w:rsidRPr="009C6B26">
        <w:t xml:space="preserve">. </w:t>
      </w:r>
      <w:r w:rsidRPr="009C6B26">
        <w:rPr>
          <w:i/>
        </w:rPr>
        <w:t xml:space="preserve">EMBO J </w:t>
      </w:r>
      <w:r w:rsidRPr="009C6B26">
        <w:t xml:space="preserve">2000, </w:t>
      </w:r>
      <w:r w:rsidRPr="009C6B26">
        <w:rPr>
          <w:b/>
        </w:rPr>
        <w:t>19</w:t>
      </w:r>
      <w:r w:rsidRPr="009C6B26">
        <w:t>(24):6742-6750.</w:t>
      </w:r>
    </w:p>
    <w:p w14:paraId="58F14904" w14:textId="77777777" w:rsidR="009C6B26" w:rsidRPr="009C6B26" w:rsidRDefault="009C6B26" w:rsidP="009C6B26">
      <w:pPr>
        <w:pStyle w:val="EndNoteBibliography"/>
        <w:ind w:left="720" w:hanging="720"/>
      </w:pPr>
      <w:r w:rsidRPr="009C6B26">
        <w:t>62.</w:t>
      </w:r>
      <w:r w:rsidRPr="009C6B26">
        <w:tab/>
        <w:t xml:space="preserve">Yang L, Aozasa K, Oshimi K, Takada K: </w:t>
      </w:r>
      <w:r w:rsidRPr="009C6B26">
        <w:rPr>
          <w:b/>
        </w:rPr>
        <w:t>Epstein-Barr virus (EBV)-encoded RNA promotes growth of EBV-infected T cells through interleukin-9 induction</w:t>
      </w:r>
      <w:r w:rsidRPr="009C6B26">
        <w:t xml:space="preserve">. </w:t>
      </w:r>
      <w:r w:rsidRPr="009C6B26">
        <w:rPr>
          <w:i/>
        </w:rPr>
        <w:t xml:space="preserve">Cancer Res </w:t>
      </w:r>
      <w:r w:rsidRPr="009C6B26">
        <w:t xml:space="preserve">2004, </w:t>
      </w:r>
      <w:r w:rsidRPr="009C6B26">
        <w:rPr>
          <w:b/>
        </w:rPr>
        <w:t>64</w:t>
      </w:r>
      <w:r w:rsidRPr="009C6B26">
        <w:t>(15):5332-5337.</w:t>
      </w:r>
    </w:p>
    <w:p w14:paraId="541EF154" w14:textId="77777777" w:rsidR="009C6B26" w:rsidRPr="009C6B26" w:rsidRDefault="009C6B26" w:rsidP="009C6B26">
      <w:pPr>
        <w:pStyle w:val="EndNoteBibliography"/>
        <w:ind w:left="720" w:hanging="720"/>
      </w:pPr>
      <w:r w:rsidRPr="009C6B26">
        <w:t>63.</w:t>
      </w:r>
      <w:r w:rsidRPr="009C6B26">
        <w:tab/>
        <w:t>Pfeffer S, Zavolan M, Grasser FA, Chien M, Russo JJ, Ju J, John B, Enright AJ, Marks D, Sander C</w:t>
      </w:r>
      <w:r w:rsidRPr="009C6B26">
        <w:rPr>
          <w:i/>
        </w:rPr>
        <w:t xml:space="preserve"> et al</w:t>
      </w:r>
      <w:r w:rsidRPr="009C6B26">
        <w:t xml:space="preserve">: </w:t>
      </w:r>
      <w:r w:rsidRPr="009C6B26">
        <w:rPr>
          <w:b/>
        </w:rPr>
        <w:t>Identification of virus-encoded microRNAs</w:t>
      </w:r>
      <w:r w:rsidRPr="009C6B26">
        <w:t xml:space="preserve">. </w:t>
      </w:r>
      <w:r w:rsidRPr="009C6B26">
        <w:rPr>
          <w:i/>
        </w:rPr>
        <w:t xml:space="preserve">Science </w:t>
      </w:r>
      <w:r w:rsidRPr="009C6B26">
        <w:t xml:space="preserve">2004, </w:t>
      </w:r>
      <w:r w:rsidRPr="009C6B26">
        <w:rPr>
          <w:b/>
        </w:rPr>
        <w:t>304</w:t>
      </w:r>
      <w:r w:rsidRPr="009C6B26">
        <w:t>(5671):734-736.</w:t>
      </w:r>
    </w:p>
    <w:p w14:paraId="47A0201A" w14:textId="77777777" w:rsidR="009C6B26" w:rsidRPr="009C6B26" w:rsidRDefault="009C6B26" w:rsidP="009C6B26">
      <w:pPr>
        <w:pStyle w:val="EndNoteBibliography"/>
        <w:ind w:left="720" w:hanging="720"/>
      </w:pPr>
      <w:r w:rsidRPr="009C6B26">
        <w:t>64.</w:t>
      </w:r>
      <w:r w:rsidRPr="009C6B26">
        <w:tab/>
        <w:t xml:space="preserve">Gibbings DJ, Ciaudo C, Erhardt M, Voinnet O: </w:t>
      </w:r>
      <w:r w:rsidRPr="009C6B26">
        <w:rPr>
          <w:b/>
        </w:rPr>
        <w:t>Multivesicular bodies associate with components of miRNA effector complexes and modulate miRNA activity</w:t>
      </w:r>
      <w:r w:rsidRPr="009C6B26">
        <w:t xml:space="preserve">. </w:t>
      </w:r>
      <w:r w:rsidRPr="009C6B26">
        <w:rPr>
          <w:i/>
        </w:rPr>
        <w:t xml:space="preserve">Nat Cell Biol </w:t>
      </w:r>
      <w:r w:rsidRPr="009C6B26">
        <w:t xml:space="preserve">2009, </w:t>
      </w:r>
      <w:r w:rsidRPr="009C6B26">
        <w:rPr>
          <w:b/>
        </w:rPr>
        <w:t>11</w:t>
      </w:r>
      <w:r w:rsidRPr="009C6B26">
        <w:t>(9):1143-1149.</w:t>
      </w:r>
    </w:p>
    <w:p w14:paraId="0CAFF7C0" w14:textId="77777777" w:rsidR="009C6B26" w:rsidRPr="009C6B26" w:rsidRDefault="009C6B26" w:rsidP="009C6B26">
      <w:pPr>
        <w:pStyle w:val="EndNoteBibliography"/>
        <w:ind w:left="720" w:hanging="720"/>
      </w:pPr>
      <w:r w:rsidRPr="009C6B26">
        <w:t>65.</w:t>
      </w:r>
      <w:r w:rsidRPr="009C6B26">
        <w:tab/>
        <w:t xml:space="preserve">Haneklaus M, Gerlic M, Kurowska-Stolarska M, Rainey AA, Pich D, McInnes IB, Hammerschmidt W, O'Neill LA, Masters SL: </w:t>
      </w:r>
      <w:r w:rsidRPr="009C6B26">
        <w:rPr>
          <w:b/>
        </w:rPr>
        <w:t>Cutting edge: miR-223 and EBV miR-BART15 regulate the NLRP3 inflammasome and IL-1beta production</w:t>
      </w:r>
      <w:r w:rsidRPr="009C6B26">
        <w:t xml:space="preserve">. </w:t>
      </w:r>
      <w:r w:rsidRPr="009C6B26">
        <w:rPr>
          <w:i/>
        </w:rPr>
        <w:t xml:space="preserve">J Immunol </w:t>
      </w:r>
      <w:r w:rsidRPr="009C6B26">
        <w:t xml:space="preserve">2012, </w:t>
      </w:r>
      <w:r w:rsidRPr="009C6B26">
        <w:rPr>
          <w:b/>
        </w:rPr>
        <w:t>189</w:t>
      </w:r>
      <w:r w:rsidRPr="009C6B26">
        <w:t>(8):3795-3799.</w:t>
      </w:r>
    </w:p>
    <w:p w14:paraId="6C0F5F30" w14:textId="77777777" w:rsidR="009C6B26" w:rsidRPr="009C6B26" w:rsidRDefault="009C6B26" w:rsidP="009C6B26">
      <w:pPr>
        <w:pStyle w:val="EndNoteBibliography"/>
        <w:ind w:left="720" w:hanging="720"/>
      </w:pPr>
      <w:r w:rsidRPr="009C6B26">
        <w:t>66.</w:t>
      </w:r>
      <w:r w:rsidRPr="009C6B26">
        <w:tab/>
        <w:t xml:space="preserve">Valadi H, Ekstrom K, Bossios A, Sjostrand M, Lee JJ, Lotvall JO: </w:t>
      </w:r>
      <w:r w:rsidRPr="009C6B26">
        <w:rPr>
          <w:b/>
        </w:rPr>
        <w:t>Exosome-mediated transfer of mRNAs and microRNAs is a novel mechanism of genetic exchange between cells</w:t>
      </w:r>
      <w:r w:rsidRPr="009C6B26">
        <w:t xml:space="preserve">. </w:t>
      </w:r>
      <w:r w:rsidRPr="009C6B26">
        <w:rPr>
          <w:i/>
        </w:rPr>
        <w:t xml:space="preserve">Nat Cell Biol </w:t>
      </w:r>
      <w:r w:rsidRPr="009C6B26">
        <w:t xml:space="preserve">2007, </w:t>
      </w:r>
      <w:r w:rsidRPr="009C6B26">
        <w:rPr>
          <w:b/>
        </w:rPr>
        <w:t>9</w:t>
      </w:r>
      <w:r w:rsidRPr="009C6B26">
        <w:t>(6):654-659.</w:t>
      </w:r>
    </w:p>
    <w:p w14:paraId="0B8CDA47" w14:textId="77777777" w:rsidR="009C6B26" w:rsidRPr="009C6B26" w:rsidRDefault="009C6B26" w:rsidP="009C6B26">
      <w:pPr>
        <w:pStyle w:val="EndNoteBibliography"/>
        <w:ind w:left="720" w:hanging="720"/>
      </w:pPr>
      <w:r w:rsidRPr="009C6B26">
        <w:t>67.</w:t>
      </w:r>
      <w:r w:rsidRPr="009C6B26">
        <w:tab/>
        <w:t xml:space="preserve">Canitano A, Venturi G, Borghi M, Ammendolia MG, Fais S: </w:t>
      </w:r>
      <w:r w:rsidRPr="009C6B26">
        <w:rPr>
          <w:b/>
        </w:rPr>
        <w:t>Exosomes released in vitro from Epstein-Barr virus (EBV)-infected cells contain EBV-encoded latent phase mRNAs</w:t>
      </w:r>
      <w:r w:rsidRPr="009C6B26">
        <w:t xml:space="preserve">. </w:t>
      </w:r>
      <w:r w:rsidRPr="009C6B26">
        <w:rPr>
          <w:i/>
        </w:rPr>
        <w:t xml:space="preserve">Cancer Lett </w:t>
      </w:r>
      <w:r w:rsidRPr="009C6B26">
        <w:t xml:space="preserve">2013, </w:t>
      </w:r>
      <w:r w:rsidRPr="009C6B26">
        <w:rPr>
          <w:b/>
        </w:rPr>
        <w:t>337</w:t>
      </w:r>
      <w:r w:rsidRPr="009C6B26">
        <w:t>(2):193-199.</w:t>
      </w:r>
    </w:p>
    <w:p w14:paraId="1F5DDE39" w14:textId="77777777" w:rsidR="009C6B26" w:rsidRPr="009C6B26" w:rsidRDefault="009C6B26" w:rsidP="009C6B26">
      <w:pPr>
        <w:pStyle w:val="EndNoteBibliography"/>
        <w:ind w:left="720" w:hanging="720"/>
      </w:pPr>
      <w:r w:rsidRPr="009C6B26">
        <w:t>68.</w:t>
      </w:r>
      <w:r w:rsidRPr="009C6B26">
        <w:tab/>
        <w:t xml:space="preserve">El-Sharkawy A, Al Zaidan L, Malki A: </w:t>
      </w:r>
      <w:r w:rsidRPr="009C6B26">
        <w:rPr>
          <w:b/>
        </w:rPr>
        <w:t>Epstein-Barr Virus-Associated Malignancies: Roles of Viral Oncoproteins in Carcinogenesis</w:t>
      </w:r>
      <w:r w:rsidRPr="009C6B26">
        <w:t xml:space="preserve">. </w:t>
      </w:r>
      <w:r w:rsidRPr="009C6B26">
        <w:rPr>
          <w:i/>
        </w:rPr>
        <w:t xml:space="preserve">Front Oncol </w:t>
      </w:r>
      <w:r w:rsidRPr="009C6B26">
        <w:t xml:space="preserve">2018, </w:t>
      </w:r>
      <w:r w:rsidRPr="009C6B26">
        <w:rPr>
          <w:b/>
        </w:rPr>
        <w:t>8</w:t>
      </w:r>
      <w:r w:rsidRPr="009C6B26">
        <w:t>:265.</w:t>
      </w:r>
    </w:p>
    <w:p w14:paraId="0E821750" w14:textId="77777777" w:rsidR="009C6B26" w:rsidRPr="009C6B26" w:rsidRDefault="009C6B26" w:rsidP="009C6B26">
      <w:pPr>
        <w:pStyle w:val="EndNoteBibliography"/>
        <w:ind w:left="720" w:hanging="720"/>
      </w:pPr>
      <w:r w:rsidRPr="009C6B26">
        <w:lastRenderedPageBreak/>
        <w:t>69.</w:t>
      </w:r>
      <w:r w:rsidRPr="009C6B26">
        <w:tab/>
        <w:t xml:space="preserve">Wang M, Yu F, Wu W, Wang Y, Ding H, Qian L: </w:t>
      </w:r>
      <w:r w:rsidRPr="009C6B26">
        <w:rPr>
          <w:b/>
        </w:rPr>
        <w:t>Epstein-Barr virus-encoded microRNAs as regulators in host immune responses</w:t>
      </w:r>
      <w:r w:rsidRPr="009C6B26">
        <w:t xml:space="preserve">. </w:t>
      </w:r>
      <w:r w:rsidRPr="009C6B26">
        <w:rPr>
          <w:i/>
        </w:rPr>
        <w:t xml:space="preserve">Int J Biol Sci </w:t>
      </w:r>
      <w:r w:rsidRPr="009C6B26">
        <w:t xml:space="preserve">2018, </w:t>
      </w:r>
      <w:r w:rsidRPr="009C6B26">
        <w:rPr>
          <w:b/>
        </w:rPr>
        <w:t>14</w:t>
      </w:r>
      <w:r w:rsidRPr="009C6B26">
        <w:t>(5):565-576.</w:t>
      </w:r>
    </w:p>
    <w:p w14:paraId="36699285" w14:textId="77777777" w:rsidR="009C6B26" w:rsidRPr="009C6B26" w:rsidRDefault="009C6B26" w:rsidP="009C6B26">
      <w:pPr>
        <w:pStyle w:val="EndNoteBibliography"/>
        <w:ind w:left="720" w:hanging="720"/>
      </w:pPr>
      <w:r w:rsidRPr="009C6B26">
        <w:t>70.</w:t>
      </w:r>
      <w:r w:rsidRPr="009C6B26">
        <w:tab/>
        <w:t xml:space="preserve">Piedade D, Azevedo-Pereira JM: </w:t>
      </w:r>
      <w:r w:rsidRPr="009C6B26">
        <w:rPr>
          <w:b/>
        </w:rPr>
        <w:t>The Role of microRNAs in the Pathogenesis of Herpesvirus Infection</w:t>
      </w:r>
      <w:r w:rsidRPr="009C6B26">
        <w:t xml:space="preserve">. </w:t>
      </w:r>
      <w:r w:rsidRPr="009C6B26">
        <w:rPr>
          <w:i/>
        </w:rPr>
        <w:t xml:space="preserve">Viruses </w:t>
      </w:r>
      <w:r w:rsidRPr="009C6B26">
        <w:t xml:space="preserve">2016, </w:t>
      </w:r>
      <w:r w:rsidRPr="009C6B26">
        <w:rPr>
          <w:b/>
        </w:rPr>
        <w:t>8</w:t>
      </w:r>
      <w:r w:rsidRPr="009C6B26">
        <w:t>(6).</w:t>
      </w:r>
    </w:p>
    <w:p w14:paraId="03C72C6C" w14:textId="77777777" w:rsidR="009C6B26" w:rsidRPr="009C6B26" w:rsidRDefault="009C6B26" w:rsidP="009C6B26">
      <w:pPr>
        <w:pStyle w:val="EndNoteBibliography"/>
        <w:ind w:left="720" w:hanging="720"/>
      </w:pPr>
      <w:r w:rsidRPr="009C6B26">
        <w:t>71.</w:t>
      </w:r>
      <w:r w:rsidRPr="009C6B26">
        <w:tab/>
        <w:t xml:space="preserve">Lane RE, Korbie D, Hill MM, Trau M: </w:t>
      </w:r>
      <w:r w:rsidRPr="009C6B26">
        <w:rPr>
          <w:b/>
        </w:rPr>
        <w:t>Extracellular vesicles as circulating cancer biomarkers: opportunities and challenges</w:t>
      </w:r>
      <w:r w:rsidRPr="009C6B26">
        <w:t xml:space="preserve">. </w:t>
      </w:r>
      <w:r w:rsidRPr="009C6B26">
        <w:rPr>
          <w:i/>
        </w:rPr>
        <w:t xml:space="preserve">Clin Transl Med </w:t>
      </w:r>
      <w:r w:rsidRPr="009C6B26">
        <w:t xml:space="preserve">2018, </w:t>
      </w:r>
      <w:r w:rsidRPr="009C6B26">
        <w:rPr>
          <w:b/>
        </w:rPr>
        <w:t>7</w:t>
      </w:r>
      <w:r w:rsidRPr="009C6B26">
        <w:t>(1):14.</w:t>
      </w:r>
    </w:p>
    <w:p w14:paraId="4D7AE16C" w14:textId="77777777" w:rsidR="009C6B26" w:rsidRPr="009C6B26" w:rsidRDefault="009C6B26" w:rsidP="009C6B26">
      <w:pPr>
        <w:pStyle w:val="EndNoteBibliography"/>
        <w:ind w:left="720" w:hanging="720"/>
      </w:pPr>
      <w:r w:rsidRPr="009C6B26">
        <w:t>72.</w:t>
      </w:r>
      <w:r w:rsidRPr="009C6B26">
        <w:tab/>
        <w:t xml:space="preserve">Teow SY, Liew K, Khoo AS, Peh SC: </w:t>
      </w:r>
      <w:r w:rsidRPr="009C6B26">
        <w:rPr>
          <w:b/>
        </w:rPr>
        <w:t>Pathogenic Role of Exosomes in Epstein-Barr Virus (EBV)-Associated Cancers</w:t>
      </w:r>
      <w:r w:rsidRPr="009C6B26">
        <w:t xml:space="preserve">. </w:t>
      </w:r>
      <w:r w:rsidRPr="009C6B26">
        <w:rPr>
          <w:i/>
        </w:rPr>
        <w:t xml:space="preserve">Int J Biol Sci </w:t>
      </w:r>
      <w:r w:rsidRPr="009C6B26">
        <w:t xml:space="preserve">2017, </w:t>
      </w:r>
      <w:r w:rsidRPr="009C6B26">
        <w:rPr>
          <w:b/>
        </w:rPr>
        <w:t>13</w:t>
      </w:r>
      <w:r w:rsidRPr="009C6B26">
        <w:t>(10):1276-1286.</w:t>
      </w:r>
    </w:p>
    <w:p w14:paraId="2F2DC839" w14:textId="77777777" w:rsidR="009C6B26" w:rsidRPr="009C6B26" w:rsidRDefault="009C6B26" w:rsidP="009C6B26">
      <w:pPr>
        <w:pStyle w:val="EndNoteBibliography"/>
        <w:ind w:left="720" w:hanging="720"/>
      </w:pPr>
      <w:r w:rsidRPr="009C6B26">
        <w:t>73.</w:t>
      </w:r>
      <w:r w:rsidRPr="009C6B26">
        <w:tab/>
        <w:t xml:space="preserve">Sadeghipour S, Mathias RA: </w:t>
      </w:r>
      <w:r w:rsidRPr="009C6B26">
        <w:rPr>
          <w:b/>
        </w:rPr>
        <w:t>Herpesviruses hijack host exosomes for viral pathogenesis</w:t>
      </w:r>
      <w:r w:rsidRPr="009C6B26">
        <w:t xml:space="preserve">. </w:t>
      </w:r>
      <w:r w:rsidRPr="009C6B26">
        <w:rPr>
          <w:i/>
        </w:rPr>
        <w:t xml:space="preserve">Semin Cell Dev Biol </w:t>
      </w:r>
      <w:r w:rsidRPr="009C6B26">
        <w:t xml:space="preserve">2017, </w:t>
      </w:r>
      <w:r w:rsidRPr="009C6B26">
        <w:rPr>
          <w:b/>
        </w:rPr>
        <w:t>67</w:t>
      </w:r>
      <w:r w:rsidRPr="009C6B26">
        <w:t>:91-100.</w:t>
      </w:r>
    </w:p>
    <w:p w14:paraId="1B3A8447" w14:textId="7E26BD01" w:rsidR="00B015B5" w:rsidRPr="008754D1" w:rsidRDefault="002E15F3" w:rsidP="00B015B5">
      <w:pPr>
        <w:rPr>
          <w:b/>
          <w:sz w:val="24"/>
        </w:rPr>
      </w:pPr>
      <w:r w:rsidRPr="008754D1">
        <w:rPr>
          <w:b/>
          <w:sz w:val="24"/>
        </w:rPr>
        <w:fldChar w:fldCharType="end"/>
      </w:r>
      <w:bookmarkEnd w:id="84"/>
    </w:p>
    <w:sectPr w:rsidR="00B015B5" w:rsidRPr="008754D1" w:rsidSect="008754D1">
      <w:footerReference w:type="default" r:id="rId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6F312" w14:textId="77777777" w:rsidR="001E7597" w:rsidRDefault="001E7597" w:rsidP="007D6613">
      <w:r>
        <w:separator/>
      </w:r>
    </w:p>
  </w:endnote>
  <w:endnote w:type="continuationSeparator" w:id="0">
    <w:p w14:paraId="5874F15B" w14:textId="77777777" w:rsidR="001E7597" w:rsidRDefault="001E7597" w:rsidP="007D66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Garamond-Regular">
    <w:altName w:val="Cambria"/>
    <w:panose1 w:val="00000000000000000000"/>
    <w:charset w:val="00"/>
    <w:family w:val="roman"/>
    <w:notTrueType/>
    <w:pitch w:val="default"/>
  </w:font>
  <w:font w:name="UniversalStd-GreekwMathPi">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7679076"/>
      <w:docPartObj>
        <w:docPartGallery w:val="Page Numbers (Bottom of Page)"/>
        <w:docPartUnique/>
      </w:docPartObj>
    </w:sdtPr>
    <w:sdtContent>
      <w:sdt>
        <w:sdtPr>
          <w:id w:val="1728636285"/>
          <w:docPartObj>
            <w:docPartGallery w:val="Page Numbers (Top of Page)"/>
            <w:docPartUnique/>
          </w:docPartObj>
        </w:sdtPr>
        <w:sdtContent>
          <w:p w14:paraId="73AC9FC1" w14:textId="15F1777E" w:rsidR="009C6B26" w:rsidRDefault="009C6B26">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p>
        </w:sdtContent>
      </w:sdt>
    </w:sdtContent>
  </w:sdt>
  <w:p w14:paraId="19E0D6CF" w14:textId="77777777" w:rsidR="009C6B26" w:rsidRDefault="009C6B26">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18DEB" w14:textId="77777777" w:rsidR="001E7597" w:rsidRDefault="001E7597" w:rsidP="007D6613">
      <w:r>
        <w:separator/>
      </w:r>
    </w:p>
  </w:footnote>
  <w:footnote w:type="continuationSeparator" w:id="0">
    <w:p w14:paraId="3FC9C757" w14:textId="77777777" w:rsidR="001E7597" w:rsidRDefault="001E7597" w:rsidP="007D661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F02E1"/>
    <w:multiLevelType w:val="multilevel"/>
    <w:tmpl w:val="075EF644"/>
    <w:lvl w:ilvl="0">
      <w:start w:val="1"/>
      <w:numFmt w:val="decimal"/>
      <w:lvlText w:val="%1."/>
      <w:lvlJc w:val="left"/>
      <w:pPr>
        <w:ind w:left="360" w:hanging="360"/>
      </w:pPr>
      <w:rPr>
        <w:rFonts w:hint="default"/>
        <w:color w:val="auto"/>
      </w:rPr>
    </w:lvl>
    <w:lvl w:ilvl="1">
      <w:start w:val="3"/>
      <w:numFmt w:val="decimal"/>
      <w:isLgl/>
      <w:lvlText w:val="%1.%2"/>
      <w:lvlJc w:val="left"/>
      <w:pPr>
        <w:ind w:left="360" w:hanging="360"/>
      </w:pPr>
      <w:rPr>
        <w:rFonts w:hint="default"/>
        <w:b/>
      </w:rPr>
    </w:lvl>
    <w:lvl w:ilvl="2">
      <w:start w:val="1"/>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b/>
      </w:rPr>
    </w:lvl>
    <w:lvl w:ilvl="4">
      <w:start w:val="1"/>
      <w:numFmt w:val="decimal"/>
      <w:isLgl/>
      <w:lvlText w:val="%1.%2.%3.%4.%5"/>
      <w:lvlJc w:val="left"/>
      <w:pPr>
        <w:ind w:left="1080" w:hanging="1080"/>
      </w:pPr>
      <w:rPr>
        <w:rFonts w:hint="default"/>
        <w:b/>
      </w:rPr>
    </w:lvl>
    <w:lvl w:ilvl="5">
      <w:start w:val="1"/>
      <w:numFmt w:val="decimal"/>
      <w:isLgl/>
      <w:lvlText w:val="%1.%2.%3.%4.%5.%6"/>
      <w:lvlJc w:val="left"/>
      <w:pPr>
        <w:ind w:left="1080" w:hanging="1080"/>
      </w:pPr>
      <w:rPr>
        <w:rFonts w:hint="default"/>
        <w:b/>
      </w:rPr>
    </w:lvl>
    <w:lvl w:ilvl="6">
      <w:start w:val="1"/>
      <w:numFmt w:val="decimal"/>
      <w:isLgl/>
      <w:lvlText w:val="%1.%2.%3.%4.%5.%6.%7"/>
      <w:lvlJc w:val="left"/>
      <w:pPr>
        <w:ind w:left="1440" w:hanging="1440"/>
      </w:pPr>
      <w:rPr>
        <w:rFonts w:hint="default"/>
        <w:b/>
      </w:rPr>
    </w:lvl>
    <w:lvl w:ilvl="7">
      <w:start w:val="1"/>
      <w:numFmt w:val="decimal"/>
      <w:isLgl/>
      <w:lvlText w:val="%1.%2.%3.%4.%5.%6.%7.%8"/>
      <w:lvlJc w:val="left"/>
      <w:pPr>
        <w:ind w:left="1440" w:hanging="1440"/>
      </w:pPr>
      <w:rPr>
        <w:rFonts w:hint="default"/>
        <w:b/>
      </w:rPr>
    </w:lvl>
    <w:lvl w:ilvl="8">
      <w:start w:val="1"/>
      <w:numFmt w:val="decimal"/>
      <w:isLgl/>
      <w:lvlText w:val="%1.%2.%3.%4.%5.%6.%7.%8.%9"/>
      <w:lvlJc w:val="left"/>
      <w:pPr>
        <w:ind w:left="1800" w:hanging="1800"/>
      </w:pPr>
      <w:rPr>
        <w:rFonts w:hint="default"/>
        <w:b/>
      </w:rPr>
    </w:lvl>
  </w:abstractNum>
  <w:abstractNum w:abstractNumId="1" w15:restartNumberingAfterBreak="0">
    <w:nsid w:val="1FA252DB"/>
    <w:multiLevelType w:val="hybridMultilevel"/>
    <w:tmpl w:val="E000DDE4"/>
    <w:lvl w:ilvl="0" w:tplc="1F1E10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DDA4AC3"/>
    <w:multiLevelType w:val="hybridMultilevel"/>
    <w:tmpl w:val="E1F05898"/>
    <w:lvl w:ilvl="0" w:tplc="0F045D9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Imm Based Ther Va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tsear0azz0s4e22spvfvrdrddpw5ee99ap&quot;&gt;Exosome in oncogenic Gammaherpesvirinae&lt;record-ids&gt;&lt;item&gt;1&lt;/item&gt;&lt;item&gt;2&lt;/item&gt;&lt;item&gt;5&lt;/item&gt;&lt;item&gt;6&lt;/item&gt;&lt;item&gt;8&lt;/item&gt;&lt;item&gt;10&lt;/item&gt;&lt;item&gt;13&lt;/item&gt;&lt;item&gt;14&lt;/item&gt;&lt;item&gt;15&lt;/item&gt;&lt;item&gt;17&lt;/item&gt;&lt;item&gt;21&lt;/item&gt;&lt;item&gt;23&lt;/item&gt;&lt;item&gt;26&lt;/item&gt;&lt;item&gt;46&lt;/item&gt;&lt;item&gt;50&lt;/item&gt;&lt;item&gt;51&lt;/item&gt;&lt;item&gt;52&lt;/item&gt;&lt;item&gt;55&lt;/item&gt;&lt;item&gt;61&lt;/item&gt;&lt;item&gt;72&lt;/item&gt;&lt;item&gt;76&lt;/item&gt;&lt;item&gt;204&lt;/item&gt;&lt;item&gt;205&lt;/item&gt;&lt;item&gt;206&lt;/item&gt;&lt;item&gt;212&lt;/item&gt;&lt;item&gt;213&lt;/item&gt;&lt;item&gt;214&lt;/item&gt;&lt;item&gt;221&lt;/item&gt;&lt;item&gt;223&lt;/item&gt;&lt;item&gt;224&lt;/item&gt;&lt;item&gt;225&lt;/item&gt;&lt;item&gt;226&lt;/item&gt;&lt;item&gt;227&lt;/item&gt;&lt;item&gt;228&lt;/item&gt;&lt;item&gt;229&lt;/item&gt;&lt;item&gt;230&lt;/item&gt;&lt;item&gt;233&lt;/item&gt;&lt;item&gt;234&lt;/item&gt;&lt;item&gt;235&lt;/item&gt;&lt;item&gt;236&lt;/item&gt;&lt;item&gt;238&lt;/item&gt;&lt;item&gt;239&lt;/item&gt;&lt;item&gt;240&lt;/item&gt;&lt;item&gt;241&lt;/item&gt;&lt;item&gt;242&lt;/item&gt;&lt;item&gt;243&lt;/item&gt;&lt;item&gt;244&lt;/item&gt;&lt;item&gt;245&lt;/item&gt;&lt;item&gt;246&lt;/item&gt;&lt;item&gt;247&lt;/item&gt;&lt;item&gt;248&lt;/item&gt;&lt;item&gt;249&lt;/item&gt;&lt;item&gt;251&lt;/item&gt;&lt;item&gt;252&lt;/item&gt;&lt;item&gt;254&lt;/item&gt;&lt;item&gt;255&lt;/item&gt;&lt;/record-ids&gt;&lt;/item&gt;&lt;/Libraries&gt;"/>
  </w:docVars>
  <w:rsids>
    <w:rsidRoot w:val="00A347A8"/>
    <w:rsid w:val="00000BC0"/>
    <w:rsid w:val="000016A3"/>
    <w:rsid w:val="000029B9"/>
    <w:rsid w:val="00003148"/>
    <w:rsid w:val="00005143"/>
    <w:rsid w:val="0000571C"/>
    <w:rsid w:val="0000753F"/>
    <w:rsid w:val="00007586"/>
    <w:rsid w:val="00020045"/>
    <w:rsid w:val="00030CEF"/>
    <w:rsid w:val="0003443B"/>
    <w:rsid w:val="00036E35"/>
    <w:rsid w:val="000371F6"/>
    <w:rsid w:val="00042069"/>
    <w:rsid w:val="00043396"/>
    <w:rsid w:val="0004381B"/>
    <w:rsid w:val="0004649A"/>
    <w:rsid w:val="00051990"/>
    <w:rsid w:val="00052093"/>
    <w:rsid w:val="0006124A"/>
    <w:rsid w:val="00062F03"/>
    <w:rsid w:val="00066BE2"/>
    <w:rsid w:val="0007159F"/>
    <w:rsid w:val="00080233"/>
    <w:rsid w:val="00083805"/>
    <w:rsid w:val="00084AD1"/>
    <w:rsid w:val="00087A59"/>
    <w:rsid w:val="000934B9"/>
    <w:rsid w:val="00095A03"/>
    <w:rsid w:val="00095A40"/>
    <w:rsid w:val="000B0A24"/>
    <w:rsid w:val="000C1C65"/>
    <w:rsid w:val="000C27D7"/>
    <w:rsid w:val="000C4615"/>
    <w:rsid w:val="000C5DDB"/>
    <w:rsid w:val="000C6062"/>
    <w:rsid w:val="000C635D"/>
    <w:rsid w:val="000D0DCD"/>
    <w:rsid w:val="000D6398"/>
    <w:rsid w:val="000E1DA8"/>
    <w:rsid w:val="000E2E76"/>
    <w:rsid w:val="000E3018"/>
    <w:rsid w:val="000E4AEF"/>
    <w:rsid w:val="000F2379"/>
    <w:rsid w:val="000F49F1"/>
    <w:rsid w:val="001057EB"/>
    <w:rsid w:val="00106E76"/>
    <w:rsid w:val="001117E2"/>
    <w:rsid w:val="00117141"/>
    <w:rsid w:val="00127101"/>
    <w:rsid w:val="001275B9"/>
    <w:rsid w:val="00136BB9"/>
    <w:rsid w:val="001379E0"/>
    <w:rsid w:val="001410D9"/>
    <w:rsid w:val="00147095"/>
    <w:rsid w:val="0015047F"/>
    <w:rsid w:val="001509A0"/>
    <w:rsid w:val="00153398"/>
    <w:rsid w:val="00155F6F"/>
    <w:rsid w:val="001637BD"/>
    <w:rsid w:val="00166234"/>
    <w:rsid w:val="00181ACB"/>
    <w:rsid w:val="00182EA0"/>
    <w:rsid w:val="00183D2F"/>
    <w:rsid w:val="00187A6F"/>
    <w:rsid w:val="00193819"/>
    <w:rsid w:val="00194EF5"/>
    <w:rsid w:val="00195DF6"/>
    <w:rsid w:val="00195F53"/>
    <w:rsid w:val="00196751"/>
    <w:rsid w:val="001967D0"/>
    <w:rsid w:val="001A275B"/>
    <w:rsid w:val="001A6B2C"/>
    <w:rsid w:val="001A713D"/>
    <w:rsid w:val="001A7D58"/>
    <w:rsid w:val="001B07F1"/>
    <w:rsid w:val="001B60C0"/>
    <w:rsid w:val="001C40B9"/>
    <w:rsid w:val="001D505B"/>
    <w:rsid w:val="001D6DD2"/>
    <w:rsid w:val="001E2C40"/>
    <w:rsid w:val="001E52F1"/>
    <w:rsid w:val="001E7597"/>
    <w:rsid w:val="001F286F"/>
    <w:rsid w:val="001F764E"/>
    <w:rsid w:val="002031B8"/>
    <w:rsid w:val="00207C42"/>
    <w:rsid w:val="002174AE"/>
    <w:rsid w:val="002237F1"/>
    <w:rsid w:val="00226BC2"/>
    <w:rsid w:val="0024073C"/>
    <w:rsid w:val="00250F79"/>
    <w:rsid w:val="00251159"/>
    <w:rsid w:val="0025310F"/>
    <w:rsid w:val="0026317B"/>
    <w:rsid w:val="00266FEB"/>
    <w:rsid w:val="002764EB"/>
    <w:rsid w:val="00284FF8"/>
    <w:rsid w:val="00287ED3"/>
    <w:rsid w:val="00291F8E"/>
    <w:rsid w:val="00292643"/>
    <w:rsid w:val="00294F9A"/>
    <w:rsid w:val="00295CE1"/>
    <w:rsid w:val="002976F8"/>
    <w:rsid w:val="002A54BA"/>
    <w:rsid w:val="002E0FBB"/>
    <w:rsid w:val="002E15F3"/>
    <w:rsid w:val="002F37A3"/>
    <w:rsid w:val="002F3E4B"/>
    <w:rsid w:val="003025B5"/>
    <w:rsid w:val="003057C7"/>
    <w:rsid w:val="003117A4"/>
    <w:rsid w:val="00313E57"/>
    <w:rsid w:val="0031730B"/>
    <w:rsid w:val="00325C85"/>
    <w:rsid w:val="003265EB"/>
    <w:rsid w:val="003273DB"/>
    <w:rsid w:val="00327859"/>
    <w:rsid w:val="003354BB"/>
    <w:rsid w:val="00350D42"/>
    <w:rsid w:val="00354483"/>
    <w:rsid w:val="00355A1B"/>
    <w:rsid w:val="003567E0"/>
    <w:rsid w:val="00360E72"/>
    <w:rsid w:val="0036161F"/>
    <w:rsid w:val="00367C29"/>
    <w:rsid w:val="00370D8F"/>
    <w:rsid w:val="00376AAE"/>
    <w:rsid w:val="0037755C"/>
    <w:rsid w:val="00377CBF"/>
    <w:rsid w:val="003862C3"/>
    <w:rsid w:val="003955A0"/>
    <w:rsid w:val="003972D8"/>
    <w:rsid w:val="003A1C89"/>
    <w:rsid w:val="003A79E0"/>
    <w:rsid w:val="003B02A0"/>
    <w:rsid w:val="003B0BFB"/>
    <w:rsid w:val="003B1560"/>
    <w:rsid w:val="003C0D6B"/>
    <w:rsid w:val="003C0F99"/>
    <w:rsid w:val="003D0CE3"/>
    <w:rsid w:val="003D714D"/>
    <w:rsid w:val="003E4D01"/>
    <w:rsid w:val="003F3D5D"/>
    <w:rsid w:val="003F4B8A"/>
    <w:rsid w:val="0040300B"/>
    <w:rsid w:val="0040465B"/>
    <w:rsid w:val="00410B2E"/>
    <w:rsid w:val="00423738"/>
    <w:rsid w:val="004272F0"/>
    <w:rsid w:val="00430E9C"/>
    <w:rsid w:val="0043183D"/>
    <w:rsid w:val="004349AE"/>
    <w:rsid w:val="00435D0A"/>
    <w:rsid w:val="004420DF"/>
    <w:rsid w:val="00442435"/>
    <w:rsid w:val="004427D4"/>
    <w:rsid w:val="004432DC"/>
    <w:rsid w:val="00444C6E"/>
    <w:rsid w:val="0045672E"/>
    <w:rsid w:val="00460F68"/>
    <w:rsid w:val="00466E2C"/>
    <w:rsid w:val="00471492"/>
    <w:rsid w:val="004749A3"/>
    <w:rsid w:val="00475F62"/>
    <w:rsid w:val="00480069"/>
    <w:rsid w:val="004803C9"/>
    <w:rsid w:val="004829FF"/>
    <w:rsid w:val="004913C6"/>
    <w:rsid w:val="00493C70"/>
    <w:rsid w:val="0049754C"/>
    <w:rsid w:val="004A0051"/>
    <w:rsid w:val="004A154F"/>
    <w:rsid w:val="004A155D"/>
    <w:rsid w:val="004A22D1"/>
    <w:rsid w:val="004B3EBA"/>
    <w:rsid w:val="004C25D8"/>
    <w:rsid w:val="004D4291"/>
    <w:rsid w:val="004E21C9"/>
    <w:rsid w:val="004E2718"/>
    <w:rsid w:val="004E7A4E"/>
    <w:rsid w:val="004F1A96"/>
    <w:rsid w:val="004F370E"/>
    <w:rsid w:val="00512755"/>
    <w:rsid w:val="00523238"/>
    <w:rsid w:val="005433DD"/>
    <w:rsid w:val="005508B1"/>
    <w:rsid w:val="00551CA7"/>
    <w:rsid w:val="00551F70"/>
    <w:rsid w:val="00555084"/>
    <w:rsid w:val="005666EB"/>
    <w:rsid w:val="00567465"/>
    <w:rsid w:val="00570095"/>
    <w:rsid w:val="005706F6"/>
    <w:rsid w:val="0057601F"/>
    <w:rsid w:val="00577262"/>
    <w:rsid w:val="00580283"/>
    <w:rsid w:val="0058436B"/>
    <w:rsid w:val="005876DC"/>
    <w:rsid w:val="005912E2"/>
    <w:rsid w:val="00593855"/>
    <w:rsid w:val="005957F1"/>
    <w:rsid w:val="005A5171"/>
    <w:rsid w:val="005A6723"/>
    <w:rsid w:val="005B6DD4"/>
    <w:rsid w:val="005C0364"/>
    <w:rsid w:val="005C07AA"/>
    <w:rsid w:val="005C4AA7"/>
    <w:rsid w:val="005C5D29"/>
    <w:rsid w:val="005D0708"/>
    <w:rsid w:val="005E58A8"/>
    <w:rsid w:val="005F12C3"/>
    <w:rsid w:val="005F2318"/>
    <w:rsid w:val="005F521D"/>
    <w:rsid w:val="005F6F12"/>
    <w:rsid w:val="0060506F"/>
    <w:rsid w:val="006056D9"/>
    <w:rsid w:val="0060676F"/>
    <w:rsid w:val="006143FE"/>
    <w:rsid w:val="006227BA"/>
    <w:rsid w:val="0063050D"/>
    <w:rsid w:val="006330BB"/>
    <w:rsid w:val="00635369"/>
    <w:rsid w:val="00636E6C"/>
    <w:rsid w:val="00643B63"/>
    <w:rsid w:val="006621E5"/>
    <w:rsid w:val="00663685"/>
    <w:rsid w:val="006668FB"/>
    <w:rsid w:val="006713D2"/>
    <w:rsid w:val="006735BD"/>
    <w:rsid w:val="00673B24"/>
    <w:rsid w:val="00676CF5"/>
    <w:rsid w:val="00681BBC"/>
    <w:rsid w:val="00687DC8"/>
    <w:rsid w:val="00692FE4"/>
    <w:rsid w:val="00694DCF"/>
    <w:rsid w:val="00697AA6"/>
    <w:rsid w:val="006A2B2C"/>
    <w:rsid w:val="006A45BD"/>
    <w:rsid w:val="006B0C08"/>
    <w:rsid w:val="006B239B"/>
    <w:rsid w:val="006B23CD"/>
    <w:rsid w:val="006B60E2"/>
    <w:rsid w:val="006C05E4"/>
    <w:rsid w:val="006C0FEF"/>
    <w:rsid w:val="006C4D38"/>
    <w:rsid w:val="006C6670"/>
    <w:rsid w:val="006D2863"/>
    <w:rsid w:val="006D79F1"/>
    <w:rsid w:val="006F2A68"/>
    <w:rsid w:val="006F3370"/>
    <w:rsid w:val="006F7D64"/>
    <w:rsid w:val="00703BC3"/>
    <w:rsid w:val="0071176D"/>
    <w:rsid w:val="00712469"/>
    <w:rsid w:val="0072025C"/>
    <w:rsid w:val="007213DE"/>
    <w:rsid w:val="00721B74"/>
    <w:rsid w:val="007224F9"/>
    <w:rsid w:val="007278A0"/>
    <w:rsid w:val="0073357C"/>
    <w:rsid w:val="00736D98"/>
    <w:rsid w:val="00737B7A"/>
    <w:rsid w:val="00751924"/>
    <w:rsid w:val="007521AB"/>
    <w:rsid w:val="00753267"/>
    <w:rsid w:val="0076167A"/>
    <w:rsid w:val="00761F9E"/>
    <w:rsid w:val="00762074"/>
    <w:rsid w:val="007636B0"/>
    <w:rsid w:val="007655EF"/>
    <w:rsid w:val="007730EE"/>
    <w:rsid w:val="007836D2"/>
    <w:rsid w:val="00784247"/>
    <w:rsid w:val="00785BAE"/>
    <w:rsid w:val="0078745B"/>
    <w:rsid w:val="00787955"/>
    <w:rsid w:val="007926C9"/>
    <w:rsid w:val="007A749B"/>
    <w:rsid w:val="007B253B"/>
    <w:rsid w:val="007B291D"/>
    <w:rsid w:val="007C0778"/>
    <w:rsid w:val="007D1B18"/>
    <w:rsid w:val="007D6613"/>
    <w:rsid w:val="007E5451"/>
    <w:rsid w:val="007F2E46"/>
    <w:rsid w:val="007F3C9C"/>
    <w:rsid w:val="008012CB"/>
    <w:rsid w:val="00801F6F"/>
    <w:rsid w:val="008036F3"/>
    <w:rsid w:val="00807F3C"/>
    <w:rsid w:val="008232CB"/>
    <w:rsid w:val="008270AD"/>
    <w:rsid w:val="00830145"/>
    <w:rsid w:val="008328AD"/>
    <w:rsid w:val="008333B4"/>
    <w:rsid w:val="00837E6D"/>
    <w:rsid w:val="00840380"/>
    <w:rsid w:val="008404CA"/>
    <w:rsid w:val="00840CD8"/>
    <w:rsid w:val="00842E30"/>
    <w:rsid w:val="0084649E"/>
    <w:rsid w:val="0085025C"/>
    <w:rsid w:val="0085243C"/>
    <w:rsid w:val="0086402C"/>
    <w:rsid w:val="00864662"/>
    <w:rsid w:val="00873EE9"/>
    <w:rsid w:val="008754D1"/>
    <w:rsid w:val="00876B5A"/>
    <w:rsid w:val="00877F76"/>
    <w:rsid w:val="00877FD2"/>
    <w:rsid w:val="00880EC8"/>
    <w:rsid w:val="00882353"/>
    <w:rsid w:val="00894166"/>
    <w:rsid w:val="0089436F"/>
    <w:rsid w:val="00894407"/>
    <w:rsid w:val="00894500"/>
    <w:rsid w:val="008A22F6"/>
    <w:rsid w:val="008A3FE0"/>
    <w:rsid w:val="008B5E25"/>
    <w:rsid w:val="008B7EAD"/>
    <w:rsid w:val="008C216A"/>
    <w:rsid w:val="008C2A1A"/>
    <w:rsid w:val="008C4B95"/>
    <w:rsid w:val="008D21E0"/>
    <w:rsid w:val="008D637E"/>
    <w:rsid w:val="008D7224"/>
    <w:rsid w:val="008F2A10"/>
    <w:rsid w:val="008F3344"/>
    <w:rsid w:val="00900ED4"/>
    <w:rsid w:val="009078DF"/>
    <w:rsid w:val="009114F3"/>
    <w:rsid w:val="00912FC8"/>
    <w:rsid w:val="00915179"/>
    <w:rsid w:val="009158D3"/>
    <w:rsid w:val="009167DB"/>
    <w:rsid w:val="009203F6"/>
    <w:rsid w:val="00924D48"/>
    <w:rsid w:val="00932A6E"/>
    <w:rsid w:val="00935FF0"/>
    <w:rsid w:val="00936071"/>
    <w:rsid w:val="00945355"/>
    <w:rsid w:val="009456D5"/>
    <w:rsid w:val="0095311E"/>
    <w:rsid w:val="00957212"/>
    <w:rsid w:val="00962350"/>
    <w:rsid w:val="00963884"/>
    <w:rsid w:val="00965FC2"/>
    <w:rsid w:val="0097370E"/>
    <w:rsid w:val="0097394F"/>
    <w:rsid w:val="009741EF"/>
    <w:rsid w:val="009819C8"/>
    <w:rsid w:val="009852D9"/>
    <w:rsid w:val="00985CEE"/>
    <w:rsid w:val="0098765C"/>
    <w:rsid w:val="00990ED3"/>
    <w:rsid w:val="00991714"/>
    <w:rsid w:val="00997718"/>
    <w:rsid w:val="009A306A"/>
    <w:rsid w:val="009A5616"/>
    <w:rsid w:val="009A7D6B"/>
    <w:rsid w:val="009B3454"/>
    <w:rsid w:val="009B3AE9"/>
    <w:rsid w:val="009B5EC2"/>
    <w:rsid w:val="009B6A97"/>
    <w:rsid w:val="009B7D3D"/>
    <w:rsid w:val="009C01C2"/>
    <w:rsid w:val="009C2B30"/>
    <w:rsid w:val="009C4C89"/>
    <w:rsid w:val="009C6B26"/>
    <w:rsid w:val="009D62BE"/>
    <w:rsid w:val="009E0463"/>
    <w:rsid w:val="009E0AEF"/>
    <w:rsid w:val="009E33AD"/>
    <w:rsid w:val="009F3B4A"/>
    <w:rsid w:val="00A10656"/>
    <w:rsid w:val="00A20C13"/>
    <w:rsid w:val="00A22435"/>
    <w:rsid w:val="00A32650"/>
    <w:rsid w:val="00A347A8"/>
    <w:rsid w:val="00A378AB"/>
    <w:rsid w:val="00A45B5A"/>
    <w:rsid w:val="00A57EA7"/>
    <w:rsid w:val="00A61D4D"/>
    <w:rsid w:val="00A652C2"/>
    <w:rsid w:val="00A7249A"/>
    <w:rsid w:val="00A7507C"/>
    <w:rsid w:val="00A922C8"/>
    <w:rsid w:val="00A937A5"/>
    <w:rsid w:val="00A94A21"/>
    <w:rsid w:val="00A9539D"/>
    <w:rsid w:val="00A9701D"/>
    <w:rsid w:val="00AA2E62"/>
    <w:rsid w:val="00AB2ED8"/>
    <w:rsid w:val="00AB3225"/>
    <w:rsid w:val="00AB6EF4"/>
    <w:rsid w:val="00AB7455"/>
    <w:rsid w:val="00AC2718"/>
    <w:rsid w:val="00AC32BF"/>
    <w:rsid w:val="00AC449F"/>
    <w:rsid w:val="00AC55B1"/>
    <w:rsid w:val="00AD105A"/>
    <w:rsid w:val="00AD4209"/>
    <w:rsid w:val="00AD71A7"/>
    <w:rsid w:val="00AE1AFF"/>
    <w:rsid w:val="00AE1CC7"/>
    <w:rsid w:val="00AE62F8"/>
    <w:rsid w:val="00AF2E2F"/>
    <w:rsid w:val="00AF3420"/>
    <w:rsid w:val="00B015B5"/>
    <w:rsid w:val="00B0509B"/>
    <w:rsid w:val="00B128A7"/>
    <w:rsid w:val="00B134E2"/>
    <w:rsid w:val="00B144DC"/>
    <w:rsid w:val="00B1552D"/>
    <w:rsid w:val="00B20677"/>
    <w:rsid w:val="00B241B6"/>
    <w:rsid w:val="00B25AA5"/>
    <w:rsid w:val="00B37BBE"/>
    <w:rsid w:val="00B4355E"/>
    <w:rsid w:val="00B44C9D"/>
    <w:rsid w:val="00B626DD"/>
    <w:rsid w:val="00B65544"/>
    <w:rsid w:val="00B81E08"/>
    <w:rsid w:val="00B853DB"/>
    <w:rsid w:val="00B856FD"/>
    <w:rsid w:val="00B8739C"/>
    <w:rsid w:val="00B91FE8"/>
    <w:rsid w:val="00BA5C82"/>
    <w:rsid w:val="00BB211D"/>
    <w:rsid w:val="00BB50B0"/>
    <w:rsid w:val="00BB7C8C"/>
    <w:rsid w:val="00BC09C9"/>
    <w:rsid w:val="00BC6A0B"/>
    <w:rsid w:val="00BD1C5F"/>
    <w:rsid w:val="00BD4ABF"/>
    <w:rsid w:val="00BD6C9E"/>
    <w:rsid w:val="00BE0490"/>
    <w:rsid w:val="00BE0FE8"/>
    <w:rsid w:val="00BE581B"/>
    <w:rsid w:val="00BF0758"/>
    <w:rsid w:val="00C04B58"/>
    <w:rsid w:val="00C04D57"/>
    <w:rsid w:val="00C06FE5"/>
    <w:rsid w:val="00C13C57"/>
    <w:rsid w:val="00C16646"/>
    <w:rsid w:val="00C23311"/>
    <w:rsid w:val="00C32D1E"/>
    <w:rsid w:val="00C343D7"/>
    <w:rsid w:val="00C40BE4"/>
    <w:rsid w:val="00C40EDD"/>
    <w:rsid w:val="00C50FCB"/>
    <w:rsid w:val="00C55182"/>
    <w:rsid w:val="00C55ED4"/>
    <w:rsid w:val="00C60BD4"/>
    <w:rsid w:val="00C60C5B"/>
    <w:rsid w:val="00C6252B"/>
    <w:rsid w:val="00C64C98"/>
    <w:rsid w:val="00C70B05"/>
    <w:rsid w:val="00C72BF1"/>
    <w:rsid w:val="00C85810"/>
    <w:rsid w:val="00C85D1C"/>
    <w:rsid w:val="00C87A23"/>
    <w:rsid w:val="00C9520C"/>
    <w:rsid w:val="00CA5B54"/>
    <w:rsid w:val="00CA651A"/>
    <w:rsid w:val="00CB0B41"/>
    <w:rsid w:val="00CB2D0C"/>
    <w:rsid w:val="00CC3BBE"/>
    <w:rsid w:val="00CC681A"/>
    <w:rsid w:val="00CC73F6"/>
    <w:rsid w:val="00CD062D"/>
    <w:rsid w:val="00CD1808"/>
    <w:rsid w:val="00CD418C"/>
    <w:rsid w:val="00CD79BA"/>
    <w:rsid w:val="00CE15AB"/>
    <w:rsid w:val="00CE1947"/>
    <w:rsid w:val="00CE56EF"/>
    <w:rsid w:val="00CE6F42"/>
    <w:rsid w:val="00CF28CB"/>
    <w:rsid w:val="00CF2E49"/>
    <w:rsid w:val="00CF2EC4"/>
    <w:rsid w:val="00CF6383"/>
    <w:rsid w:val="00D05784"/>
    <w:rsid w:val="00D15A91"/>
    <w:rsid w:val="00D243C0"/>
    <w:rsid w:val="00D27FB9"/>
    <w:rsid w:val="00D31C02"/>
    <w:rsid w:val="00D32B57"/>
    <w:rsid w:val="00D32D05"/>
    <w:rsid w:val="00D33F44"/>
    <w:rsid w:val="00D34F64"/>
    <w:rsid w:val="00D401E2"/>
    <w:rsid w:val="00D42F1A"/>
    <w:rsid w:val="00D524DC"/>
    <w:rsid w:val="00D53F22"/>
    <w:rsid w:val="00D55B5E"/>
    <w:rsid w:val="00D56CBB"/>
    <w:rsid w:val="00D56DE0"/>
    <w:rsid w:val="00D61B0D"/>
    <w:rsid w:val="00D74403"/>
    <w:rsid w:val="00D74F86"/>
    <w:rsid w:val="00D83D44"/>
    <w:rsid w:val="00D83FE3"/>
    <w:rsid w:val="00D933DD"/>
    <w:rsid w:val="00D9507F"/>
    <w:rsid w:val="00DA2709"/>
    <w:rsid w:val="00DA32A1"/>
    <w:rsid w:val="00DA3D62"/>
    <w:rsid w:val="00DA48A4"/>
    <w:rsid w:val="00DA5926"/>
    <w:rsid w:val="00DA6DE0"/>
    <w:rsid w:val="00DB0D6C"/>
    <w:rsid w:val="00DB7FFD"/>
    <w:rsid w:val="00DE2202"/>
    <w:rsid w:val="00DE3112"/>
    <w:rsid w:val="00DE3EB3"/>
    <w:rsid w:val="00DE409D"/>
    <w:rsid w:val="00DF0E41"/>
    <w:rsid w:val="00DF15EE"/>
    <w:rsid w:val="00E02F89"/>
    <w:rsid w:val="00E06FED"/>
    <w:rsid w:val="00E1208A"/>
    <w:rsid w:val="00E15C78"/>
    <w:rsid w:val="00E233C1"/>
    <w:rsid w:val="00E26D32"/>
    <w:rsid w:val="00E27E46"/>
    <w:rsid w:val="00E311D0"/>
    <w:rsid w:val="00E34938"/>
    <w:rsid w:val="00E373DA"/>
    <w:rsid w:val="00E47C5D"/>
    <w:rsid w:val="00E502C1"/>
    <w:rsid w:val="00E562DA"/>
    <w:rsid w:val="00E62DE8"/>
    <w:rsid w:val="00E6426A"/>
    <w:rsid w:val="00E71C8A"/>
    <w:rsid w:val="00E76A41"/>
    <w:rsid w:val="00E81440"/>
    <w:rsid w:val="00E90746"/>
    <w:rsid w:val="00E9322D"/>
    <w:rsid w:val="00E94230"/>
    <w:rsid w:val="00EA1C85"/>
    <w:rsid w:val="00EA2E35"/>
    <w:rsid w:val="00EA530F"/>
    <w:rsid w:val="00EC79A6"/>
    <w:rsid w:val="00ED0BE5"/>
    <w:rsid w:val="00ED1186"/>
    <w:rsid w:val="00EE718D"/>
    <w:rsid w:val="00EF0406"/>
    <w:rsid w:val="00EF4177"/>
    <w:rsid w:val="00EF76DC"/>
    <w:rsid w:val="00F029BB"/>
    <w:rsid w:val="00F03D52"/>
    <w:rsid w:val="00F14484"/>
    <w:rsid w:val="00F14875"/>
    <w:rsid w:val="00F14AF3"/>
    <w:rsid w:val="00F155C8"/>
    <w:rsid w:val="00F16381"/>
    <w:rsid w:val="00F24F31"/>
    <w:rsid w:val="00F41C46"/>
    <w:rsid w:val="00F54BE8"/>
    <w:rsid w:val="00F602C4"/>
    <w:rsid w:val="00F62A07"/>
    <w:rsid w:val="00F65949"/>
    <w:rsid w:val="00F71577"/>
    <w:rsid w:val="00F7391F"/>
    <w:rsid w:val="00F74D01"/>
    <w:rsid w:val="00F76A7F"/>
    <w:rsid w:val="00F91DA0"/>
    <w:rsid w:val="00FA05AE"/>
    <w:rsid w:val="00FA2CD2"/>
    <w:rsid w:val="00FA3507"/>
    <w:rsid w:val="00FA5F14"/>
    <w:rsid w:val="00FB4C87"/>
    <w:rsid w:val="00FB6C31"/>
    <w:rsid w:val="00FB7B44"/>
    <w:rsid w:val="00FC3C01"/>
    <w:rsid w:val="00FC5D58"/>
    <w:rsid w:val="00FD4D11"/>
    <w:rsid w:val="00FD6F9E"/>
    <w:rsid w:val="00FD7111"/>
    <w:rsid w:val="00FE55FD"/>
    <w:rsid w:val="00FF2317"/>
    <w:rsid w:val="00FF2CF7"/>
    <w:rsid w:val="00FF75D5"/>
    <w:rsid w:val="00FF7C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52F92F"/>
  <w15:chartTrackingRefBased/>
  <w15:docId w15:val="{D3017E56-95A2-4263-A0D7-3BB826F00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B015B5"/>
    <w:rPr>
      <w:sz w:val="21"/>
      <w:szCs w:val="21"/>
    </w:rPr>
  </w:style>
  <w:style w:type="paragraph" w:styleId="a4">
    <w:name w:val="annotation text"/>
    <w:basedOn w:val="a"/>
    <w:link w:val="a5"/>
    <w:uiPriority w:val="99"/>
    <w:semiHidden/>
    <w:unhideWhenUsed/>
    <w:rsid w:val="00B015B5"/>
    <w:pPr>
      <w:jc w:val="left"/>
    </w:pPr>
  </w:style>
  <w:style w:type="character" w:customStyle="1" w:styleId="a5">
    <w:name w:val="批注文字 字符"/>
    <w:basedOn w:val="a0"/>
    <w:link w:val="a4"/>
    <w:uiPriority w:val="99"/>
    <w:semiHidden/>
    <w:rsid w:val="00B015B5"/>
  </w:style>
  <w:style w:type="paragraph" w:styleId="a6">
    <w:name w:val="Balloon Text"/>
    <w:basedOn w:val="a"/>
    <w:link w:val="a7"/>
    <w:uiPriority w:val="99"/>
    <w:semiHidden/>
    <w:unhideWhenUsed/>
    <w:rsid w:val="00B015B5"/>
    <w:rPr>
      <w:sz w:val="18"/>
      <w:szCs w:val="18"/>
    </w:rPr>
  </w:style>
  <w:style w:type="character" w:customStyle="1" w:styleId="a7">
    <w:name w:val="批注框文本 字符"/>
    <w:basedOn w:val="a0"/>
    <w:link w:val="a6"/>
    <w:uiPriority w:val="99"/>
    <w:semiHidden/>
    <w:rsid w:val="00B015B5"/>
    <w:rPr>
      <w:sz w:val="18"/>
      <w:szCs w:val="18"/>
    </w:rPr>
  </w:style>
  <w:style w:type="paragraph" w:styleId="a8">
    <w:name w:val="List Paragraph"/>
    <w:basedOn w:val="a"/>
    <w:uiPriority w:val="34"/>
    <w:qFormat/>
    <w:rsid w:val="00B144DC"/>
    <w:pPr>
      <w:ind w:firstLineChars="200" w:firstLine="420"/>
    </w:pPr>
  </w:style>
  <w:style w:type="paragraph" w:customStyle="1" w:styleId="EndNoteBibliographyTitle">
    <w:name w:val="EndNote Bibliography Title"/>
    <w:basedOn w:val="a"/>
    <w:link w:val="EndNoteBibliographyTitle0"/>
    <w:rsid w:val="002E15F3"/>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E15F3"/>
    <w:rPr>
      <w:rFonts w:ascii="等线" w:eastAsia="等线" w:hAnsi="等线"/>
      <w:noProof/>
      <w:sz w:val="20"/>
    </w:rPr>
  </w:style>
  <w:style w:type="paragraph" w:customStyle="1" w:styleId="EndNoteBibliography">
    <w:name w:val="EndNote Bibliography"/>
    <w:basedOn w:val="a"/>
    <w:link w:val="EndNoteBibliography0"/>
    <w:rsid w:val="002E15F3"/>
    <w:rPr>
      <w:rFonts w:ascii="等线" w:eastAsia="等线" w:hAnsi="等线"/>
      <w:noProof/>
      <w:sz w:val="20"/>
    </w:rPr>
  </w:style>
  <w:style w:type="character" w:customStyle="1" w:styleId="EndNoteBibliography0">
    <w:name w:val="EndNote Bibliography 字符"/>
    <w:basedOn w:val="a0"/>
    <w:link w:val="EndNoteBibliography"/>
    <w:rsid w:val="002E15F3"/>
    <w:rPr>
      <w:rFonts w:ascii="等线" w:eastAsia="等线" w:hAnsi="等线"/>
      <w:noProof/>
      <w:sz w:val="20"/>
    </w:rPr>
  </w:style>
  <w:style w:type="paragraph" w:styleId="a9">
    <w:name w:val="header"/>
    <w:basedOn w:val="a"/>
    <w:link w:val="aa"/>
    <w:uiPriority w:val="99"/>
    <w:unhideWhenUsed/>
    <w:rsid w:val="007D6613"/>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7D6613"/>
    <w:rPr>
      <w:sz w:val="18"/>
      <w:szCs w:val="18"/>
    </w:rPr>
  </w:style>
  <w:style w:type="paragraph" w:styleId="ab">
    <w:name w:val="footer"/>
    <w:basedOn w:val="a"/>
    <w:link w:val="ac"/>
    <w:uiPriority w:val="99"/>
    <w:unhideWhenUsed/>
    <w:rsid w:val="007D6613"/>
    <w:pPr>
      <w:tabs>
        <w:tab w:val="center" w:pos="4153"/>
        <w:tab w:val="right" w:pos="8306"/>
      </w:tabs>
      <w:snapToGrid w:val="0"/>
      <w:jc w:val="left"/>
    </w:pPr>
    <w:rPr>
      <w:sz w:val="18"/>
      <w:szCs w:val="18"/>
    </w:rPr>
  </w:style>
  <w:style w:type="character" w:customStyle="1" w:styleId="ac">
    <w:name w:val="页脚 字符"/>
    <w:basedOn w:val="a0"/>
    <w:link w:val="ab"/>
    <w:uiPriority w:val="99"/>
    <w:rsid w:val="007D6613"/>
    <w:rPr>
      <w:sz w:val="18"/>
      <w:szCs w:val="18"/>
    </w:rPr>
  </w:style>
  <w:style w:type="paragraph" w:styleId="ad">
    <w:name w:val="annotation subject"/>
    <w:basedOn w:val="a4"/>
    <w:next w:val="a4"/>
    <w:link w:val="ae"/>
    <w:uiPriority w:val="99"/>
    <w:semiHidden/>
    <w:unhideWhenUsed/>
    <w:rsid w:val="007836D2"/>
    <w:rPr>
      <w:b/>
      <w:bCs/>
    </w:rPr>
  </w:style>
  <w:style w:type="character" w:customStyle="1" w:styleId="ae">
    <w:name w:val="批注主题 字符"/>
    <w:basedOn w:val="a5"/>
    <w:link w:val="ad"/>
    <w:uiPriority w:val="99"/>
    <w:semiHidden/>
    <w:rsid w:val="007836D2"/>
    <w:rPr>
      <w:b/>
      <w:bCs/>
    </w:rPr>
  </w:style>
  <w:style w:type="character" w:customStyle="1" w:styleId="fontstyle01">
    <w:name w:val="fontstyle01"/>
    <w:basedOn w:val="a0"/>
    <w:rsid w:val="00577262"/>
    <w:rPr>
      <w:rFonts w:ascii="AGaramond-Regular" w:hAnsi="AGaramond-Regular" w:hint="default"/>
      <w:b w:val="0"/>
      <w:bCs w:val="0"/>
      <w:i w:val="0"/>
      <w:iCs w:val="0"/>
      <w:color w:val="242021"/>
      <w:sz w:val="20"/>
      <w:szCs w:val="20"/>
    </w:rPr>
  </w:style>
  <w:style w:type="character" w:customStyle="1" w:styleId="fontstyle21">
    <w:name w:val="fontstyle21"/>
    <w:basedOn w:val="a0"/>
    <w:rsid w:val="00577262"/>
    <w:rPr>
      <w:rFonts w:ascii="UniversalStd-GreekwMathPi" w:hAnsi="UniversalStd-GreekwMathPi" w:hint="default"/>
      <w:b w:val="0"/>
      <w:bCs w:val="0"/>
      <w:i w:val="0"/>
      <w:iCs w:val="0"/>
      <w:color w:val="242021"/>
      <w:sz w:val="20"/>
      <w:szCs w:val="20"/>
    </w:rPr>
  </w:style>
  <w:style w:type="character" w:customStyle="1" w:styleId="fontstyle11">
    <w:name w:val="fontstyle11"/>
    <w:basedOn w:val="a0"/>
    <w:rsid w:val="00577262"/>
    <w:rPr>
      <w:rFonts w:ascii="UniversalStd-GreekwMathPi" w:hAnsi="UniversalStd-GreekwMathPi" w:hint="default"/>
      <w:b w:val="0"/>
      <w:bCs w:val="0"/>
      <w:i w:val="0"/>
      <w:iCs w:val="0"/>
      <w:color w:val="242021"/>
      <w:sz w:val="20"/>
      <w:szCs w:val="20"/>
    </w:rPr>
  </w:style>
  <w:style w:type="character" w:customStyle="1" w:styleId="highlight">
    <w:name w:val="highlight"/>
    <w:basedOn w:val="a0"/>
    <w:rsid w:val="00F03D52"/>
  </w:style>
  <w:style w:type="character" w:styleId="af">
    <w:name w:val="line number"/>
    <w:basedOn w:val="a0"/>
    <w:uiPriority w:val="99"/>
    <w:semiHidden/>
    <w:unhideWhenUsed/>
    <w:rsid w:val="007879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701680">
      <w:bodyDiv w:val="1"/>
      <w:marLeft w:val="0"/>
      <w:marRight w:val="0"/>
      <w:marTop w:val="0"/>
      <w:marBottom w:val="0"/>
      <w:divBdr>
        <w:top w:val="none" w:sz="0" w:space="0" w:color="auto"/>
        <w:left w:val="none" w:sz="0" w:space="0" w:color="auto"/>
        <w:bottom w:val="none" w:sz="0" w:space="0" w:color="auto"/>
        <w:right w:val="none" w:sz="0" w:space="0" w:color="auto"/>
      </w:divBdr>
    </w:div>
    <w:div w:id="409238433">
      <w:bodyDiv w:val="1"/>
      <w:marLeft w:val="0"/>
      <w:marRight w:val="0"/>
      <w:marTop w:val="0"/>
      <w:marBottom w:val="0"/>
      <w:divBdr>
        <w:top w:val="none" w:sz="0" w:space="0" w:color="auto"/>
        <w:left w:val="none" w:sz="0" w:space="0" w:color="auto"/>
        <w:bottom w:val="none" w:sz="0" w:space="0" w:color="auto"/>
        <w:right w:val="none" w:sz="0" w:space="0" w:color="auto"/>
      </w:divBdr>
      <w:divsChild>
        <w:div w:id="579412474">
          <w:marLeft w:val="0"/>
          <w:marRight w:val="0"/>
          <w:marTop w:val="0"/>
          <w:marBottom w:val="0"/>
          <w:divBdr>
            <w:top w:val="none" w:sz="0" w:space="0" w:color="auto"/>
            <w:left w:val="none" w:sz="0" w:space="0" w:color="auto"/>
            <w:bottom w:val="none" w:sz="0" w:space="0" w:color="auto"/>
            <w:right w:val="none" w:sz="0" w:space="0" w:color="auto"/>
          </w:divBdr>
        </w:div>
        <w:div w:id="336539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E65B9-86D6-479D-8D7C-5CB13E281E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6905</Words>
  <Characters>96363</Characters>
  <Application>Microsoft Office Word</Application>
  <DocSecurity>0</DocSecurity>
  <Lines>803</Lines>
  <Paragraphs>226</Paragraphs>
  <ScaleCrop>false</ScaleCrop>
  <Company/>
  <LinksUpToDate>false</LinksUpToDate>
  <CharactersWithSpaces>11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JY</dc:creator>
  <cp:keywords/>
  <dc:description/>
  <cp:lastModifiedBy> </cp:lastModifiedBy>
  <cp:revision>3</cp:revision>
  <cp:lastPrinted>2018-10-13T05:52:00Z</cp:lastPrinted>
  <dcterms:created xsi:type="dcterms:W3CDTF">2018-10-24T14:20:00Z</dcterms:created>
  <dcterms:modified xsi:type="dcterms:W3CDTF">2018-10-24T14:21:00Z</dcterms:modified>
</cp:coreProperties>
</file>